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023" w:rsidRDefault="00DA3A25">
      <w:pPr>
        <w:spacing w:before="117" w:line="350" w:lineRule="auto"/>
        <w:ind w:left="335" w:right="642"/>
        <w:jc w:val="center"/>
        <w:rPr>
          <w:rFonts w:ascii="Arial"/>
          <w:b/>
          <w:sz w:val="40"/>
        </w:rPr>
      </w:pPr>
      <w:r>
        <w:rPr>
          <w:rFonts w:ascii="Arial"/>
          <w:b/>
          <w:sz w:val="40"/>
        </w:rPr>
        <w:t>Development of</w:t>
      </w:r>
    </w:p>
    <w:p w:rsidR="00A34A06" w:rsidRDefault="00DA3A25">
      <w:pPr>
        <w:spacing w:before="117" w:line="350" w:lineRule="auto"/>
        <w:ind w:left="335" w:right="642"/>
        <w:jc w:val="center"/>
        <w:rPr>
          <w:rFonts w:ascii="Arial"/>
          <w:b/>
          <w:sz w:val="40"/>
        </w:rPr>
      </w:pPr>
      <w:r>
        <w:rPr>
          <w:rFonts w:ascii="Arial"/>
          <w:b/>
          <w:sz w:val="40"/>
        </w:rPr>
        <w:t xml:space="preserve"> </w:t>
      </w:r>
      <w:r w:rsidR="002F4023">
        <w:rPr>
          <w:rFonts w:ascii="Arial"/>
          <w:b/>
          <w:sz w:val="40"/>
        </w:rPr>
        <w:t>Job Recruitment Portal</w:t>
      </w: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pStyle w:val="BodyText"/>
        <w:spacing w:before="9"/>
        <w:rPr>
          <w:rFonts w:ascii="Arial"/>
          <w:b/>
          <w:sz w:val="13"/>
        </w:rPr>
      </w:pPr>
      <w:r>
        <w:rPr>
          <w:noProof/>
        </w:rPr>
        <w:drawing>
          <wp:anchor distT="0" distB="0" distL="0" distR="0" simplePos="0" relativeHeight="251654144" behindDoc="0" locked="0" layoutInCell="1" allowOverlap="1">
            <wp:simplePos x="0" y="0"/>
            <wp:positionH relativeFrom="page">
              <wp:posOffset>2573654</wp:posOffset>
            </wp:positionH>
            <wp:positionV relativeFrom="paragraph">
              <wp:posOffset>125736</wp:posOffset>
            </wp:positionV>
            <wp:extent cx="2411134" cy="2362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11134" cy="2362200"/>
                    </a:xfrm>
                    <a:prstGeom prst="rect">
                      <a:avLst/>
                    </a:prstGeom>
                  </pic:spPr>
                </pic:pic>
              </a:graphicData>
            </a:graphic>
          </wp:anchor>
        </w:drawing>
      </w:r>
    </w:p>
    <w:p w:rsidR="00DF3CA8" w:rsidRDefault="00DF3CA8">
      <w:pPr>
        <w:spacing w:before="382"/>
        <w:ind w:left="335" w:right="505"/>
        <w:jc w:val="center"/>
        <w:rPr>
          <w:rFonts w:ascii="Arial"/>
          <w:b/>
          <w:sz w:val="32"/>
        </w:rPr>
      </w:pPr>
    </w:p>
    <w:p w:rsidR="00A34A06" w:rsidRDefault="00DA3A25">
      <w:pPr>
        <w:spacing w:before="382"/>
        <w:ind w:left="335" w:right="505"/>
        <w:jc w:val="center"/>
        <w:rPr>
          <w:rFonts w:ascii="Arial"/>
          <w:b/>
          <w:sz w:val="32"/>
        </w:rPr>
      </w:pPr>
      <w:r>
        <w:rPr>
          <w:rFonts w:ascii="Arial"/>
          <w:b/>
          <w:sz w:val="32"/>
        </w:rPr>
        <w:t>M</w:t>
      </w:r>
      <w:r w:rsidR="002F4023">
        <w:rPr>
          <w:rFonts w:ascii="Arial"/>
          <w:b/>
          <w:sz w:val="32"/>
        </w:rPr>
        <w:t>o</w:t>
      </w:r>
      <w:r>
        <w:rPr>
          <w:rFonts w:ascii="Arial"/>
          <w:b/>
          <w:sz w:val="32"/>
        </w:rPr>
        <w:t>hammad</w:t>
      </w:r>
      <w:r>
        <w:rPr>
          <w:rFonts w:ascii="Arial"/>
          <w:b/>
          <w:spacing w:val="-1"/>
          <w:sz w:val="32"/>
        </w:rPr>
        <w:t xml:space="preserve"> </w:t>
      </w:r>
      <w:r w:rsidR="002F4023">
        <w:rPr>
          <w:rFonts w:ascii="Arial"/>
          <w:b/>
          <w:sz w:val="32"/>
        </w:rPr>
        <w:t>Ahsan Junaid</w:t>
      </w:r>
    </w:p>
    <w:p w:rsidR="00A34A06" w:rsidRPr="002F4023" w:rsidRDefault="00A34A06">
      <w:pPr>
        <w:pStyle w:val="BodyText"/>
        <w:rPr>
          <w:rFonts w:ascii="Arial" w:hAnsi="Arial" w:cs="Arial"/>
          <w:b/>
          <w:sz w:val="32"/>
          <w:szCs w:val="32"/>
        </w:rPr>
      </w:pPr>
    </w:p>
    <w:p w:rsidR="00A34A06" w:rsidRPr="002F4023" w:rsidRDefault="002F4023" w:rsidP="002F4023">
      <w:pPr>
        <w:jc w:val="center"/>
        <w:rPr>
          <w:rFonts w:ascii="Arial" w:hAnsi="Arial" w:cs="Arial"/>
          <w:b/>
          <w:sz w:val="32"/>
          <w:szCs w:val="32"/>
        </w:rPr>
      </w:pPr>
      <w:r w:rsidRPr="002F4023">
        <w:rPr>
          <w:rFonts w:ascii="Arial" w:hAnsi="Arial" w:cs="Arial"/>
          <w:b/>
          <w:sz w:val="32"/>
          <w:szCs w:val="32"/>
        </w:rPr>
        <w:t>Abdul</w:t>
      </w:r>
      <w:r>
        <w:rPr>
          <w:rFonts w:ascii="Arial" w:hAnsi="Arial" w:cs="Arial"/>
          <w:b/>
          <w:sz w:val="32"/>
          <w:szCs w:val="32"/>
        </w:rPr>
        <w:t xml:space="preserve"> </w:t>
      </w:r>
      <w:proofErr w:type="spellStart"/>
      <w:r w:rsidRPr="002F4023">
        <w:rPr>
          <w:rFonts w:ascii="Arial" w:hAnsi="Arial" w:cs="Arial"/>
          <w:b/>
          <w:sz w:val="32"/>
          <w:szCs w:val="32"/>
        </w:rPr>
        <w:t>Rehman</w:t>
      </w:r>
      <w:proofErr w:type="spellEnd"/>
    </w:p>
    <w:p w:rsidR="00A34A06" w:rsidRDefault="00A34A06">
      <w:pPr>
        <w:pStyle w:val="BodyText"/>
        <w:rPr>
          <w:rFonts w:ascii="Arial"/>
          <w:b/>
          <w:sz w:val="26"/>
        </w:rPr>
      </w:pPr>
    </w:p>
    <w:p w:rsidR="00A34A06" w:rsidRDefault="00A34A06">
      <w:pPr>
        <w:pStyle w:val="BodyText"/>
        <w:rPr>
          <w:rFonts w:ascii="Arial"/>
          <w:b/>
          <w:sz w:val="26"/>
        </w:rPr>
      </w:pPr>
    </w:p>
    <w:p w:rsidR="00A34A06" w:rsidRDefault="00A34A06">
      <w:pPr>
        <w:pStyle w:val="BodyText"/>
        <w:rPr>
          <w:rFonts w:ascii="Arial"/>
          <w:b/>
          <w:sz w:val="26"/>
        </w:rPr>
      </w:pPr>
    </w:p>
    <w:p w:rsidR="00A34A06" w:rsidRDefault="00DA3A25">
      <w:pPr>
        <w:spacing w:before="162" w:line="374" w:lineRule="auto"/>
        <w:ind w:left="335" w:right="652"/>
        <w:jc w:val="center"/>
        <w:rPr>
          <w:rFonts w:ascii="Arial"/>
          <w:b/>
          <w:sz w:val="25"/>
        </w:rPr>
      </w:pPr>
      <w:r>
        <w:rPr>
          <w:rFonts w:ascii="Arial"/>
          <w:b/>
          <w:sz w:val="25"/>
        </w:rPr>
        <w:t>Thesis</w:t>
      </w:r>
      <w:r>
        <w:rPr>
          <w:rFonts w:ascii="Arial"/>
          <w:b/>
          <w:spacing w:val="-2"/>
          <w:sz w:val="25"/>
        </w:rPr>
        <w:t xml:space="preserve"> </w:t>
      </w:r>
      <w:r>
        <w:rPr>
          <w:rFonts w:ascii="Arial"/>
          <w:b/>
          <w:sz w:val="25"/>
        </w:rPr>
        <w:t>submitted</w:t>
      </w:r>
      <w:r>
        <w:rPr>
          <w:rFonts w:ascii="Arial"/>
          <w:b/>
          <w:spacing w:val="-1"/>
          <w:sz w:val="25"/>
        </w:rPr>
        <w:t xml:space="preserve"> </w:t>
      </w:r>
      <w:r>
        <w:rPr>
          <w:rFonts w:ascii="Arial"/>
          <w:b/>
          <w:sz w:val="25"/>
        </w:rPr>
        <w:t>in</w:t>
      </w:r>
      <w:r>
        <w:rPr>
          <w:rFonts w:ascii="Arial"/>
          <w:b/>
          <w:spacing w:val="-4"/>
          <w:sz w:val="25"/>
        </w:rPr>
        <w:t xml:space="preserve"> </w:t>
      </w:r>
      <w:r>
        <w:rPr>
          <w:rFonts w:ascii="Arial"/>
          <w:b/>
          <w:sz w:val="25"/>
        </w:rPr>
        <w:t>partial</w:t>
      </w:r>
      <w:r>
        <w:rPr>
          <w:rFonts w:ascii="Arial"/>
          <w:b/>
          <w:spacing w:val="-4"/>
          <w:sz w:val="25"/>
        </w:rPr>
        <w:t xml:space="preserve"> </w:t>
      </w:r>
      <w:r>
        <w:rPr>
          <w:rFonts w:ascii="Arial"/>
          <w:b/>
          <w:sz w:val="25"/>
        </w:rPr>
        <w:t>fulfillment</w:t>
      </w:r>
      <w:r>
        <w:rPr>
          <w:rFonts w:ascii="Arial"/>
          <w:b/>
          <w:spacing w:val="-1"/>
          <w:sz w:val="25"/>
        </w:rPr>
        <w:t xml:space="preserve"> </w:t>
      </w:r>
      <w:r>
        <w:rPr>
          <w:rFonts w:ascii="Arial"/>
          <w:b/>
          <w:sz w:val="25"/>
        </w:rPr>
        <w:t>of</w:t>
      </w:r>
      <w:r>
        <w:rPr>
          <w:rFonts w:ascii="Arial"/>
          <w:b/>
          <w:spacing w:val="-6"/>
          <w:sz w:val="25"/>
        </w:rPr>
        <w:t xml:space="preserve"> </w:t>
      </w:r>
      <w:r>
        <w:rPr>
          <w:rFonts w:ascii="Arial"/>
          <w:b/>
          <w:sz w:val="25"/>
        </w:rPr>
        <w:t>requirements</w:t>
      </w:r>
      <w:r>
        <w:rPr>
          <w:rFonts w:ascii="Arial"/>
          <w:b/>
          <w:spacing w:val="-3"/>
          <w:sz w:val="25"/>
        </w:rPr>
        <w:t xml:space="preserve"> </w:t>
      </w:r>
      <w:r>
        <w:rPr>
          <w:rFonts w:ascii="Arial"/>
          <w:b/>
          <w:sz w:val="25"/>
        </w:rPr>
        <w:t>for</w:t>
      </w:r>
      <w:r>
        <w:rPr>
          <w:rFonts w:ascii="Arial"/>
          <w:b/>
          <w:spacing w:val="-4"/>
          <w:sz w:val="25"/>
        </w:rPr>
        <w:t xml:space="preserve"> </w:t>
      </w:r>
      <w:r>
        <w:rPr>
          <w:rFonts w:ascii="Arial"/>
          <w:b/>
          <w:sz w:val="25"/>
        </w:rPr>
        <w:t>the</w:t>
      </w:r>
      <w:r>
        <w:rPr>
          <w:rFonts w:ascii="Arial"/>
          <w:b/>
          <w:spacing w:val="-4"/>
          <w:sz w:val="25"/>
        </w:rPr>
        <w:t xml:space="preserve"> </w:t>
      </w:r>
      <w:r>
        <w:rPr>
          <w:rFonts w:ascii="Arial"/>
          <w:b/>
          <w:sz w:val="25"/>
        </w:rPr>
        <w:t>Degree</w:t>
      </w:r>
      <w:r>
        <w:rPr>
          <w:rFonts w:ascii="Arial"/>
          <w:b/>
          <w:spacing w:val="-2"/>
          <w:sz w:val="25"/>
        </w:rPr>
        <w:t xml:space="preserve"> </w:t>
      </w:r>
      <w:r>
        <w:rPr>
          <w:rFonts w:ascii="Arial"/>
          <w:b/>
          <w:sz w:val="25"/>
        </w:rPr>
        <w:t>of</w:t>
      </w:r>
      <w:r>
        <w:rPr>
          <w:rFonts w:ascii="Arial"/>
          <w:b/>
          <w:spacing w:val="-67"/>
          <w:sz w:val="25"/>
        </w:rPr>
        <w:t xml:space="preserve"> </w:t>
      </w:r>
      <w:r>
        <w:rPr>
          <w:rFonts w:ascii="Arial"/>
          <w:b/>
          <w:sz w:val="25"/>
        </w:rPr>
        <w:t>Bachelor</w:t>
      </w:r>
      <w:r>
        <w:rPr>
          <w:rFonts w:ascii="Arial"/>
          <w:b/>
          <w:spacing w:val="-3"/>
          <w:sz w:val="25"/>
        </w:rPr>
        <w:t xml:space="preserve"> </w:t>
      </w:r>
      <w:r>
        <w:rPr>
          <w:rFonts w:ascii="Arial"/>
          <w:b/>
          <w:sz w:val="25"/>
        </w:rPr>
        <w:t>of</w:t>
      </w:r>
      <w:r>
        <w:rPr>
          <w:rFonts w:ascii="Arial"/>
          <w:b/>
          <w:spacing w:val="-1"/>
          <w:sz w:val="25"/>
        </w:rPr>
        <w:t xml:space="preserve"> </w:t>
      </w:r>
      <w:r>
        <w:rPr>
          <w:rFonts w:ascii="Arial"/>
          <w:b/>
          <w:sz w:val="25"/>
        </w:rPr>
        <w:t>Sciences</w:t>
      </w:r>
      <w:r>
        <w:rPr>
          <w:rFonts w:ascii="Arial"/>
          <w:b/>
          <w:spacing w:val="-2"/>
          <w:sz w:val="25"/>
        </w:rPr>
        <w:t xml:space="preserve"> </w:t>
      </w:r>
      <w:r>
        <w:rPr>
          <w:rFonts w:ascii="Arial"/>
          <w:b/>
          <w:sz w:val="25"/>
        </w:rPr>
        <w:t>in Computer</w:t>
      </w:r>
      <w:r>
        <w:rPr>
          <w:rFonts w:ascii="Arial"/>
          <w:b/>
          <w:spacing w:val="-1"/>
          <w:sz w:val="25"/>
        </w:rPr>
        <w:t xml:space="preserve"> </w:t>
      </w:r>
      <w:r>
        <w:rPr>
          <w:rFonts w:ascii="Arial"/>
          <w:b/>
          <w:sz w:val="25"/>
        </w:rPr>
        <w:t>and</w:t>
      </w:r>
      <w:r>
        <w:rPr>
          <w:rFonts w:ascii="Arial"/>
          <w:b/>
          <w:spacing w:val="-2"/>
          <w:sz w:val="25"/>
        </w:rPr>
        <w:t xml:space="preserve"> </w:t>
      </w:r>
      <w:r>
        <w:rPr>
          <w:rFonts w:ascii="Arial"/>
          <w:b/>
          <w:sz w:val="25"/>
        </w:rPr>
        <w:t>Information Sciences</w:t>
      </w:r>
    </w:p>
    <w:p w:rsidR="00A34A06" w:rsidRDefault="00A34A06" w:rsidP="002F4023">
      <w:pPr>
        <w:pStyle w:val="BodyText"/>
        <w:jc w:val="center"/>
        <w:rPr>
          <w:rFonts w:ascii="Arial"/>
          <w:b/>
          <w:sz w:val="28"/>
        </w:rPr>
      </w:pPr>
    </w:p>
    <w:p w:rsidR="00A34A06" w:rsidRDefault="00A34A06">
      <w:pPr>
        <w:pStyle w:val="BodyText"/>
        <w:rPr>
          <w:rFonts w:ascii="Arial"/>
          <w:b/>
          <w:sz w:val="28"/>
        </w:rPr>
      </w:pPr>
    </w:p>
    <w:p w:rsidR="00A34A06" w:rsidRDefault="00DA3A25">
      <w:pPr>
        <w:spacing w:before="203" w:line="372" w:lineRule="auto"/>
        <w:ind w:left="335" w:right="645"/>
        <w:jc w:val="center"/>
        <w:rPr>
          <w:rFonts w:ascii="Arial"/>
          <w:b/>
          <w:sz w:val="32"/>
        </w:rPr>
      </w:pPr>
      <w:r>
        <w:rPr>
          <w:rFonts w:ascii="Arial"/>
          <w:b/>
          <w:sz w:val="32"/>
        </w:rPr>
        <w:t>Department of Computer and Information Sciences,</w:t>
      </w:r>
      <w:r>
        <w:rPr>
          <w:rFonts w:ascii="Arial"/>
          <w:b/>
          <w:spacing w:val="1"/>
          <w:sz w:val="32"/>
        </w:rPr>
        <w:t xml:space="preserve"> </w:t>
      </w:r>
      <w:r>
        <w:rPr>
          <w:rFonts w:ascii="Arial"/>
          <w:b/>
          <w:sz w:val="32"/>
        </w:rPr>
        <w:t>Pakistan</w:t>
      </w:r>
      <w:r>
        <w:rPr>
          <w:rFonts w:ascii="Arial"/>
          <w:b/>
          <w:spacing w:val="-3"/>
          <w:sz w:val="32"/>
        </w:rPr>
        <w:t xml:space="preserve"> </w:t>
      </w:r>
      <w:r>
        <w:rPr>
          <w:rFonts w:ascii="Arial"/>
          <w:b/>
          <w:sz w:val="32"/>
        </w:rPr>
        <w:t>Institute</w:t>
      </w:r>
      <w:r>
        <w:rPr>
          <w:rFonts w:ascii="Arial"/>
          <w:b/>
          <w:spacing w:val="-3"/>
          <w:sz w:val="32"/>
        </w:rPr>
        <w:t xml:space="preserve"> </w:t>
      </w:r>
      <w:r>
        <w:rPr>
          <w:rFonts w:ascii="Arial"/>
          <w:b/>
          <w:sz w:val="32"/>
        </w:rPr>
        <w:t>of</w:t>
      </w:r>
      <w:r>
        <w:rPr>
          <w:rFonts w:ascii="Arial"/>
          <w:b/>
          <w:spacing w:val="-1"/>
          <w:sz w:val="32"/>
        </w:rPr>
        <w:t xml:space="preserve"> </w:t>
      </w:r>
      <w:r>
        <w:rPr>
          <w:rFonts w:ascii="Arial"/>
          <w:b/>
          <w:sz w:val="32"/>
        </w:rPr>
        <w:t>Engineering</w:t>
      </w:r>
      <w:r>
        <w:rPr>
          <w:rFonts w:ascii="Arial"/>
          <w:b/>
          <w:spacing w:val="-3"/>
          <w:sz w:val="32"/>
        </w:rPr>
        <w:t xml:space="preserve"> </w:t>
      </w:r>
      <w:r>
        <w:rPr>
          <w:rFonts w:ascii="Arial"/>
          <w:b/>
          <w:sz w:val="32"/>
        </w:rPr>
        <w:t>&amp;</w:t>
      </w:r>
      <w:r>
        <w:rPr>
          <w:rFonts w:ascii="Arial"/>
          <w:b/>
          <w:spacing w:val="-4"/>
          <w:sz w:val="32"/>
        </w:rPr>
        <w:t xml:space="preserve"> </w:t>
      </w:r>
      <w:r>
        <w:rPr>
          <w:rFonts w:ascii="Arial"/>
          <w:b/>
          <w:sz w:val="32"/>
        </w:rPr>
        <w:t>Applied</w:t>
      </w:r>
      <w:r>
        <w:rPr>
          <w:rFonts w:ascii="Arial"/>
          <w:b/>
          <w:spacing w:val="-3"/>
          <w:sz w:val="32"/>
        </w:rPr>
        <w:t xml:space="preserve"> </w:t>
      </w:r>
      <w:r>
        <w:rPr>
          <w:rFonts w:ascii="Arial"/>
          <w:b/>
          <w:sz w:val="32"/>
        </w:rPr>
        <w:t>Sciences,</w:t>
      </w:r>
      <w:r>
        <w:rPr>
          <w:rFonts w:ascii="Arial"/>
          <w:b/>
          <w:spacing w:val="-86"/>
          <w:sz w:val="32"/>
        </w:rPr>
        <w:t xml:space="preserve"> </w:t>
      </w:r>
      <w:proofErr w:type="spellStart"/>
      <w:r>
        <w:rPr>
          <w:rFonts w:ascii="Arial"/>
          <w:b/>
          <w:sz w:val="32"/>
        </w:rPr>
        <w:t>Nilore</w:t>
      </w:r>
      <w:proofErr w:type="spellEnd"/>
      <w:r>
        <w:rPr>
          <w:rFonts w:ascii="Arial"/>
          <w:b/>
          <w:sz w:val="32"/>
        </w:rPr>
        <w:t>,</w:t>
      </w:r>
      <w:r>
        <w:rPr>
          <w:rFonts w:ascii="Arial"/>
          <w:b/>
          <w:spacing w:val="-2"/>
          <w:sz w:val="32"/>
        </w:rPr>
        <w:t xml:space="preserve"> </w:t>
      </w:r>
      <w:r>
        <w:rPr>
          <w:rFonts w:ascii="Arial"/>
          <w:b/>
          <w:sz w:val="32"/>
        </w:rPr>
        <w:t>Islamabad,</w:t>
      </w:r>
      <w:r>
        <w:rPr>
          <w:rFonts w:ascii="Arial"/>
          <w:b/>
          <w:spacing w:val="-1"/>
          <w:sz w:val="32"/>
        </w:rPr>
        <w:t xml:space="preserve"> </w:t>
      </w:r>
      <w:r>
        <w:rPr>
          <w:rFonts w:ascii="Arial"/>
          <w:b/>
          <w:sz w:val="32"/>
        </w:rPr>
        <w:t>Pakistan.</w:t>
      </w:r>
    </w:p>
    <w:p w:rsidR="00A34A06" w:rsidRDefault="00EC3235">
      <w:pPr>
        <w:spacing w:line="363" w:lineRule="exact"/>
        <w:ind w:left="335" w:right="641"/>
        <w:jc w:val="center"/>
        <w:rPr>
          <w:rFonts w:ascii="Arial"/>
          <w:b/>
          <w:sz w:val="32"/>
        </w:rPr>
      </w:pPr>
      <w:r>
        <w:rPr>
          <w:rFonts w:ascii="Arial"/>
          <w:b/>
          <w:sz w:val="32"/>
        </w:rPr>
        <w:t xml:space="preserve">May, 2023 </w:t>
      </w:r>
    </w:p>
    <w:p w:rsidR="00A34A06" w:rsidRDefault="00A34A06">
      <w:pPr>
        <w:spacing w:line="363" w:lineRule="exact"/>
        <w:jc w:val="center"/>
        <w:rPr>
          <w:rFonts w:ascii="Arial"/>
          <w:sz w:val="32"/>
        </w:rPr>
        <w:sectPr w:rsidR="00A34A06">
          <w:type w:val="continuous"/>
          <w:pgSz w:w="11900" w:h="16840"/>
          <w:pgMar w:top="1580" w:right="1120" w:bottom="280" w:left="1340" w:header="720" w:footer="720"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4"/>
        <w:rPr>
          <w:rFonts w:ascii="Arial"/>
          <w:b/>
          <w:sz w:val="22"/>
        </w:rPr>
      </w:pPr>
    </w:p>
    <w:p w:rsidR="00A34A06" w:rsidRDefault="00DA3A25">
      <w:pPr>
        <w:pStyle w:val="BodyText"/>
        <w:ind w:left="415"/>
        <w:rPr>
          <w:rFonts w:ascii="Arial"/>
          <w:sz w:val="20"/>
        </w:rPr>
      </w:pPr>
      <w:r>
        <w:rPr>
          <w:rFonts w:ascii="Arial"/>
          <w:noProof/>
          <w:sz w:val="20"/>
        </w:rPr>
        <w:drawing>
          <wp:inline distT="0" distB="0" distL="0" distR="0" wp14:anchorId="72DD9EA5" wp14:editId="3B1C1AAD">
            <wp:extent cx="5331242" cy="2185987"/>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5331242" cy="2185987"/>
                    </a:xfrm>
                    <a:prstGeom prst="rect">
                      <a:avLst/>
                    </a:prstGeom>
                  </pic:spPr>
                </pic:pic>
              </a:graphicData>
            </a:graphic>
          </wp:inline>
        </w:drawing>
      </w: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2"/>
        <w:rPr>
          <w:rFonts w:ascii="Arial"/>
          <w:b/>
          <w:sz w:val="22"/>
        </w:rPr>
      </w:pPr>
    </w:p>
    <w:p w:rsidR="00A34A06" w:rsidRDefault="00DA3A25">
      <w:pPr>
        <w:spacing w:before="27" w:line="364" w:lineRule="auto"/>
        <w:ind w:left="2220" w:right="2353" w:hanging="68"/>
        <w:rPr>
          <w:rFonts w:ascii="Calibri"/>
          <w:b/>
          <w:i/>
          <w:sz w:val="36"/>
        </w:rPr>
      </w:pPr>
      <w:r>
        <w:rPr>
          <w:rFonts w:ascii="Calibri"/>
          <w:b/>
          <w:i/>
          <w:sz w:val="36"/>
        </w:rPr>
        <w:t>In the name of Allah, the Entirely</w:t>
      </w:r>
      <w:r>
        <w:rPr>
          <w:rFonts w:ascii="Calibri"/>
          <w:b/>
          <w:i/>
          <w:spacing w:val="-79"/>
          <w:sz w:val="36"/>
        </w:rPr>
        <w:t xml:space="preserve"> </w:t>
      </w:r>
      <w:r>
        <w:rPr>
          <w:rFonts w:ascii="Calibri"/>
          <w:b/>
          <w:i/>
          <w:sz w:val="36"/>
        </w:rPr>
        <w:t>Merciful,</w:t>
      </w:r>
      <w:r>
        <w:rPr>
          <w:rFonts w:ascii="Calibri"/>
          <w:b/>
          <w:i/>
          <w:spacing w:val="-4"/>
          <w:sz w:val="36"/>
        </w:rPr>
        <w:t xml:space="preserve"> </w:t>
      </w:r>
      <w:r>
        <w:rPr>
          <w:rFonts w:ascii="Calibri"/>
          <w:b/>
          <w:i/>
          <w:sz w:val="36"/>
        </w:rPr>
        <w:t>the</w:t>
      </w:r>
      <w:r>
        <w:rPr>
          <w:rFonts w:ascii="Calibri"/>
          <w:b/>
          <w:i/>
          <w:spacing w:val="-2"/>
          <w:sz w:val="36"/>
        </w:rPr>
        <w:t xml:space="preserve"> </w:t>
      </w:r>
      <w:r>
        <w:rPr>
          <w:rFonts w:ascii="Calibri"/>
          <w:b/>
          <w:i/>
          <w:sz w:val="36"/>
        </w:rPr>
        <w:t>Especially</w:t>
      </w:r>
      <w:r>
        <w:rPr>
          <w:rFonts w:ascii="Calibri"/>
          <w:b/>
          <w:i/>
          <w:spacing w:val="-3"/>
          <w:sz w:val="36"/>
        </w:rPr>
        <w:t xml:space="preserve"> </w:t>
      </w:r>
      <w:r>
        <w:rPr>
          <w:rFonts w:ascii="Calibri"/>
          <w:b/>
          <w:i/>
          <w:sz w:val="36"/>
        </w:rPr>
        <w:t>Merciful</w:t>
      </w:r>
    </w:p>
    <w:p w:rsidR="00A34A06" w:rsidRDefault="00A34A06">
      <w:pPr>
        <w:spacing w:line="364" w:lineRule="auto"/>
        <w:rPr>
          <w:rFonts w:ascii="Calibri"/>
          <w:sz w:val="36"/>
        </w:rPr>
        <w:sectPr w:rsidR="00A34A06">
          <w:footerReference w:type="default" r:id="rId10"/>
          <w:pgSz w:w="11900" w:h="16840"/>
          <w:pgMar w:top="1580" w:right="1120" w:bottom="1160" w:left="1340" w:header="0" w:footer="970" w:gutter="0"/>
          <w:cols w:space="720"/>
        </w:sectPr>
      </w:pPr>
    </w:p>
    <w:p w:rsidR="00A34A06" w:rsidRDefault="00DA3A25">
      <w:pPr>
        <w:spacing w:before="72"/>
        <w:ind w:left="335" w:right="543"/>
        <w:jc w:val="center"/>
        <w:rPr>
          <w:rFonts w:ascii="Arial"/>
          <w:b/>
          <w:sz w:val="32"/>
        </w:rPr>
      </w:pPr>
      <w:r>
        <w:rPr>
          <w:rFonts w:ascii="Arial"/>
          <w:b/>
          <w:sz w:val="32"/>
        </w:rPr>
        <w:lastRenderedPageBreak/>
        <w:t>Department</w:t>
      </w:r>
      <w:r>
        <w:rPr>
          <w:rFonts w:ascii="Arial"/>
          <w:b/>
          <w:spacing w:val="-4"/>
          <w:sz w:val="32"/>
        </w:rPr>
        <w:t xml:space="preserve"> </w:t>
      </w:r>
      <w:r>
        <w:rPr>
          <w:rFonts w:ascii="Arial"/>
          <w:b/>
          <w:sz w:val="32"/>
        </w:rPr>
        <w:t>of</w:t>
      </w:r>
      <w:r>
        <w:rPr>
          <w:rFonts w:ascii="Arial"/>
          <w:b/>
          <w:spacing w:val="-1"/>
          <w:sz w:val="32"/>
        </w:rPr>
        <w:t xml:space="preserve"> </w:t>
      </w:r>
      <w:r>
        <w:rPr>
          <w:rFonts w:ascii="Arial"/>
          <w:b/>
          <w:sz w:val="32"/>
        </w:rPr>
        <w:t>Computer</w:t>
      </w:r>
      <w:r>
        <w:rPr>
          <w:rFonts w:ascii="Arial"/>
          <w:b/>
          <w:spacing w:val="-2"/>
          <w:sz w:val="32"/>
        </w:rPr>
        <w:t xml:space="preserve"> </w:t>
      </w:r>
      <w:r>
        <w:rPr>
          <w:rFonts w:ascii="Arial"/>
          <w:b/>
          <w:sz w:val="32"/>
        </w:rPr>
        <w:t>and</w:t>
      </w:r>
      <w:r>
        <w:rPr>
          <w:rFonts w:ascii="Arial"/>
          <w:b/>
          <w:spacing w:val="-3"/>
          <w:sz w:val="32"/>
        </w:rPr>
        <w:t xml:space="preserve"> </w:t>
      </w:r>
      <w:r>
        <w:rPr>
          <w:rFonts w:ascii="Arial"/>
          <w:b/>
          <w:sz w:val="32"/>
        </w:rPr>
        <w:t>Information</w:t>
      </w:r>
      <w:r>
        <w:rPr>
          <w:rFonts w:ascii="Arial"/>
          <w:b/>
          <w:spacing w:val="-3"/>
          <w:sz w:val="32"/>
        </w:rPr>
        <w:t xml:space="preserve"> </w:t>
      </w:r>
      <w:r>
        <w:rPr>
          <w:rFonts w:ascii="Arial"/>
          <w:b/>
          <w:sz w:val="32"/>
        </w:rPr>
        <w:t>Sciences,</w:t>
      </w:r>
    </w:p>
    <w:p w:rsidR="00A34A06" w:rsidRDefault="00DA3A25">
      <w:pPr>
        <w:spacing w:before="230" w:line="338" w:lineRule="auto"/>
        <w:ind w:left="3240" w:right="891" w:hanging="1873"/>
        <w:rPr>
          <w:rFonts w:ascii="Arial"/>
          <w:b/>
          <w:sz w:val="24"/>
        </w:rPr>
      </w:pPr>
      <w:r>
        <w:rPr>
          <w:rFonts w:ascii="Arial"/>
          <w:b/>
          <w:sz w:val="24"/>
        </w:rPr>
        <w:t xml:space="preserve">Pakistan Institute of Engineering and Applied Sciences, </w:t>
      </w:r>
      <w:proofErr w:type="spellStart"/>
      <w:r>
        <w:rPr>
          <w:rFonts w:ascii="Arial"/>
          <w:b/>
          <w:sz w:val="24"/>
        </w:rPr>
        <w:t>Nilore</w:t>
      </w:r>
      <w:proofErr w:type="spellEnd"/>
      <w:r>
        <w:rPr>
          <w:rFonts w:ascii="Arial"/>
          <w:b/>
          <w:sz w:val="24"/>
        </w:rPr>
        <w:t>,</w:t>
      </w:r>
      <w:r>
        <w:rPr>
          <w:rFonts w:ascii="Arial"/>
          <w:b/>
          <w:spacing w:val="-64"/>
          <w:sz w:val="24"/>
        </w:rPr>
        <w:t xml:space="preserve"> </w:t>
      </w:r>
      <w:r>
        <w:rPr>
          <w:rFonts w:ascii="Arial"/>
          <w:b/>
          <w:sz w:val="24"/>
        </w:rPr>
        <w:t>Islamabad</w:t>
      </w:r>
      <w:r>
        <w:rPr>
          <w:rFonts w:ascii="Arial"/>
          <w:b/>
          <w:spacing w:val="-1"/>
          <w:sz w:val="24"/>
        </w:rPr>
        <w:t xml:space="preserve"> </w:t>
      </w:r>
      <w:r>
        <w:rPr>
          <w:rFonts w:ascii="Arial"/>
          <w:b/>
          <w:sz w:val="24"/>
        </w:rPr>
        <w:t>45650,</w:t>
      </w:r>
      <w:r>
        <w:rPr>
          <w:rFonts w:ascii="Arial"/>
          <w:b/>
          <w:spacing w:val="-2"/>
          <w:sz w:val="24"/>
        </w:rPr>
        <w:t xml:space="preserve"> </w:t>
      </w:r>
      <w:r>
        <w:rPr>
          <w:rFonts w:ascii="Arial"/>
          <w:b/>
          <w:sz w:val="24"/>
        </w:rPr>
        <w:t>Pakistan</w:t>
      </w:r>
    </w:p>
    <w:p w:rsidR="00A34A06" w:rsidRDefault="00DA3A25">
      <w:pPr>
        <w:spacing w:before="227"/>
        <w:ind w:left="335" w:right="542"/>
        <w:jc w:val="center"/>
        <w:rPr>
          <w:rFonts w:ascii="Arial"/>
          <w:b/>
          <w:sz w:val="32"/>
        </w:rPr>
      </w:pPr>
      <w:r>
        <w:rPr>
          <w:rFonts w:ascii="Arial"/>
          <w:b/>
          <w:sz w:val="32"/>
        </w:rPr>
        <w:t>Declaration</w:t>
      </w:r>
      <w:r>
        <w:rPr>
          <w:rFonts w:ascii="Arial"/>
          <w:b/>
          <w:spacing w:val="-3"/>
          <w:sz w:val="32"/>
        </w:rPr>
        <w:t xml:space="preserve"> </w:t>
      </w:r>
      <w:r>
        <w:rPr>
          <w:rFonts w:ascii="Arial"/>
          <w:b/>
          <w:sz w:val="32"/>
        </w:rPr>
        <w:t>of</w:t>
      </w:r>
      <w:r>
        <w:rPr>
          <w:rFonts w:ascii="Arial"/>
          <w:b/>
          <w:spacing w:val="-3"/>
          <w:sz w:val="32"/>
        </w:rPr>
        <w:t xml:space="preserve"> </w:t>
      </w:r>
      <w:r>
        <w:rPr>
          <w:rFonts w:ascii="Arial"/>
          <w:b/>
          <w:sz w:val="32"/>
        </w:rPr>
        <w:t>Originality</w:t>
      </w:r>
    </w:p>
    <w:p w:rsidR="00A34A06" w:rsidRDefault="00A34A06">
      <w:pPr>
        <w:pStyle w:val="BodyText"/>
        <w:rPr>
          <w:rFonts w:ascii="Arial"/>
          <w:b/>
          <w:sz w:val="36"/>
        </w:rPr>
      </w:pPr>
    </w:p>
    <w:p w:rsidR="00A34A06" w:rsidRDefault="00DA3A25">
      <w:pPr>
        <w:spacing w:before="275" w:line="374" w:lineRule="auto"/>
        <w:ind w:left="100" w:right="324"/>
        <w:jc w:val="both"/>
        <w:rPr>
          <w:sz w:val="23"/>
        </w:rPr>
      </w:pPr>
      <w:r>
        <w:rPr>
          <w:sz w:val="23"/>
        </w:rPr>
        <w:t>I hereby declare that the work contained in this thesis and the intellectual content of this thesis are</w:t>
      </w:r>
      <w:r>
        <w:rPr>
          <w:spacing w:val="-55"/>
          <w:sz w:val="23"/>
        </w:rPr>
        <w:t xml:space="preserve"> </w:t>
      </w:r>
      <w:r>
        <w:rPr>
          <w:sz w:val="23"/>
        </w:rPr>
        <w:t>the</w:t>
      </w:r>
      <w:r>
        <w:rPr>
          <w:spacing w:val="-4"/>
          <w:sz w:val="23"/>
        </w:rPr>
        <w:t xml:space="preserve"> </w:t>
      </w:r>
      <w:r>
        <w:rPr>
          <w:sz w:val="23"/>
        </w:rPr>
        <w:t>product</w:t>
      </w:r>
      <w:r>
        <w:rPr>
          <w:spacing w:val="-4"/>
          <w:sz w:val="23"/>
        </w:rPr>
        <w:t xml:space="preserve"> </w:t>
      </w:r>
      <w:r>
        <w:rPr>
          <w:sz w:val="23"/>
        </w:rPr>
        <w:t>of</w:t>
      </w:r>
      <w:r>
        <w:rPr>
          <w:spacing w:val="-6"/>
          <w:sz w:val="23"/>
        </w:rPr>
        <w:t xml:space="preserve"> </w:t>
      </w:r>
      <w:r>
        <w:rPr>
          <w:sz w:val="23"/>
        </w:rPr>
        <w:t>my</w:t>
      </w:r>
      <w:r>
        <w:rPr>
          <w:spacing w:val="-7"/>
          <w:sz w:val="23"/>
        </w:rPr>
        <w:t xml:space="preserve"> </w:t>
      </w:r>
      <w:r>
        <w:rPr>
          <w:sz w:val="23"/>
        </w:rPr>
        <w:t>own</w:t>
      </w:r>
      <w:r>
        <w:rPr>
          <w:spacing w:val="-4"/>
          <w:sz w:val="23"/>
        </w:rPr>
        <w:t xml:space="preserve"> </w:t>
      </w:r>
      <w:r>
        <w:rPr>
          <w:sz w:val="23"/>
        </w:rPr>
        <w:t>work.</w:t>
      </w:r>
      <w:r>
        <w:rPr>
          <w:spacing w:val="-5"/>
          <w:sz w:val="23"/>
        </w:rPr>
        <w:t xml:space="preserve"> </w:t>
      </w:r>
      <w:r>
        <w:rPr>
          <w:sz w:val="23"/>
        </w:rPr>
        <w:t>This</w:t>
      </w:r>
      <w:r>
        <w:rPr>
          <w:spacing w:val="-6"/>
          <w:sz w:val="23"/>
        </w:rPr>
        <w:t xml:space="preserve"> </w:t>
      </w:r>
      <w:r>
        <w:rPr>
          <w:sz w:val="23"/>
        </w:rPr>
        <w:t>thesis</w:t>
      </w:r>
      <w:r>
        <w:rPr>
          <w:spacing w:val="-5"/>
          <w:sz w:val="23"/>
        </w:rPr>
        <w:t xml:space="preserve"> </w:t>
      </w:r>
      <w:r>
        <w:rPr>
          <w:sz w:val="23"/>
        </w:rPr>
        <w:t>has</w:t>
      </w:r>
      <w:r>
        <w:rPr>
          <w:spacing w:val="-6"/>
          <w:sz w:val="23"/>
        </w:rPr>
        <w:t xml:space="preserve"> </w:t>
      </w:r>
      <w:r>
        <w:rPr>
          <w:sz w:val="23"/>
        </w:rPr>
        <w:t>not</w:t>
      </w:r>
      <w:r>
        <w:rPr>
          <w:spacing w:val="-5"/>
          <w:sz w:val="23"/>
        </w:rPr>
        <w:t xml:space="preserve"> </w:t>
      </w:r>
      <w:r>
        <w:rPr>
          <w:sz w:val="23"/>
        </w:rPr>
        <w:t>been</w:t>
      </w:r>
      <w:r>
        <w:rPr>
          <w:spacing w:val="-5"/>
          <w:sz w:val="23"/>
        </w:rPr>
        <w:t xml:space="preserve"> </w:t>
      </w:r>
      <w:r>
        <w:rPr>
          <w:sz w:val="23"/>
        </w:rPr>
        <w:t>previously</w:t>
      </w:r>
      <w:r>
        <w:rPr>
          <w:spacing w:val="-6"/>
          <w:sz w:val="23"/>
        </w:rPr>
        <w:t xml:space="preserve"> </w:t>
      </w:r>
      <w:r>
        <w:rPr>
          <w:sz w:val="23"/>
        </w:rPr>
        <w:t>published</w:t>
      </w:r>
      <w:r>
        <w:rPr>
          <w:spacing w:val="-7"/>
          <w:sz w:val="23"/>
        </w:rPr>
        <w:t xml:space="preserve"> </w:t>
      </w:r>
      <w:r>
        <w:rPr>
          <w:sz w:val="23"/>
        </w:rPr>
        <w:t>in</w:t>
      </w:r>
      <w:r>
        <w:rPr>
          <w:spacing w:val="-6"/>
          <w:sz w:val="23"/>
        </w:rPr>
        <w:t xml:space="preserve"> </w:t>
      </w:r>
      <w:r>
        <w:rPr>
          <w:sz w:val="23"/>
        </w:rPr>
        <w:t>any</w:t>
      </w:r>
      <w:r>
        <w:rPr>
          <w:spacing w:val="-5"/>
          <w:sz w:val="23"/>
        </w:rPr>
        <w:t xml:space="preserve"> </w:t>
      </w:r>
      <w:r>
        <w:rPr>
          <w:sz w:val="23"/>
        </w:rPr>
        <w:t>form</w:t>
      </w:r>
      <w:r>
        <w:rPr>
          <w:spacing w:val="-4"/>
          <w:sz w:val="23"/>
        </w:rPr>
        <w:t xml:space="preserve"> </w:t>
      </w:r>
      <w:r>
        <w:rPr>
          <w:sz w:val="23"/>
        </w:rPr>
        <w:t>nor</w:t>
      </w:r>
      <w:r>
        <w:rPr>
          <w:spacing w:val="-4"/>
          <w:sz w:val="23"/>
        </w:rPr>
        <w:t xml:space="preserve"> </w:t>
      </w:r>
      <w:r>
        <w:rPr>
          <w:sz w:val="23"/>
        </w:rPr>
        <w:t>does</w:t>
      </w:r>
      <w:r>
        <w:rPr>
          <w:spacing w:val="-6"/>
          <w:sz w:val="23"/>
        </w:rPr>
        <w:t xml:space="preserve"> </w:t>
      </w:r>
      <w:r>
        <w:rPr>
          <w:sz w:val="23"/>
        </w:rPr>
        <w:t>it</w:t>
      </w:r>
      <w:r>
        <w:rPr>
          <w:spacing w:val="-55"/>
          <w:sz w:val="23"/>
        </w:rPr>
        <w:t xml:space="preserve"> </w:t>
      </w:r>
      <w:r>
        <w:rPr>
          <w:sz w:val="23"/>
        </w:rPr>
        <w:t>contain any verbatim of the published resources which could be treated as an infringement of the</w:t>
      </w:r>
      <w:r>
        <w:rPr>
          <w:spacing w:val="1"/>
          <w:sz w:val="23"/>
        </w:rPr>
        <w:t xml:space="preserve"> </w:t>
      </w:r>
      <w:r>
        <w:rPr>
          <w:sz w:val="23"/>
        </w:rPr>
        <w:t>international</w:t>
      </w:r>
      <w:r>
        <w:rPr>
          <w:spacing w:val="-1"/>
          <w:sz w:val="23"/>
        </w:rPr>
        <w:t xml:space="preserve"> </w:t>
      </w:r>
      <w:r>
        <w:rPr>
          <w:sz w:val="23"/>
        </w:rPr>
        <w:t>copyright</w:t>
      </w:r>
      <w:r>
        <w:rPr>
          <w:spacing w:val="-2"/>
          <w:sz w:val="23"/>
        </w:rPr>
        <w:t xml:space="preserve"> </w:t>
      </w:r>
      <w:r>
        <w:rPr>
          <w:sz w:val="23"/>
        </w:rPr>
        <w:t>law.</w:t>
      </w:r>
    </w:p>
    <w:p w:rsidR="00A34A06" w:rsidRDefault="00A34A06">
      <w:pPr>
        <w:pStyle w:val="BodyText"/>
        <w:spacing w:before="5"/>
        <w:rPr>
          <w:sz w:val="20"/>
        </w:rPr>
      </w:pPr>
    </w:p>
    <w:p w:rsidR="00A34A06" w:rsidRDefault="00DA3A25">
      <w:pPr>
        <w:pStyle w:val="BodyText"/>
        <w:spacing w:line="352" w:lineRule="auto"/>
        <w:ind w:left="100" w:right="322"/>
        <w:jc w:val="both"/>
      </w:pPr>
      <w:r>
        <w:t>I also declare that I do understand the terms ‘copyright’ and ‘plagiarism,’ and that in case of</w:t>
      </w:r>
      <w:r>
        <w:rPr>
          <w:spacing w:val="1"/>
        </w:rPr>
        <w:t xml:space="preserve"> </w:t>
      </w:r>
      <w:r>
        <w:t>any copyright violation or plagiarism found in this work, I will be held fully responsible for</w:t>
      </w:r>
      <w:r>
        <w:rPr>
          <w:spacing w:val="1"/>
        </w:rPr>
        <w:t xml:space="preserve"> </w:t>
      </w:r>
      <w:r>
        <w:t>the</w:t>
      </w:r>
      <w:r>
        <w:rPr>
          <w:spacing w:val="-1"/>
        </w:rPr>
        <w:t xml:space="preserve"> </w:t>
      </w:r>
      <w:r>
        <w:t>consequences of</w:t>
      </w:r>
      <w:r>
        <w:rPr>
          <w:spacing w:val="1"/>
        </w:rPr>
        <w:t xml:space="preserve"> </w:t>
      </w:r>
      <w:r>
        <w:t>any</w:t>
      </w:r>
      <w:r>
        <w:rPr>
          <w:spacing w:val="2"/>
        </w:rPr>
        <w:t xml:space="preserve"> </w:t>
      </w:r>
      <w:r>
        <w:t>such violation.</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324736" w:rsidRDefault="0032473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E30471">
      <w:pPr>
        <w:pStyle w:val="BodyText"/>
        <w:rPr>
          <w:sz w:val="26"/>
        </w:rPr>
      </w:pPr>
      <w:r>
        <w:rPr>
          <w:noProof/>
        </w:rPr>
        <w:drawing>
          <wp:anchor distT="0" distB="0" distL="114300" distR="114300" simplePos="0" relativeHeight="251665408" behindDoc="0" locked="0" layoutInCell="1" allowOverlap="1" wp14:anchorId="403826B4" wp14:editId="4531A8A6">
            <wp:simplePos x="0" y="0"/>
            <wp:positionH relativeFrom="column">
              <wp:posOffset>3465904</wp:posOffset>
            </wp:positionH>
            <wp:positionV relativeFrom="paragraph">
              <wp:posOffset>43653</wp:posOffset>
            </wp:positionV>
            <wp:extent cx="2232660" cy="118491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32660" cy="1184910"/>
                    </a:xfrm>
                    <a:prstGeom prst="rect">
                      <a:avLst/>
                    </a:prstGeom>
                  </pic:spPr>
                </pic:pic>
              </a:graphicData>
            </a:graphic>
          </wp:anchor>
        </w:drawing>
      </w:r>
      <w:r w:rsidR="00324736" w:rsidRPr="00324736">
        <w:rPr>
          <w:noProof/>
          <w:sz w:val="26"/>
        </w:rPr>
        <w:drawing>
          <wp:inline distT="0" distB="0" distL="0" distR="0" wp14:anchorId="1D1FB94E" wp14:editId="6514A65F">
            <wp:extent cx="2271126" cy="1213663"/>
            <wp:effectExtent l="0" t="0" r="0" b="5715"/>
            <wp:docPr id="56" name="Picture 56" descr="C:\Users\Ahsan Diyal\Downloads\WhatsApp Image 2023-06-01 at 4.47.2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hsan Diyal\Downloads\WhatsApp Image 2023-06-01 at 4.47.28 PM.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1100" cy="1261744"/>
                    </a:xfrm>
                    <a:prstGeom prst="rect">
                      <a:avLst/>
                    </a:prstGeom>
                    <a:noFill/>
                    <a:ln>
                      <a:noFill/>
                    </a:ln>
                  </pic:spPr>
                </pic:pic>
              </a:graphicData>
            </a:graphic>
          </wp:inline>
        </w:drawing>
      </w:r>
      <w:r w:rsidRPr="00E30471">
        <w:rPr>
          <w:noProof/>
        </w:rPr>
        <w:t xml:space="preserve"> </w:t>
      </w:r>
    </w:p>
    <w:p w:rsidR="00A34A06" w:rsidRDefault="00A34A06">
      <w:pPr>
        <w:pStyle w:val="BodyText"/>
        <w:rPr>
          <w:sz w:val="26"/>
        </w:rPr>
      </w:pPr>
    </w:p>
    <w:p w:rsidR="00A34A06" w:rsidRPr="003D12CD" w:rsidRDefault="00324736" w:rsidP="00324736">
      <w:pPr>
        <w:spacing w:before="205" w:line="439" w:lineRule="auto"/>
        <w:ind w:right="307"/>
        <w:rPr>
          <w:b/>
          <w:spacing w:val="1"/>
          <w:sz w:val="24"/>
        </w:rPr>
        <w:sectPr w:rsidR="00A34A06" w:rsidRPr="003D12CD">
          <w:footerReference w:type="default" r:id="rId13"/>
          <w:pgSz w:w="11900" w:h="16840"/>
          <w:pgMar w:top="1340" w:right="1120" w:bottom="600" w:left="1340" w:header="0" w:footer="415" w:gutter="0"/>
          <w:pgNumType w:start="3"/>
          <w:cols w:space="720"/>
        </w:sectPr>
      </w:pPr>
      <w:r>
        <w:rPr>
          <w:b/>
          <w:sz w:val="24"/>
        </w:rPr>
        <w:t xml:space="preserve">   </w:t>
      </w:r>
      <w:r w:rsidR="003D12CD">
        <w:rPr>
          <w:b/>
          <w:sz w:val="24"/>
        </w:rPr>
        <w:t>Mohammad Ahsan Junaid</w:t>
      </w:r>
      <w:r w:rsidR="003D12CD">
        <w:rPr>
          <w:b/>
          <w:spacing w:val="1"/>
          <w:sz w:val="24"/>
        </w:rPr>
        <w:t xml:space="preserve"> </w:t>
      </w:r>
      <w:r w:rsidR="003D12CD">
        <w:rPr>
          <w:b/>
          <w:spacing w:val="1"/>
          <w:sz w:val="24"/>
        </w:rPr>
        <w:tab/>
      </w:r>
      <w:r w:rsidR="003D12CD">
        <w:rPr>
          <w:b/>
          <w:spacing w:val="1"/>
          <w:sz w:val="24"/>
        </w:rPr>
        <w:tab/>
      </w:r>
      <w:r w:rsidR="003D12CD">
        <w:rPr>
          <w:b/>
          <w:spacing w:val="1"/>
          <w:sz w:val="24"/>
        </w:rPr>
        <w:tab/>
      </w:r>
      <w:r w:rsidR="003D12CD">
        <w:rPr>
          <w:b/>
          <w:spacing w:val="1"/>
          <w:sz w:val="24"/>
        </w:rPr>
        <w:tab/>
      </w:r>
      <w:r w:rsidR="003D12CD">
        <w:rPr>
          <w:b/>
          <w:spacing w:val="1"/>
          <w:sz w:val="24"/>
        </w:rPr>
        <w:tab/>
        <w:t xml:space="preserve">Abdul </w:t>
      </w:r>
      <w:proofErr w:type="spellStart"/>
      <w:r w:rsidR="003D12CD">
        <w:rPr>
          <w:b/>
          <w:spacing w:val="1"/>
          <w:sz w:val="24"/>
        </w:rPr>
        <w:t>Rehman</w:t>
      </w:r>
      <w:proofErr w:type="spellEnd"/>
    </w:p>
    <w:p w:rsidR="00A34A06" w:rsidRDefault="00DA3A25">
      <w:pPr>
        <w:spacing w:before="59"/>
        <w:ind w:left="2820"/>
        <w:rPr>
          <w:rFonts w:ascii="Arial"/>
          <w:b/>
          <w:sz w:val="40"/>
        </w:rPr>
      </w:pPr>
      <w:r>
        <w:rPr>
          <w:rFonts w:ascii="Arial"/>
          <w:b/>
          <w:sz w:val="40"/>
        </w:rPr>
        <w:lastRenderedPageBreak/>
        <w:t>Certificate of</w:t>
      </w:r>
      <w:r>
        <w:rPr>
          <w:rFonts w:ascii="Arial"/>
          <w:b/>
          <w:spacing w:val="-3"/>
          <w:sz w:val="40"/>
        </w:rPr>
        <w:t xml:space="preserve"> </w:t>
      </w:r>
      <w:r>
        <w:rPr>
          <w:rFonts w:ascii="Arial"/>
          <w:b/>
          <w:sz w:val="40"/>
        </w:rPr>
        <w:t>Approval</w:t>
      </w:r>
    </w:p>
    <w:p w:rsidR="00A34A06" w:rsidRDefault="00A34A06">
      <w:pPr>
        <w:pStyle w:val="BodyText"/>
        <w:spacing w:before="9"/>
        <w:rPr>
          <w:rFonts w:ascii="Arial"/>
          <w:b/>
          <w:sz w:val="59"/>
        </w:rPr>
      </w:pPr>
    </w:p>
    <w:p w:rsidR="00A34A06" w:rsidRDefault="00DA3A25">
      <w:pPr>
        <w:ind w:left="1155" w:right="652"/>
        <w:jc w:val="center"/>
        <w:rPr>
          <w:b/>
          <w:i/>
          <w:sz w:val="28"/>
        </w:rPr>
      </w:pPr>
      <w:r>
        <w:rPr>
          <w:b/>
          <w:i/>
          <w:sz w:val="28"/>
        </w:rPr>
        <w:t>This</w:t>
      </w:r>
      <w:r>
        <w:rPr>
          <w:b/>
          <w:i/>
          <w:spacing w:val="-2"/>
          <w:sz w:val="28"/>
        </w:rPr>
        <w:t xml:space="preserve"> </w:t>
      </w:r>
      <w:r>
        <w:rPr>
          <w:b/>
          <w:i/>
          <w:sz w:val="28"/>
        </w:rPr>
        <w:t>is</w:t>
      </w:r>
      <w:r>
        <w:rPr>
          <w:b/>
          <w:i/>
          <w:spacing w:val="-1"/>
          <w:sz w:val="28"/>
        </w:rPr>
        <w:t xml:space="preserve"> </w:t>
      </w:r>
      <w:r>
        <w:rPr>
          <w:b/>
          <w:i/>
          <w:sz w:val="28"/>
        </w:rPr>
        <w:t>to</w:t>
      </w:r>
      <w:r>
        <w:rPr>
          <w:b/>
          <w:i/>
          <w:spacing w:val="-2"/>
          <w:sz w:val="28"/>
        </w:rPr>
        <w:t xml:space="preserve"> </w:t>
      </w:r>
      <w:r>
        <w:rPr>
          <w:b/>
          <w:i/>
          <w:sz w:val="28"/>
        </w:rPr>
        <w:t>certify</w:t>
      </w:r>
      <w:r>
        <w:rPr>
          <w:b/>
          <w:i/>
          <w:spacing w:val="-5"/>
          <w:sz w:val="28"/>
        </w:rPr>
        <w:t xml:space="preserve"> </w:t>
      </w:r>
      <w:r>
        <w:rPr>
          <w:b/>
          <w:i/>
          <w:sz w:val="28"/>
        </w:rPr>
        <w:t>that</w:t>
      </w:r>
      <w:r>
        <w:rPr>
          <w:b/>
          <w:i/>
          <w:spacing w:val="-5"/>
          <w:sz w:val="28"/>
        </w:rPr>
        <w:t xml:space="preserve"> </w:t>
      </w:r>
      <w:r>
        <w:rPr>
          <w:b/>
          <w:i/>
          <w:sz w:val="28"/>
        </w:rPr>
        <w:t>the</w:t>
      </w:r>
      <w:r>
        <w:rPr>
          <w:b/>
          <w:i/>
          <w:spacing w:val="-2"/>
          <w:sz w:val="28"/>
        </w:rPr>
        <w:t xml:space="preserve"> </w:t>
      </w:r>
      <w:r>
        <w:rPr>
          <w:b/>
          <w:i/>
          <w:sz w:val="28"/>
        </w:rPr>
        <w:t>work</w:t>
      </w:r>
      <w:r>
        <w:rPr>
          <w:b/>
          <w:i/>
          <w:spacing w:val="-2"/>
          <w:sz w:val="28"/>
        </w:rPr>
        <w:t xml:space="preserve"> </w:t>
      </w:r>
      <w:r>
        <w:rPr>
          <w:b/>
          <w:i/>
          <w:sz w:val="28"/>
        </w:rPr>
        <w:t>contained</w:t>
      </w:r>
      <w:r>
        <w:rPr>
          <w:b/>
          <w:i/>
          <w:spacing w:val="-5"/>
          <w:sz w:val="28"/>
        </w:rPr>
        <w:t xml:space="preserve"> </w:t>
      </w:r>
      <w:r>
        <w:rPr>
          <w:b/>
          <w:i/>
          <w:sz w:val="28"/>
        </w:rPr>
        <w:t>in</w:t>
      </w:r>
      <w:r>
        <w:rPr>
          <w:b/>
          <w:i/>
          <w:spacing w:val="3"/>
          <w:sz w:val="28"/>
        </w:rPr>
        <w:t xml:space="preserve"> </w:t>
      </w:r>
      <w:r>
        <w:rPr>
          <w:b/>
          <w:i/>
          <w:sz w:val="28"/>
        </w:rPr>
        <w:t>this</w:t>
      </w:r>
      <w:r>
        <w:rPr>
          <w:b/>
          <w:i/>
          <w:spacing w:val="-2"/>
          <w:sz w:val="28"/>
        </w:rPr>
        <w:t xml:space="preserve"> </w:t>
      </w:r>
      <w:r>
        <w:rPr>
          <w:b/>
          <w:i/>
          <w:sz w:val="28"/>
        </w:rPr>
        <w:t>thesis</w:t>
      </w:r>
      <w:r>
        <w:rPr>
          <w:b/>
          <w:i/>
          <w:spacing w:val="-1"/>
          <w:sz w:val="28"/>
        </w:rPr>
        <w:t xml:space="preserve"> </w:t>
      </w:r>
      <w:r>
        <w:rPr>
          <w:b/>
          <w:i/>
          <w:sz w:val="28"/>
        </w:rPr>
        <w:t>entitled</w:t>
      </w:r>
    </w:p>
    <w:p w:rsidR="00A34A06" w:rsidRDefault="00A34A06">
      <w:pPr>
        <w:pStyle w:val="BodyText"/>
        <w:rPr>
          <w:b/>
          <w:i/>
          <w:sz w:val="40"/>
        </w:rPr>
      </w:pPr>
    </w:p>
    <w:p w:rsidR="00830A35" w:rsidRDefault="00DA3A25" w:rsidP="00902CE5">
      <w:pPr>
        <w:spacing w:line="350" w:lineRule="auto"/>
        <w:ind w:left="1266" w:right="255" w:hanging="905"/>
        <w:jc w:val="center"/>
        <w:rPr>
          <w:rFonts w:ascii="Arial" w:hAnsi="Arial"/>
          <w:b/>
          <w:sz w:val="32"/>
        </w:rPr>
      </w:pPr>
      <w:r>
        <w:rPr>
          <w:rFonts w:ascii="Arial" w:hAnsi="Arial"/>
          <w:b/>
          <w:sz w:val="32"/>
        </w:rPr>
        <w:t>“Development</w:t>
      </w:r>
      <w:r>
        <w:rPr>
          <w:rFonts w:ascii="Arial" w:hAnsi="Arial"/>
          <w:b/>
          <w:spacing w:val="-6"/>
          <w:sz w:val="32"/>
        </w:rPr>
        <w:t xml:space="preserve"> </w:t>
      </w:r>
      <w:r>
        <w:rPr>
          <w:rFonts w:ascii="Arial" w:hAnsi="Arial"/>
          <w:b/>
          <w:sz w:val="32"/>
        </w:rPr>
        <w:t>of</w:t>
      </w:r>
      <w:r>
        <w:rPr>
          <w:rFonts w:ascii="Arial" w:hAnsi="Arial"/>
          <w:b/>
          <w:spacing w:val="-4"/>
          <w:sz w:val="32"/>
        </w:rPr>
        <w:t xml:space="preserve"> </w:t>
      </w:r>
      <w:r w:rsidR="00902CE5">
        <w:rPr>
          <w:rFonts w:ascii="Arial" w:hAnsi="Arial"/>
          <w:b/>
          <w:sz w:val="32"/>
        </w:rPr>
        <w:t xml:space="preserve">a Web Application, Job Recruitment </w:t>
      </w:r>
    </w:p>
    <w:p w:rsidR="00A34A06" w:rsidRDefault="00902CE5" w:rsidP="00902CE5">
      <w:pPr>
        <w:spacing w:line="350" w:lineRule="auto"/>
        <w:ind w:left="1266" w:right="255" w:hanging="905"/>
        <w:jc w:val="center"/>
        <w:rPr>
          <w:rFonts w:ascii="Arial" w:hAnsi="Arial"/>
          <w:b/>
          <w:sz w:val="32"/>
        </w:rPr>
      </w:pPr>
      <w:r>
        <w:rPr>
          <w:rFonts w:ascii="Arial" w:hAnsi="Arial"/>
          <w:b/>
          <w:sz w:val="32"/>
        </w:rPr>
        <w:t>Portal</w:t>
      </w:r>
      <w:r w:rsidR="00DA3A25">
        <w:rPr>
          <w:rFonts w:ascii="Arial" w:hAnsi="Arial"/>
          <w:b/>
          <w:sz w:val="32"/>
        </w:rPr>
        <w:t>”</w:t>
      </w:r>
    </w:p>
    <w:p w:rsidR="00A34A06" w:rsidRDefault="00DA3A25">
      <w:pPr>
        <w:spacing w:before="234"/>
        <w:ind w:left="1145" w:right="652"/>
        <w:jc w:val="center"/>
        <w:rPr>
          <w:b/>
          <w:i/>
          <w:sz w:val="28"/>
        </w:rPr>
      </w:pPr>
      <w:r>
        <w:rPr>
          <w:b/>
          <w:i/>
          <w:sz w:val="28"/>
        </w:rPr>
        <w:t>was</w:t>
      </w:r>
      <w:r>
        <w:rPr>
          <w:b/>
          <w:i/>
          <w:spacing w:val="-2"/>
          <w:sz w:val="28"/>
        </w:rPr>
        <w:t xml:space="preserve"> </w:t>
      </w:r>
      <w:r>
        <w:rPr>
          <w:b/>
          <w:i/>
          <w:sz w:val="28"/>
        </w:rPr>
        <w:t>carried</w:t>
      </w:r>
      <w:r>
        <w:rPr>
          <w:b/>
          <w:i/>
          <w:spacing w:val="-1"/>
          <w:sz w:val="28"/>
        </w:rPr>
        <w:t xml:space="preserve"> </w:t>
      </w:r>
      <w:r>
        <w:rPr>
          <w:b/>
          <w:i/>
          <w:sz w:val="28"/>
        </w:rPr>
        <w:t>out</w:t>
      </w:r>
      <w:r>
        <w:rPr>
          <w:b/>
          <w:i/>
          <w:spacing w:val="-1"/>
          <w:sz w:val="28"/>
        </w:rPr>
        <w:t xml:space="preserve"> </w:t>
      </w:r>
      <w:r>
        <w:rPr>
          <w:b/>
          <w:i/>
          <w:sz w:val="28"/>
        </w:rPr>
        <w:t>by</w:t>
      </w:r>
    </w:p>
    <w:p w:rsidR="00902CE5" w:rsidRDefault="00902CE5">
      <w:pPr>
        <w:spacing w:before="234"/>
        <w:ind w:left="1145" w:right="652"/>
        <w:jc w:val="center"/>
        <w:rPr>
          <w:b/>
          <w:i/>
          <w:sz w:val="28"/>
        </w:rPr>
      </w:pPr>
    </w:p>
    <w:p w:rsidR="00902CE5" w:rsidRPr="00902CE5" w:rsidRDefault="00902CE5" w:rsidP="00902CE5">
      <w:pPr>
        <w:pStyle w:val="BodyText"/>
        <w:tabs>
          <w:tab w:val="center" w:pos="4720"/>
        </w:tabs>
        <w:jc w:val="center"/>
        <w:rPr>
          <w:rFonts w:ascii="Arial"/>
          <w:b/>
          <w:sz w:val="28"/>
          <w:szCs w:val="22"/>
        </w:rPr>
      </w:pPr>
      <w:r w:rsidRPr="00902CE5">
        <w:rPr>
          <w:rFonts w:ascii="Arial"/>
          <w:b/>
          <w:sz w:val="28"/>
          <w:szCs w:val="22"/>
        </w:rPr>
        <w:t>Mohammad Ahsan Junaid</w:t>
      </w:r>
    </w:p>
    <w:p w:rsidR="00902CE5" w:rsidRPr="00902CE5" w:rsidRDefault="00902CE5" w:rsidP="00902CE5">
      <w:pPr>
        <w:pStyle w:val="BodyText"/>
        <w:rPr>
          <w:rFonts w:ascii="Arial"/>
          <w:b/>
          <w:sz w:val="28"/>
          <w:szCs w:val="22"/>
        </w:rPr>
      </w:pPr>
    </w:p>
    <w:p w:rsidR="00A34A06" w:rsidRDefault="00902CE5" w:rsidP="00902CE5">
      <w:pPr>
        <w:pStyle w:val="BodyText"/>
        <w:jc w:val="center"/>
        <w:rPr>
          <w:rFonts w:ascii="Arial"/>
          <w:b/>
          <w:sz w:val="30"/>
        </w:rPr>
      </w:pPr>
      <w:r w:rsidRPr="00902CE5">
        <w:rPr>
          <w:rFonts w:ascii="Arial"/>
          <w:b/>
          <w:sz w:val="28"/>
          <w:szCs w:val="22"/>
        </w:rPr>
        <w:t xml:space="preserve">Abdul </w:t>
      </w:r>
      <w:proofErr w:type="spellStart"/>
      <w:r w:rsidRPr="00902CE5">
        <w:rPr>
          <w:rFonts w:ascii="Arial"/>
          <w:b/>
          <w:sz w:val="28"/>
          <w:szCs w:val="22"/>
        </w:rPr>
        <w:t>Rehman</w:t>
      </w:r>
      <w:proofErr w:type="spellEnd"/>
    </w:p>
    <w:p w:rsidR="00A34A06" w:rsidRDefault="00A34A06">
      <w:pPr>
        <w:pStyle w:val="BodyText"/>
        <w:spacing w:before="10"/>
        <w:rPr>
          <w:rFonts w:ascii="Arial"/>
          <w:b/>
          <w:sz w:val="37"/>
        </w:rPr>
      </w:pPr>
    </w:p>
    <w:p w:rsidR="00A34A06" w:rsidRPr="00A43AAC" w:rsidRDefault="00DA3A25" w:rsidP="00A43AAC">
      <w:pPr>
        <w:spacing w:line="355" w:lineRule="auto"/>
        <w:ind w:left="820" w:right="326"/>
        <w:jc w:val="both"/>
        <w:rPr>
          <w:b/>
          <w:i/>
          <w:sz w:val="28"/>
        </w:rPr>
      </w:pPr>
      <w:r>
        <w:rPr>
          <w:b/>
          <w:i/>
          <w:sz w:val="28"/>
        </w:rPr>
        <w:t>Under our supervision and that in our opinion, it is fully adequate, in</w:t>
      </w:r>
      <w:r>
        <w:rPr>
          <w:b/>
          <w:i/>
          <w:spacing w:val="1"/>
          <w:sz w:val="28"/>
        </w:rPr>
        <w:t xml:space="preserve"> </w:t>
      </w:r>
      <w:r>
        <w:rPr>
          <w:b/>
          <w:i/>
          <w:sz w:val="28"/>
        </w:rPr>
        <w:t>scope and quality, for the degree of BS Computer and Information</w:t>
      </w:r>
      <w:r>
        <w:rPr>
          <w:b/>
          <w:i/>
          <w:spacing w:val="1"/>
          <w:sz w:val="28"/>
        </w:rPr>
        <w:t xml:space="preserve"> </w:t>
      </w:r>
      <w:r>
        <w:rPr>
          <w:b/>
          <w:i/>
          <w:sz w:val="28"/>
        </w:rPr>
        <w:t>Sciences from Pakistan Institute of Engineering and Applied Sciences</w:t>
      </w:r>
      <w:r>
        <w:rPr>
          <w:b/>
          <w:i/>
          <w:spacing w:val="1"/>
          <w:sz w:val="28"/>
        </w:rPr>
        <w:t xml:space="preserve"> </w:t>
      </w:r>
      <w:r>
        <w:rPr>
          <w:b/>
          <w:i/>
          <w:sz w:val="28"/>
        </w:rPr>
        <w:t>(PIEAS).</w:t>
      </w:r>
    </w:p>
    <w:p w:rsidR="00A34A06" w:rsidRDefault="00A34A06">
      <w:pPr>
        <w:pStyle w:val="BodyText"/>
        <w:spacing w:before="4"/>
        <w:rPr>
          <w:b/>
          <w:i/>
          <w:sz w:val="30"/>
        </w:rPr>
      </w:pPr>
    </w:p>
    <w:p w:rsidR="00A34A06" w:rsidRDefault="00DA3A25">
      <w:pPr>
        <w:ind w:left="2981"/>
        <w:rPr>
          <w:rFonts w:ascii="Arial"/>
          <w:b/>
          <w:i/>
          <w:sz w:val="36"/>
        </w:rPr>
      </w:pPr>
      <w:r>
        <w:rPr>
          <w:rFonts w:ascii="Arial"/>
          <w:b/>
          <w:i/>
          <w:sz w:val="36"/>
        </w:rPr>
        <w:t>Approved by:</w:t>
      </w:r>
    </w:p>
    <w:p w:rsidR="00A34A06" w:rsidRDefault="00A34A06">
      <w:pPr>
        <w:pStyle w:val="BodyText"/>
        <w:spacing w:before="2"/>
        <w:rPr>
          <w:rFonts w:ascii="Arial"/>
          <w:b/>
          <w:i/>
          <w:sz w:val="40"/>
        </w:rPr>
      </w:pPr>
    </w:p>
    <w:p w:rsidR="00A34A06" w:rsidRDefault="00DA3A25">
      <w:pPr>
        <w:tabs>
          <w:tab w:val="left" w:pos="7496"/>
        </w:tabs>
        <w:spacing w:line="439" w:lineRule="auto"/>
        <w:ind w:left="3000" w:right="1940" w:hanging="20"/>
        <w:rPr>
          <w:rFonts w:ascii="Arial"/>
          <w:b/>
          <w:i/>
          <w:sz w:val="23"/>
        </w:rPr>
      </w:pPr>
      <w:r>
        <w:rPr>
          <w:rFonts w:ascii="Arial"/>
          <w:b/>
          <w:sz w:val="24"/>
        </w:rPr>
        <w:t>Signature:</w:t>
      </w:r>
      <w:r>
        <w:rPr>
          <w:rFonts w:ascii="Arial"/>
          <w:b/>
          <w:sz w:val="24"/>
          <w:u w:val="single"/>
        </w:rPr>
        <w:tab/>
      </w:r>
      <w:r>
        <w:rPr>
          <w:rFonts w:ascii="Arial"/>
          <w:b/>
          <w:sz w:val="24"/>
        </w:rPr>
        <w:t xml:space="preserve"> Supervisor:</w:t>
      </w:r>
      <w:r>
        <w:rPr>
          <w:rFonts w:ascii="Arial"/>
          <w:b/>
          <w:spacing w:val="38"/>
          <w:sz w:val="24"/>
        </w:rPr>
        <w:t xml:space="preserve"> </w:t>
      </w:r>
      <w:r>
        <w:rPr>
          <w:rFonts w:ascii="Arial"/>
          <w:b/>
          <w:i/>
          <w:sz w:val="23"/>
        </w:rPr>
        <w:t xml:space="preserve">Dr. </w:t>
      </w:r>
      <w:proofErr w:type="spellStart"/>
      <w:r>
        <w:rPr>
          <w:rFonts w:ascii="Arial"/>
          <w:b/>
          <w:i/>
          <w:sz w:val="23"/>
        </w:rPr>
        <w:t>Anila</w:t>
      </w:r>
      <w:proofErr w:type="spellEnd"/>
      <w:r>
        <w:rPr>
          <w:rFonts w:ascii="Arial"/>
          <w:b/>
          <w:i/>
          <w:spacing w:val="-1"/>
          <w:sz w:val="23"/>
        </w:rPr>
        <w:t xml:space="preserve"> </w:t>
      </w:r>
      <w:r>
        <w:rPr>
          <w:rFonts w:ascii="Arial"/>
          <w:b/>
          <w:i/>
          <w:sz w:val="23"/>
        </w:rPr>
        <w:t>Usman</w:t>
      </w:r>
    </w:p>
    <w:p w:rsidR="00A34A06" w:rsidRDefault="00A34A06">
      <w:pPr>
        <w:pStyle w:val="BodyText"/>
        <w:spacing w:before="2"/>
        <w:rPr>
          <w:rFonts w:ascii="Arial"/>
          <w:b/>
          <w:i/>
          <w:sz w:val="26"/>
        </w:rPr>
      </w:pPr>
    </w:p>
    <w:p w:rsidR="00A34A06" w:rsidRDefault="00DA3A25">
      <w:pPr>
        <w:tabs>
          <w:tab w:val="left" w:pos="7496"/>
        </w:tabs>
        <w:spacing w:line="439" w:lineRule="auto"/>
        <w:ind w:left="3036" w:right="1940" w:hanging="56"/>
        <w:rPr>
          <w:rFonts w:ascii="Arial"/>
          <w:b/>
          <w:i/>
          <w:sz w:val="23"/>
        </w:rPr>
      </w:pPr>
      <w:r>
        <w:rPr>
          <w:rFonts w:ascii="Arial"/>
          <w:b/>
          <w:sz w:val="24"/>
        </w:rPr>
        <w:t>Signature:</w:t>
      </w:r>
      <w:r>
        <w:rPr>
          <w:rFonts w:ascii="Arial"/>
          <w:b/>
          <w:sz w:val="24"/>
          <w:u w:val="single"/>
        </w:rPr>
        <w:tab/>
      </w:r>
      <w:r>
        <w:rPr>
          <w:rFonts w:ascii="Arial"/>
          <w:b/>
          <w:sz w:val="24"/>
        </w:rPr>
        <w:t xml:space="preserve"> Co-Supervisor:</w:t>
      </w:r>
      <w:r>
        <w:rPr>
          <w:rFonts w:ascii="Arial"/>
          <w:b/>
          <w:spacing w:val="-17"/>
          <w:sz w:val="24"/>
        </w:rPr>
        <w:t xml:space="preserve"> </w:t>
      </w:r>
      <w:r>
        <w:rPr>
          <w:rFonts w:ascii="Arial"/>
          <w:b/>
          <w:i/>
          <w:sz w:val="23"/>
        </w:rPr>
        <w:t>Sir</w:t>
      </w:r>
      <w:r>
        <w:rPr>
          <w:rFonts w:ascii="Arial"/>
          <w:b/>
          <w:i/>
          <w:spacing w:val="-1"/>
          <w:sz w:val="23"/>
        </w:rPr>
        <w:t xml:space="preserve"> </w:t>
      </w:r>
      <w:r>
        <w:rPr>
          <w:rFonts w:ascii="Arial"/>
          <w:b/>
          <w:i/>
          <w:sz w:val="23"/>
        </w:rPr>
        <w:t>Irfan Hameed</w:t>
      </w:r>
    </w:p>
    <w:p w:rsidR="00A34A06" w:rsidRDefault="00A34A06">
      <w:pPr>
        <w:pStyle w:val="BodyText"/>
        <w:rPr>
          <w:rFonts w:ascii="Arial"/>
          <w:b/>
          <w:i/>
          <w:sz w:val="26"/>
        </w:rPr>
      </w:pPr>
    </w:p>
    <w:p w:rsidR="00A34A06" w:rsidRDefault="00DA3A25">
      <w:pPr>
        <w:spacing w:before="161"/>
        <w:ind w:left="2721"/>
        <w:rPr>
          <w:rFonts w:ascii="Arial"/>
          <w:b/>
          <w:i/>
          <w:sz w:val="36"/>
        </w:rPr>
      </w:pPr>
      <w:r>
        <w:rPr>
          <w:rFonts w:ascii="Arial"/>
          <w:b/>
          <w:i/>
          <w:sz w:val="36"/>
        </w:rPr>
        <w:t>Verified by:</w:t>
      </w:r>
    </w:p>
    <w:p w:rsidR="00A34A06" w:rsidRDefault="00DA3A25">
      <w:pPr>
        <w:tabs>
          <w:tab w:val="left" w:pos="8255"/>
        </w:tabs>
        <w:spacing w:before="230" w:line="410" w:lineRule="auto"/>
        <w:ind w:left="2981" w:right="1181"/>
        <w:rPr>
          <w:rFonts w:ascii="Arial"/>
          <w:b/>
          <w:sz w:val="28"/>
        </w:rPr>
      </w:pPr>
      <w:r>
        <w:rPr>
          <w:rFonts w:ascii="Arial"/>
          <w:b/>
          <w:sz w:val="28"/>
        </w:rPr>
        <w:t>Signature:</w:t>
      </w:r>
      <w:r>
        <w:rPr>
          <w:rFonts w:ascii="Arial"/>
          <w:b/>
          <w:sz w:val="28"/>
          <w:u w:val="single"/>
        </w:rPr>
        <w:tab/>
      </w:r>
      <w:r>
        <w:rPr>
          <w:rFonts w:ascii="Arial"/>
          <w:b/>
          <w:sz w:val="28"/>
        </w:rPr>
        <w:t xml:space="preserve"> Head,</w:t>
      </w:r>
      <w:r>
        <w:rPr>
          <w:rFonts w:ascii="Arial"/>
          <w:b/>
          <w:spacing w:val="-3"/>
          <w:sz w:val="28"/>
        </w:rPr>
        <w:t xml:space="preserve"> </w:t>
      </w:r>
      <w:r>
        <w:rPr>
          <w:rFonts w:ascii="Arial"/>
          <w:b/>
          <w:sz w:val="28"/>
        </w:rPr>
        <w:t>DCIS:</w:t>
      </w:r>
      <w:r>
        <w:rPr>
          <w:rFonts w:ascii="Arial"/>
          <w:b/>
          <w:spacing w:val="-4"/>
          <w:sz w:val="28"/>
        </w:rPr>
        <w:t xml:space="preserve"> </w:t>
      </w:r>
      <w:r>
        <w:rPr>
          <w:rFonts w:ascii="Arial"/>
          <w:b/>
          <w:sz w:val="28"/>
        </w:rPr>
        <w:t>Dr.</w:t>
      </w:r>
      <w:r>
        <w:rPr>
          <w:rFonts w:ascii="Arial"/>
          <w:b/>
          <w:spacing w:val="1"/>
          <w:sz w:val="28"/>
        </w:rPr>
        <w:t xml:space="preserve"> </w:t>
      </w:r>
      <w:proofErr w:type="spellStart"/>
      <w:r w:rsidR="00AC2AB6">
        <w:rPr>
          <w:rFonts w:ascii="Arial"/>
          <w:b/>
          <w:sz w:val="28"/>
        </w:rPr>
        <w:t>Javaid</w:t>
      </w:r>
      <w:proofErr w:type="spellEnd"/>
      <w:r w:rsidR="00AC2AB6">
        <w:rPr>
          <w:rFonts w:ascii="Arial"/>
          <w:b/>
          <w:sz w:val="28"/>
        </w:rPr>
        <w:t xml:space="preserve"> </w:t>
      </w:r>
      <w:proofErr w:type="spellStart"/>
      <w:r w:rsidR="00AC2AB6">
        <w:rPr>
          <w:rFonts w:ascii="Arial"/>
          <w:b/>
          <w:sz w:val="28"/>
        </w:rPr>
        <w:t>Khurshid</w:t>
      </w:r>
      <w:proofErr w:type="spellEnd"/>
    </w:p>
    <w:p w:rsidR="00A34A06" w:rsidRDefault="00A34A06">
      <w:pPr>
        <w:pStyle w:val="BodyText"/>
        <w:spacing w:before="3"/>
        <w:rPr>
          <w:rFonts w:ascii="Arial"/>
          <w:b/>
          <w:sz w:val="40"/>
        </w:rPr>
      </w:pPr>
    </w:p>
    <w:p w:rsidR="00A34A06" w:rsidRDefault="00DA3A25">
      <w:pPr>
        <w:spacing w:before="1"/>
        <w:ind w:left="2820"/>
        <w:rPr>
          <w:rFonts w:ascii="Arial"/>
          <w:b/>
          <w:sz w:val="28"/>
        </w:rPr>
      </w:pPr>
      <w:r>
        <w:rPr>
          <w:rFonts w:ascii="Arial"/>
          <w:b/>
          <w:sz w:val="28"/>
        </w:rPr>
        <w:t>Stamp:</w:t>
      </w:r>
    </w:p>
    <w:p w:rsidR="00A34A06" w:rsidRDefault="00A34A06">
      <w:pPr>
        <w:rPr>
          <w:rFonts w:ascii="Arial"/>
          <w:sz w:val="28"/>
        </w:rPr>
        <w:sectPr w:rsidR="00A34A06">
          <w:pgSz w:w="11900" w:h="16840"/>
          <w:pgMar w:top="1360" w:right="1120" w:bottom="720" w:left="1340" w:header="0" w:footer="415"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spacing w:before="178" w:line="350" w:lineRule="auto"/>
        <w:ind w:left="335" w:right="605"/>
        <w:jc w:val="center"/>
        <w:rPr>
          <w:rFonts w:ascii="Calibri"/>
          <w:b/>
          <w:sz w:val="40"/>
        </w:rPr>
      </w:pPr>
      <w:r>
        <w:rPr>
          <w:rFonts w:ascii="Calibri"/>
          <w:b/>
          <w:sz w:val="40"/>
        </w:rPr>
        <w:t>This</w:t>
      </w:r>
      <w:r>
        <w:rPr>
          <w:rFonts w:ascii="Calibri"/>
          <w:b/>
          <w:spacing w:val="-2"/>
          <w:sz w:val="40"/>
        </w:rPr>
        <w:t xml:space="preserve"> </w:t>
      </w:r>
      <w:r>
        <w:rPr>
          <w:rFonts w:ascii="Calibri"/>
          <w:b/>
          <w:sz w:val="40"/>
        </w:rPr>
        <w:t>project</w:t>
      </w:r>
      <w:r>
        <w:rPr>
          <w:rFonts w:ascii="Calibri"/>
          <w:b/>
          <w:spacing w:val="-2"/>
          <w:sz w:val="40"/>
        </w:rPr>
        <w:t xml:space="preserve"> </w:t>
      </w:r>
      <w:r>
        <w:rPr>
          <w:rFonts w:ascii="Calibri"/>
          <w:b/>
          <w:sz w:val="40"/>
        </w:rPr>
        <w:t>is</w:t>
      </w:r>
      <w:r>
        <w:rPr>
          <w:rFonts w:ascii="Calibri"/>
          <w:b/>
          <w:spacing w:val="-5"/>
          <w:sz w:val="40"/>
        </w:rPr>
        <w:t xml:space="preserve"> </w:t>
      </w:r>
      <w:r>
        <w:rPr>
          <w:rFonts w:ascii="Calibri"/>
          <w:b/>
          <w:sz w:val="40"/>
        </w:rPr>
        <w:t>dedicated</w:t>
      </w:r>
      <w:r>
        <w:rPr>
          <w:rFonts w:ascii="Calibri"/>
          <w:b/>
          <w:spacing w:val="-4"/>
          <w:sz w:val="40"/>
        </w:rPr>
        <w:t xml:space="preserve"> </w:t>
      </w:r>
      <w:r>
        <w:rPr>
          <w:rFonts w:ascii="Calibri"/>
          <w:b/>
          <w:sz w:val="40"/>
        </w:rPr>
        <w:t>to</w:t>
      </w:r>
      <w:r>
        <w:rPr>
          <w:rFonts w:ascii="Calibri"/>
          <w:b/>
          <w:spacing w:val="-4"/>
          <w:sz w:val="40"/>
        </w:rPr>
        <w:t xml:space="preserve"> </w:t>
      </w:r>
      <w:r>
        <w:rPr>
          <w:rFonts w:ascii="Calibri"/>
          <w:b/>
          <w:sz w:val="40"/>
        </w:rPr>
        <w:t>our</w:t>
      </w:r>
      <w:r>
        <w:rPr>
          <w:rFonts w:ascii="Calibri"/>
          <w:b/>
          <w:spacing w:val="-2"/>
          <w:sz w:val="40"/>
        </w:rPr>
        <w:t xml:space="preserve"> </w:t>
      </w:r>
      <w:r>
        <w:rPr>
          <w:rFonts w:ascii="Calibri"/>
          <w:b/>
          <w:sz w:val="40"/>
        </w:rPr>
        <w:t>beloved</w:t>
      </w:r>
      <w:r>
        <w:rPr>
          <w:rFonts w:ascii="Calibri"/>
          <w:b/>
          <w:spacing w:val="-1"/>
          <w:sz w:val="40"/>
        </w:rPr>
        <w:t xml:space="preserve"> </w:t>
      </w:r>
      <w:r>
        <w:rPr>
          <w:rFonts w:ascii="Calibri"/>
          <w:b/>
          <w:sz w:val="40"/>
        </w:rPr>
        <w:t>family</w:t>
      </w:r>
      <w:r w:rsidR="0088584C">
        <w:rPr>
          <w:rFonts w:ascii="Calibri"/>
          <w:b/>
          <w:sz w:val="40"/>
        </w:rPr>
        <w:t>, teachers</w:t>
      </w:r>
      <w:r>
        <w:rPr>
          <w:rFonts w:ascii="Calibri"/>
          <w:b/>
          <w:spacing w:val="-4"/>
          <w:sz w:val="40"/>
        </w:rPr>
        <w:t xml:space="preserve"> </w:t>
      </w:r>
      <w:r w:rsidR="0088584C">
        <w:rPr>
          <w:rFonts w:ascii="Calibri"/>
          <w:b/>
          <w:sz w:val="40"/>
        </w:rPr>
        <w:t xml:space="preserve">and </w:t>
      </w:r>
      <w:r>
        <w:rPr>
          <w:rFonts w:ascii="Calibri"/>
          <w:b/>
          <w:sz w:val="40"/>
        </w:rPr>
        <w:t>friends, who offered us unconditional love and</w:t>
      </w:r>
      <w:r>
        <w:rPr>
          <w:rFonts w:ascii="Calibri"/>
          <w:b/>
          <w:spacing w:val="1"/>
          <w:sz w:val="40"/>
        </w:rPr>
        <w:t xml:space="preserve"> </w:t>
      </w:r>
      <w:r>
        <w:rPr>
          <w:rFonts w:ascii="Calibri"/>
          <w:b/>
          <w:sz w:val="40"/>
        </w:rPr>
        <w:t>support</w:t>
      </w:r>
      <w:r>
        <w:rPr>
          <w:rFonts w:ascii="Calibri"/>
          <w:b/>
          <w:spacing w:val="-1"/>
          <w:sz w:val="40"/>
        </w:rPr>
        <w:t xml:space="preserve"> </w:t>
      </w:r>
      <w:r>
        <w:rPr>
          <w:rFonts w:ascii="Calibri"/>
          <w:b/>
          <w:sz w:val="40"/>
        </w:rPr>
        <w:t>throughout</w:t>
      </w:r>
      <w:r>
        <w:rPr>
          <w:rFonts w:ascii="Calibri"/>
          <w:b/>
          <w:spacing w:val="-1"/>
          <w:sz w:val="40"/>
        </w:rPr>
        <w:t xml:space="preserve"> </w:t>
      </w:r>
      <w:r>
        <w:rPr>
          <w:rFonts w:ascii="Calibri"/>
          <w:b/>
          <w:sz w:val="40"/>
        </w:rPr>
        <w:t>the course</w:t>
      </w:r>
      <w:r>
        <w:rPr>
          <w:rFonts w:ascii="Calibri"/>
          <w:b/>
          <w:spacing w:val="1"/>
          <w:sz w:val="40"/>
        </w:rPr>
        <w:t xml:space="preserve"> </w:t>
      </w:r>
      <w:r>
        <w:rPr>
          <w:rFonts w:ascii="Calibri"/>
          <w:b/>
          <w:sz w:val="40"/>
        </w:rPr>
        <w:t>of</w:t>
      </w:r>
      <w:r>
        <w:rPr>
          <w:rFonts w:ascii="Calibri"/>
          <w:b/>
          <w:spacing w:val="-2"/>
          <w:sz w:val="40"/>
        </w:rPr>
        <w:t xml:space="preserve"> </w:t>
      </w:r>
      <w:r>
        <w:rPr>
          <w:rFonts w:ascii="Calibri"/>
          <w:b/>
          <w:sz w:val="40"/>
        </w:rPr>
        <w:t>this</w:t>
      </w:r>
      <w:r>
        <w:rPr>
          <w:rFonts w:ascii="Calibri"/>
          <w:b/>
          <w:spacing w:val="-3"/>
          <w:sz w:val="40"/>
        </w:rPr>
        <w:t xml:space="preserve"> </w:t>
      </w:r>
      <w:r>
        <w:rPr>
          <w:rFonts w:ascii="Calibri"/>
          <w:b/>
          <w:sz w:val="40"/>
        </w:rPr>
        <w:t>project.</w:t>
      </w:r>
    </w:p>
    <w:p w:rsidR="00A34A06" w:rsidRDefault="00A34A06">
      <w:pPr>
        <w:spacing w:line="350" w:lineRule="auto"/>
        <w:jc w:val="center"/>
        <w:rPr>
          <w:rFonts w:ascii="Calibri"/>
          <w:sz w:val="40"/>
        </w:rPr>
        <w:sectPr w:rsidR="00A34A06">
          <w:pgSz w:w="11900" w:h="16840"/>
          <w:pgMar w:top="1580" w:right="1120" w:bottom="700" w:left="1340" w:header="0" w:footer="415" w:gutter="0"/>
          <w:cols w:space="720"/>
        </w:sectPr>
      </w:pPr>
    </w:p>
    <w:p w:rsidR="00A34A06" w:rsidRDefault="00DA3A25">
      <w:pPr>
        <w:spacing w:before="59"/>
        <w:ind w:left="335" w:right="538"/>
        <w:jc w:val="center"/>
        <w:rPr>
          <w:rFonts w:ascii="Arial"/>
          <w:b/>
          <w:sz w:val="40"/>
        </w:rPr>
      </w:pPr>
      <w:r>
        <w:rPr>
          <w:rFonts w:ascii="Arial"/>
          <w:b/>
          <w:sz w:val="40"/>
        </w:rPr>
        <w:lastRenderedPageBreak/>
        <w:t>Acknowledgement</w:t>
      </w:r>
    </w:p>
    <w:p w:rsidR="00A34A06" w:rsidRDefault="00A34A06">
      <w:pPr>
        <w:pStyle w:val="BodyText"/>
        <w:spacing w:before="4"/>
        <w:rPr>
          <w:rFonts w:ascii="Arial"/>
          <w:b/>
          <w:sz w:val="55"/>
        </w:rPr>
      </w:pPr>
    </w:p>
    <w:p w:rsidR="00A34A06" w:rsidRDefault="00DA3A25">
      <w:pPr>
        <w:pStyle w:val="BodyText"/>
        <w:spacing w:line="355" w:lineRule="auto"/>
        <w:ind w:left="100" w:right="306"/>
        <w:jc w:val="both"/>
      </w:pPr>
      <w:r>
        <w:t>First and foremost, I would like to thank Allah, our sole creator, helper, guider, endower of</w:t>
      </w:r>
      <w:r>
        <w:rPr>
          <w:spacing w:val="1"/>
        </w:rPr>
        <w:t xml:space="preserve"> </w:t>
      </w:r>
      <w:r>
        <w:t>everything that we have in our lives and forgiver for all the sins that we are guilty of</w:t>
      </w:r>
      <w:r>
        <w:rPr>
          <w:spacing w:val="1"/>
        </w:rPr>
        <w:t xml:space="preserve"> </w:t>
      </w:r>
      <w:r>
        <w:t>committing. If it wasn’t for His enormous bounty, we would have never achieved anything in</w:t>
      </w:r>
      <w:r>
        <w:rPr>
          <w:spacing w:val="1"/>
        </w:rPr>
        <w:t xml:space="preserve"> </w:t>
      </w:r>
      <w:r>
        <w:t>our</w:t>
      </w:r>
      <w:r>
        <w:rPr>
          <w:spacing w:val="-1"/>
        </w:rPr>
        <w:t xml:space="preserve"> </w:t>
      </w:r>
      <w:r>
        <w:t>lives and be</w:t>
      </w:r>
      <w:r>
        <w:rPr>
          <w:spacing w:val="-1"/>
        </w:rPr>
        <w:t xml:space="preserve"> </w:t>
      </w:r>
      <w:r>
        <w:t>lost.</w:t>
      </w:r>
    </w:p>
    <w:p w:rsidR="00A34A06" w:rsidRDefault="00A34A06">
      <w:pPr>
        <w:pStyle w:val="BodyText"/>
        <w:rPr>
          <w:sz w:val="26"/>
        </w:rPr>
      </w:pPr>
    </w:p>
    <w:p w:rsidR="00A34A06" w:rsidRDefault="00DA3A25">
      <w:pPr>
        <w:pStyle w:val="BodyText"/>
        <w:spacing w:before="165" w:line="355" w:lineRule="auto"/>
        <w:ind w:left="100" w:right="324"/>
        <w:jc w:val="both"/>
      </w:pPr>
      <w:r>
        <w:t>I</w:t>
      </w:r>
      <w:r>
        <w:rPr>
          <w:spacing w:val="-6"/>
        </w:rPr>
        <w:t xml:space="preserve"> </w:t>
      </w:r>
      <w:r>
        <w:t>express</w:t>
      </w:r>
      <w:r>
        <w:rPr>
          <w:spacing w:val="-1"/>
        </w:rPr>
        <w:t xml:space="preserve"> </w:t>
      </w:r>
      <w:r>
        <w:t>my</w:t>
      </w:r>
      <w:r>
        <w:rPr>
          <w:spacing w:val="-1"/>
        </w:rPr>
        <w:t xml:space="preserve"> </w:t>
      </w:r>
      <w:r>
        <w:t>sheer</w:t>
      </w:r>
      <w:r>
        <w:rPr>
          <w:spacing w:val="-1"/>
        </w:rPr>
        <w:t xml:space="preserve"> </w:t>
      </w:r>
      <w:r>
        <w:t>appreciation</w:t>
      </w:r>
      <w:r>
        <w:rPr>
          <w:spacing w:val="-1"/>
        </w:rPr>
        <w:t xml:space="preserve"> </w:t>
      </w:r>
      <w:r>
        <w:t>to</w:t>
      </w:r>
      <w:r>
        <w:rPr>
          <w:spacing w:val="-1"/>
        </w:rPr>
        <w:t xml:space="preserve"> </w:t>
      </w:r>
      <w:r>
        <w:t>my</w:t>
      </w:r>
      <w:r>
        <w:rPr>
          <w:spacing w:val="-3"/>
        </w:rPr>
        <w:t xml:space="preserve"> </w:t>
      </w:r>
      <w:r>
        <w:t>supervisor</w:t>
      </w:r>
      <w:r>
        <w:rPr>
          <w:spacing w:val="-5"/>
        </w:rPr>
        <w:t xml:space="preserve"> </w:t>
      </w:r>
      <w:r>
        <w:t>Dr.</w:t>
      </w:r>
      <w:r>
        <w:rPr>
          <w:spacing w:val="-1"/>
        </w:rPr>
        <w:t xml:space="preserve"> </w:t>
      </w:r>
      <w:proofErr w:type="spellStart"/>
      <w:r>
        <w:t>Anila</w:t>
      </w:r>
      <w:proofErr w:type="spellEnd"/>
      <w:r>
        <w:rPr>
          <w:spacing w:val="-1"/>
        </w:rPr>
        <w:t xml:space="preserve"> </w:t>
      </w:r>
      <w:r>
        <w:t>Usman.</w:t>
      </w:r>
      <w:r>
        <w:rPr>
          <w:spacing w:val="-1"/>
        </w:rPr>
        <w:t xml:space="preserve"> </w:t>
      </w:r>
      <w:r>
        <w:t>She</w:t>
      </w:r>
      <w:r>
        <w:rPr>
          <w:spacing w:val="-1"/>
        </w:rPr>
        <w:t xml:space="preserve"> </w:t>
      </w:r>
      <w:r>
        <w:t>has</w:t>
      </w:r>
      <w:r>
        <w:rPr>
          <w:spacing w:val="-2"/>
        </w:rPr>
        <w:t xml:space="preserve"> </w:t>
      </w:r>
      <w:r>
        <w:t>always</w:t>
      </w:r>
      <w:r>
        <w:rPr>
          <w:spacing w:val="-1"/>
        </w:rPr>
        <w:t xml:space="preserve"> </w:t>
      </w:r>
      <w:r>
        <w:t>been</w:t>
      </w:r>
      <w:r>
        <w:rPr>
          <w:spacing w:val="-1"/>
        </w:rPr>
        <w:t xml:space="preserve"> </w:t>
      </w:r>
      <w:r>
        <w:t>keen</w:t>
      </w:r>
      <w:r>
        <w:rPr>
          <w:spacing w:val="-57"/>
        </w:rPr>
        <w:t xml:space="preserve"> </w:t>
      </w:r>
      <w:r>
        <w:t>on helping and has provided me the guidance on every aspect concerning my project. Even</w:t>
      </w:r>
      <w:r>
        <w:rPr>
          <w:spacing w:val="1"/>
        </w:rPr>
        <w:t xml:space="preserve"> </w:t>
      </w:r>
      <w:r>
        <w:t>with her grueling schedule she has always taken out time to clear away our doubts or solved</w:t>
      </w:r>
      <w:r>
        <w:rPr>
          <w:spacing w:val="1"/>
        </w:rPr>
        <w:t xml:space="preserve"> </w:t>
      </w:r>
      <w:r>
        <w:t>any</w:t>
      </w:r>
      <w:r>
        <w:rPr>
          <w:spacing w:val="-1"/>
        </w:rPr>
        <w:t xml:space="preserve"> </w:t>
      </w:r>
      <w:r>
        <w:t>problem which impeded my work.</w:t>
      </w:r>
    </w:p>
    <w:p w:rsidR="00A34A06" w:rsidRDefault="00A34A06">
      <w:pPr>
        <w:pStyle w:val="BodyText"/>
        <w:rPr>
          <w:sz w:val="36"/>
        </w:rPr>
      </w:pPr>
    </w:p>
    <w:p w:rsidR="00A34A06" w:rsidRDefault="00DA3A25">
      <w:pPr>
        <w:pStyle w:val="BodyText"/>
        <w:spacing w:line="355" w:lineRule="auto"/>
        <w:ind w:left="100" w:right="301"/>
        <w:jc w:val="both"/>
      </w:pPr>
      <w:r>
        <w:t>I also express my sheer appreciation to my co-supervisor, Sir Irfan Hameed. He has always</w:t>
      </w:r>
      <w:r>
        <w:rPr>
          <w:spacing w:val="1"/>
        </w:rPr>
        <w:t xml:space="preserve"> </w:t>
      </w:r>
      <w:r>
        <w:t>been</w:t>
      </w:r>
      <w:r>
        <w:rPr>
          <w:spacing w:val="-9"/>
        </w:rPr>
        <w:t xml:space="preserve"> </w:t>
      </w:r>
      <w:r>
        <w:t>there</w:t>
      </w:r>
      <w:r>
        <w:rPr>
          <w:spacing w:val="-10"/>
        </w:rPr>
        <w:t xml:space="preserve"> </w:t>
      </w:r>
      <w:r>
        <w:t>for</w:t>
      </w:r>
      <w:r>
        <w:rPr>
          <w:spacing w:val="-9"/>
        </w:rPr>
        <w:t xml:space="preserve"> </w:t>
      </w:r>
      <w:r>
        <w:t>me</w:t>
      </w:r>
      <w:r>
        <w:rPr>
          <w:spacing w:val="-7"/>
        </w:rPr>
        <w:t xml:space="preserve"> </w:t>
      </w:r>
      <w:r>
        <w:t>whenever</w:t>
      </w:r>
      <w:r>
        <w:rPr>
          <w:spacing w:val="-7"/>
        </w:rPr>
        <w:t xml:space="preserve"> </w:t>
      </w:r>
      <w:r>
        <w:t>I</w:t>
      </w:r>
      <w:r>
        <w:rPr>
          <w:spacing w:val="-12"/>
        </w:rPr>
        <w:t xml:space="preserve"> </w:t>
      </w:r>
      <w:r>
        <w:t>needed</w:t>
      </w:r>
      <w:r>
        <w:rPr>
          <w:spacing w:val="-8"/>
        </w:rPr>
        <w:t xml:space="preserve"> </w:t>
      </w:r>
      <w:r>
        <w:t>him,</w:t>
      </w:r>
      <w:r>
        <w:rPr>
          <w:spacing w:val="-9"/>
        </w:rPr>
        <w:t xml:space="preserve"> </w:t>
      </w:r>
      <w:r>
        <w:t>and</w:t>
      </w:r>
      <w:r>
        <w:rPr>
          <w:spacing w:val="-9"/>
        </w:rPr>
        <w:t xml:space="preserve"> </w:t>
      </w:r>
      <w:r>
        <w:t>he</w:t>
      </w:r>
      <w:r>
        <w:rPr>
          <w:spacing w:val="-6"/>
        </w:rPr>
        <w:t xml:space="preserve"> </w:t>
      </w:r>
      <w:r>
        <w:t>has</w:t>
      </w:r>
      <w:r>
        <w:rPr>
          <w:spacing w:val="-8"/>
        </w:rPr>
        <w:t xml:space="preserve"> </w:t>
      </w:r>
      <w:r>
        <w:t>provided</w:t>
      </w:r>
      <w:r>
        <w:rPr>
          <w:spacing w:val="-9"/>
        </w:rPr>
        <w:t xml:space="preserve"> </w:t>
      </w:r>
      <w:r>
        <w:t>me</w:t>
      </w:r>
      <w:r>
        <w:rPr>
          <w:spacing w:val="-8"/>
        </w:rPr>
        <w:t xml:space="preserve"> </w:t>
      </w:r>
      <w:r>
        <w:t>with</w:t>
      </w:r>
      <w:r>
        <w:rPr>
          <w:spacing w:val="-8"/>
        </w:rPr>
        <w:t xml:space="preserve"> </w:t>
      </w:r>
      <w:r>
        <w:t>the</w:t>
      </w:r>
      <w:r>
        <w:rPr>
          <w:spacing w:val="-7"/>
        </w:rPr>
        <w:t xml:space="preserve"> </w:t>
      </w:r>
      <w:r>
        <w:t>necessary</w:t>
      </w:r>
      <w:r>
        <w:rPr>
          <w:spacing w:val="-8"/>
        </w:rPr>
        <w:t xml:space="preserve"> </w:t>
      </w:r>
      <w:r>
        <w:t>guidance</w:t>
      </w:r>
      <w:r>
        <w:rPr>
          <w:spacing w:val="-58"/>
        </w:rPr>
        <w:t xml:space="preserve"> </w:t>
      </w:r>
      <w:r>
        <w:t>on how to proceed with my project. He has helped me immensely in understanding the</w:t>
      </w:r>
      <w:r>
        <w:rPr>
          <w:spacing w:val="1"/>
        </w:rPr>
        <w:t xml:space="preserve"> </w:t>
      </w:r>
      <w:r>
        <w:t>fundamentals</w:t>
      </w:r>
      <w:r>
        <w:rPr>
          <w:spacing w:val="-1"/>
        </w:rPr>
        <w:t xml:space="preserve"> </w:t>
      </w:r>
      <w:r>
        <w:t>of web development.</w:t>
      </w:r>
    </w:p>
    <w:p w:rsidR="00A34A06" w:rsidRDefault="00A34A06">
      <w:pPr>
        <w:pStyle w:val="BodyText"/>
        <w:rPr>
          <w:sz w:val="26"/>
        </w:rPr>
      </w:pPr>
    </w:p>
    <w:p w:rsidR="00A34A06" w:rsidRDefault="00DA3A25">
      <w:pPr>
        <w:pStyle w:val="BodyText"/>
        <w:spacing w:before="165" w:line="355" w:lineRule="auto"/>
        <w:ind w:left="100" w:right="326"/>
        <w:jc w:val="both"/>
      </w:pPr>
      <w:r>
        <w:t>Lastly</w:t>
      </w:r>
      <w:r>
        <w:rPr>
          <w:spacing w:val="-13"/>
        </w:rPr>
        <w:t xml:space="preserve"> </w:t>
      </w:r>
      <w:r>
        <w:t>but</w:t>
      </w:r>
      <w:r>
        <w:rPr>
          <w:spacing w:val="-13"/>
        </w:rPr>
        <w:t xml:space="preserve"> </w:t>
      </w:r>
      <w:r>
        <w:t>most</w:t>
      </w:r>
      <w:r>
        <w:rPr>
          <w:spacing w:val="-13"/>
        </w:rPr>
        <w:t xml:space="preserve"> </w:t>
      </w:r>
      <w:r>
        <w:t>importantly</w:t>
      </w:r>
      <w:r>
        <w:rPr>
          <w:spacing w:val="-13"/>
        </w:rPr>
        <w:t xml:space="preserve"> </w:t>
      </w:r>
      <w:r>
        <w:t>I</w:t>
      </w:r>
      <w:r>
        <w:rPr>
          <w:spacing w:val="-14"/>
        </w:rPr>
        <w:t xml:space="preserve"> </w:t>
      </w:r>
      <w:r>
        <w:t>would</w:t>
      </w:r>
      <w:r>
        <w:rPr>
          <w:spacing w:val="-13"/>
        </w:rPr>
        <w:t xml:space="preserve"> </w:t>
      </w:r>
      <w:r>
        <w:t>express</w:t>
      </w:r>
      <w:r>
        <w:rPr>
          <w:spacing w:val="-12"/>
        </w:rPr>
        <w:t xml:space="preserve"> </w:t>
      </w:r>
      <w:r>
        <w:t>my</w:t>
      </w:r>
      <w:r>
        <w:rPr>
          <w:spacing w:val="-11"/>
        </w:rPr>
        <w:t xml:space="preserve"> </w:t>
      </w:r>
      <w:r>
        <w:t>eternal</w:t>
      </w:r>
      <w:r>
        <w:rPr>
          <w:spacing w:val="-13"/>
        </w:rPr>
        <w:t xml:space="preserve"> </w:t>
      </w:r>
      <w:r>
        <w:t>gratitude</w:t>
      </w:r>
      <w:r>
        <w:rPr>
          <w:spacing w:val="-12"/>
        </w:rPr>
        <w:t xml:space="preserve"> </w:t>
      </w:r>
      <w:r>
        <w:t>towards</w:t>
      </w:r>
      <w:r>
        <w:rPr>
          <w:spacing w:val="-12"/>
        </w:rPr>
        <w:t xml:space="preserve"> </w:t>
      </w:r>
      <w:r>
        <w:t>my</w:t>
      </w:r>
      <w:r>
        <w:rPr>
          <w:spacing w:val="-13"/>
        </w:rPr>
        <w:t xml:space="preserve"> </w:t>
      </w:r>
      <w:r>
        <w:t>parents</w:t>
      </w:r>
      <w:r>
        <w:rPr>
          <w:spacing w:val="-10"/>
        </w:rPr>
        <w:t xml:space="preserve"> </w:t>
      </w:r>
      <w:r>
        <w:t>who</w:t>
      </w:r>
      <w:r>
        <w:rPr>
          <w:spacing w:val="-13"/>
        </w:rPr>
        <w:t xml:space="preserve"> </w:t>
      </w:r>
      <w:r>
        <w:t>have</w:t>
      </w:r>
      <w:r>
        <w:rPr>
          <w:spacing w:val="-58"/>
        </w:rPr>
        <w:t xml:space="preserve"> </w:t>
      </w:r>
      <w:r>
        <w:t>always</w:t>
      </w:r>
      <w:r>
        <w:rPr>
          <w:spacing w:val="-1"/>
        </w:rPr>
        <w:t xml:space="preserve"> </w:t>
      </w:r>
      <w:r>
        <w:t>been our backbone</w:t>
      </w:r>
      <w:r>
        <w:rPr>
          <w:spacing w:val="-2"/>
        </w:rPr>
        <w:t xml:space="preserve"> </w:t>
      </w:r>
      <w:r>
        <w:t>throughout the</w:t>
      </w:r>
      <w:r>
        <w:rPr>
          <w:spacing w:val="-1"/>
        </w:rPr>
        <w:t xml:space="preserve"> </w:t>
      </w:r>
      <w:r>
        <w:t>years</w:t>
      </w:r>
      <w:r>
        <w:rPr>
          <w:spacing w:val="-1"/>
        </w:rPr>
        <w:t xml:space="preserve"> </w:t>
      </w:r>
      <w:r>
        <w:t>and have</w:t>
      </w:r>
      <w:r>
        <w:rPr>
          <w:spacing w:val="-1"/>
        </w:rPr>
        <w:t xml:space="preserve"> </w:t>
      </w:r>
      <w:r>
        <w:t>never let</w:t>
      </w:r>
      <w:r>
        <w:rPr>
          <w:spacing w:val="-1"/>
        </w:rPr>
        <w:t xml:space="preserve"> </w:t>
      </w:r>
      <w:r>
        <w:t>me</w:t>
      </w:r>
      <w:r>
        <w:rPr>
          <w:spacing w:val="-1"/>
        </w:rPr>
        <w:t xml:space="preserve"> </w:t>
      </w:r>
      <w:r>
        <w:t>down no</w:t>
      </w:r>
      <w:r>
        <w:rPr>
          <w:spacing w:val="-1"/>
        </w:rPr>
        <w:t xml:space="preserve"> </w:t>
      </w:r>
      <w:r>
        <w:t>matter</w:t>
      </w:r>
      <w:r>
        <w:rPr>
          <w:spacing w:val="-2"/>
        </w:rPr>
        <w:t xml:space="preserve"> </w:t>
      </w:r>
      <w:r>
        <w:t>what.</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1D06FF" w:rsidRDefault="001D06FF" w:rsidP="001D06FF">
      <w:pPr>
        <w:spacing w:before="205" w:line="439" w:lineRule="auto"/>
        <w:ind w:right="307"/>
        <w:jc w:val="right"/>
        <w:rPr>
          <w:b/>
          <w:spacing w:val="1"/>
          <w:sz w:val="24"/>
        </w:rPr>
      </w:pPr>
      <w:r>
        <w:rPr>
          <w:b/>
          <w:sz w:val="24"/>
        </w:rPr>
        <w:t>Mo</w:t>
      </w:r>
      <w:r w:rsidR="00DA3A25">
        <w:rPr>
          <w:b/>
          <w:sz w:val="24"/>
        </w:rPr>
        <w:t xml:space="preserve">hammad </w:t>
      </w:r>
      <w:r>
        <w:rPr>
          <w:b/>
          <w:sz w:val="24"/>
        </w:rPr>
        <w:t>Ahsan Junaid</w:t>
      </w:r>
      <w:r w:rsidR="00DA3A25">
        <w:rPr>
          <w:b/>
          <w:spacing w:val="1"/>
          <w:sz w:val="24"/>
        </w:rPr>
        <w:t xml:space="preserve"> </w:t>
      </w:r>
    </w:p>
    <w:p w:rsidR="00D02693" w:rsidRDefault="00D02693" w:rsidP="001D06FF">
      <w:pPr>
        <w:spacing w:before="205" w:line="439" w:lineRule="auto"/>
        <w:ind w:right="307"/>
        <w:jc w:val="right"/>
        <w:rPr>
          <w:b/>
          <w:spacing w:val="1"/>
          <w:sz w:val="24"/>
        </w:rPr>
      </w:pPr>
      <w:r>
        <w:rPr>
          <w:b/>
          <w:spacing w:val="1"/>
          <w:sz w:val="24"/>
        </w:rPr>
        <w:t xml:space="preserve">Abdul </w:t>
      </w:r>
      <w:proofErr w:type="spellStart"/>
      <w:r>
        <w:rPr>
          <w:b/>
          <w:spacing w:val="1"/>
          <w:sz w:val="24"/>
        </w:rPr>
        <w:t>Rehman</w:t>
      </w:r>
      <w:proofErr w:type="spellEnd"/>
      <w:r>
        <w:rPr>
          <w:b/>
          <w:spacing w:val="1"/>
          <w:sz w:val="24"/>
        </w:rPr>
        <w:t xml:space="preserve"> </w:t>
      </w:r>
    </w:p>
    <w:p w:rsidR="00A34A06" w:rsidRPr="00220264" w:rsidRDefault="00DA3A25" w:rsidP="00220264">
      <w:pPr>
        <w:spacing w:before="205" w:line="439" w:lineRule="auto"/>
        <w:ind w:right="307"/>
        <w:jc w:val="right"/>
        <w:rPr>
          <w:b/>
          <w:sz w:val="24"/>
        </w:rPr>
        <w:sectPr w:rsidR="00A34A06" w:rsidRPr="00220264">
          <w:pgSz w:w="11900" w:h="16840"/>
          <w:pgMar w:top="1360" w:right="1120" w:bottom="700" w:left="1340" w:header="0" w:footer="415" w:gutter="0"/>
          <w:cols w:space="720"/>
        </w:sectPr>
      </w:pPr>
      <w:r>
        <w:rPr>
          <w:b/>
          <w:sz w:val="24"/>
        </w:rPr>
        <w:t>PIEAS,</w:t>
      </w:r>
      <w:r>
        <w:rPr>
          <w:b/>
          <w:spacing w:val="-8"/>
          <w:sz w:val="24"/>
        </w:rPr>
        <w:t xml:space="preserve"> </w:t>
      </w:r>
      <w:proofErr w:type="spellStart"/>
      <w:r>
        <w:rPr>
          <w:b/>
          <w:sz w:val="24"/>
        </w:rPr>
        <w:t>Nilore</w:t>
      </w:r>
      <w:proofErr w:type="spellEnd"/>
      <w:r>
        <w:rPr>
          <w:b/>
          <w:sz w:val="24"/>
        </w:rPr>
        <w:t>,</w:t>
      </w:r>
      <w:r>
        <w:rPr>
          <w:b/>
          <w:spacing w:val="-7"/>
          <w:sz w:val="24"/>
        </w:rPr>
        <w:t xml:space="preserve"> </w:t>
      </w:r>
      <w:r w:rsidR="00220264">
        <w:rPr>
          <w:b/>
          <w:sz w:val="24"/>
        </w:rPr>
        <w:t>Islamabad</w:t>
      </w:r>
    </w:p>
    <w:p w:rsidR="00A34A06" w:rsidRDefault="00DA3A25">
      <w:pPr>
        <w:spacing w:before="75"/>
        <w:ind w:left="335" w:right="538"/>
        <w:jc w:val="center"/>
        <w:rPr>
          <w:b/>
          <w:sz w:val="40"/>
        </w:rPr>
      </w:pPr>
      <w:r>
        <w:rPr>
          <w:b/>
          <w:sz w:val="40"/>
        </w:rPr>
        <w:lastRenderedPageBreak/>
        <w:t>Table</w:t>
      </w:r>
      <w:r>
        <w:rPr>
          <w:b/>
          <w:spacing w:val="-1"/>
          <w:sz w:val="40"/>
        </w:rPr>
        <w:t xml:space="preserve"> </w:t>
      </w:r>
      <w:r>
        <w:rPr>
          <w:b/>
          <w:sz w:val="40"/>
        </w:rPr>
        <w:t>of Contents</w:t>
      </w:r>
    </w:p>
    <w:p w:rsidR="00A34A06" w:rsidRDefault="00A34A06">
      <w:pPr>
        <w:jc w:val="center"/>
        <w:rPr>
          <w:sz w:val="40"/>
        </w:rPr>
        <w:sectPr w:rsidR="00A34A06">
          <w:footerReference w:type="default" r:id="rId14"/>
          <w:pgSz w:w="11900" w:h="16840"/>
          <w:pgMar w:top="1580" w:right="1120" w:bottom="304" w:left="1340" w:header="0" w:footer="0" w:gutter="0"/>
          <w:cols w:space="720"/>
        </w:sectPr>
      </w:pPr>
    </w:p>
    <w:sdt>
      <w:sdtPr>
        <w:rPr>
          <w:rFonts w:ascii="Times New Roman" w:eastAsia="Times New Roman" w:hAnsi="Times New Roman" w:cs="Times New Roman"/>
          <w:color w:val="auto"/>
          <w:sz w:val="22"/>
          <w:szCs w:val="22"/>
        </w:rPr>
        <w:id w:val="-1635317570"/>
        <w:docPartObj>
          <w:docPartGallery w:val="Table of Contents"/>
          <w:docPartUnique/>
        </w:docPartObj>
      </w:sdtPr>
      <w:sdtEndPr>
        <w:rPr>
          <w:b/>
          <w:bCs/>
          <w:noProof/>
        </w:rPr>
      </w:sdtEndPr>
      <w:sdtContent>
        <w:p w:rsidR="00393AF3" w:rsidRPr="00DD2644" w:rsidRDefault="00393AF3">
          <w:pPr>
            <w:pStyle w:val="TOCHeading"/>
            <w:rPr>
              <w:rFonts w:ascii="Times New Roman" w:hAnsi="Times New Roman" w:cs="Times New Roman"/>
              <w:color w:val="auto"/>
            </w:rPr>
          </w:pPr>
          <w:r w:rsidRPr="00DD2644">
            <w:rPr>
              <w:rFonts w:ascii="Times New Roman" w:hAnsi="Times New Roman" w:cs="Times New Roman"/>
              <w:color w:val="auto"/>
            </w:rPr>
            <w:t>Contents</w:t>
          </w:r>
        </w:p>
        <w:p w:rsidR="00D61DE2" w:rsidRDefault="00393AF3">
          <w:pPr>
            <w:pStyle w:val="TOC1"/>
            <w:tabs>
              <w:tab w:val="right" w:leader="dot" w:pos="94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36216196" w:history="1">
            <w:r w:rsidR="00D61DE2" w:rsidRPr="00F56C1A">
              <w:rPr>
                <w:rStyle w:val="Hyperlink"/>
                <w:noProof/>
              </w:rPr>
              <w:t>Abstract</w:t>
            </w:r>
            <w:r w:rsidR="00D61DE2">
              <w:rPr>
                <w:noProof/>
                <w:webHidden/>
              </w:rPr>
              <w:tab/>
            </w:r>
            <w:r w:rsidR="00D61DE2">
              <w:rPr>
                <w:noProof/>
                <w:webHidden/>
              </w:rPr>
              <w:fldChar w:fldCharType="begin"/>
            </w:r>
            <w:r w:rsidR="00D61DE2">
              <w:rPr>
                <w:noProof/>
                <w:webHidden/>
              </w:rPr>
              <w:instrText xml:space="preserve"> PAGEREF _Toc136216196 \h </w:instrText>
            </w:r>
            <w:r w:rsidR="00D61DE2">
              <w:rPr>
                <w:noProof/>
                <w:webHidden/>
              </w:rPr>
            </w:r>
            <w:r w:rsidR="00D61DE2">
              <w:rPr>
                <w:noProof/>
                <w:webHidden/>
              </w:rPr>
              <w:fldChar w:fldCharType="separate"/>
            </w:r>
            <w:r w:rsidR="003E1C91">
              <w:rPr>
                <w:noProof/>
                <w:webHidden/>
              </w:rPr>
              <w:t>2</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197" w:history="1">
            <w:r w:rsidR="00D61DE2" w:rsidRPr="00F56C1A">
              <w:rPr>
                <w:rStyle w:val="Hyperlink"/>
                <w:noProof/>
              </w:rPr>
              <w:t>Chapter</w:t>
            </w:r>
            <w:r w:rsidR="00D61DE2" w:rsidRPr="00F56C1A">
              <w:rPr>
                <w:rStyle w:val="Hyperlink"/>
                <w:noProof/>
                <w:spacing w:val="-4"/>
              </w:rPr>
              <w:t xml:space="preserve"> </w:t>
            </w:r>
            <w:r w:rsidR="00D61DE2" w:rsidRPr="00F56C1A">
              <w:rPr>
                <w:rStyle w:val="Hyperlink"/>
                <w:noProof/>
              </w:rPr>
              <w:t>1:</w:t>
            </w:r>
            <w:r w:rsidR="00D61DE2" w:rsidRPr="00F56C1A">
              <w:rPr>
                <w:rStyle w:val="Hyperlink"/>
                <w:noProof/>
                <w:spacing w:val="-4"/>
              </w:rPr>
              <w:t xml:space="preserve"> </w:t>
            </w:r>
            <w:r w:rsidR="00D61DE2" w:rsidRPr="00F56C1A">
              <w:rPr>
                <w:rStyle w:val="Hyperlink"/>
                <w:noProof/>
              </w:rPr>
              <w:t>Introduction</w:t>
            </w:r>
            <w:r w:rsidR="00D61DE2">
              <w:rPr>
                <w:noProof/>
                <w:webHidden/>
              </w:rPr>
              <w:tab/>
            </w:r>
            <w:r w:rsidR="00D61DE2">
              <w:rPr>
                <w:noProof/>
                <w:webHidden/>
              </w:rPr>
              <w:fldChar w:fldCharType="begin"/>
            </w:r>
            <w:r w:rsidR="00D61DE2">
              <w:rPr>
                <w:noProof/>
                <w:webHidden/>
              </w:rPr>
              <w:instrText xml:space="preserve"> PAGEREF _Toc136216197 \h </w:instrText>
            </w:r>
            <w:r w:rsidR="00D61DE2">
              <w:rPr>
                <w:noProof/>
                <w:webHidden/>
              </w:rPr>
            </w:r>
            <w:r w:rsidR="00D61DE2">
              <w:rPr>
                <w:noProof/>
                <w:webHidden/>
              </w:rPr>
              <w:fldChar w:fldCharType="separate"/>
            </w:r>
            <w:r w:rsidR="003E1C91">
              <w:rPr>
                <w:noProof/>
                <w:webHidden/>
              </w:rPr>
              <w:t>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198" w:history="1">
            <w:r w:rsidR="00D61DE2" w:rsidRPr="00F56C1A">
              <w:rPr>
                <w:rStyle w:val="Hyperlink"/>
                <w:noProof/>
              </w:rPr>
              <w:t>1.1.</w:t>
            </w:r>
            <w:r w:rsidR="00D61DE2">
              <w:rPr>
                <w:rFonts w:asciiTheme="minorHAnsi" w:eastAsiaTheme="minorEastAsia" w:hAnsiTheme="minorHAnsi" w:cstheme="minorBidi"/>
                <w:noProof/>
                <w:sz w:val="22"/>
                <w:szCs w:val="22"/>
              </w:rPr>
              <w:tab/>
            </w:r>
            <w:r w:rsidR="00D61DE2" w:rsidRPr="00F56C1A">
              <w:rPr>
                <w:rStyle w:val="Hyperlink"/>
                <w:noProof/>
              </w:rPr>
              <w:t>Problem</w:t>
            </w:r>
            <w:r w:rsidR="00D61DE2" w:rsidRPr="00F56C1A">
              <w:rPr>
                <w:rStyle w:val="Hyperlink"/>
                <w:noProof/>
                <w:spacing w:val="-6"/>
              </w:rPr>
              <w:t xml:space="preserve"> </w:t>
            </w:r>
            <w:r w:rsidR="00D61DE2" w:rsidRPr="00F56C1A">
              <w:rPr>
                <w:rStyle w:val="Hyperlink"/>
                <w:noProof/>
              </w:rPr>
              <w:t>Definition</w:t>
            </w:r>
            <w:r w:rsidR="00D61DE2">
              <w:rPr>
                <w:noProof/>
                <w:webHidden/>
              </w:rPr>
              <w:tab/>
            </w:r>
            <w:r w:rsidR="00D61DE2">
              <w:rPr>
                <w:noProof/>
                <w:webHidden/>
              </w:rPr>
              <w:fldChar w:fldCharType="begin"/>
            </w:r>
            <w:r w:rsidR="00D61DE2">
              <w:rPr>
                <w:noProof/>
                <w:webHidden/>
              </w:rPr>
              <w:instrText xml:space="preserve"> PAGEREF _Toc136216198 \h </w:instrText>
            </w:r>
            <w:r w:rsidR="00D61DE2">
              <w:rPr>
                <w:noProof/>
                <w:webHidden/>
              </w:rPr>
            </w:r>
            <w:r w:rsidR="00D61DE2">
              <w:rPr>
                <w:noProof/>
                <w:webHidden/>
              </w:rPr>
              <w:fldChar w:fldCharType="separate"/>
            </w:r>
            <w:r w:rsidR="003E1C91">
              <w:rPr>
                <w:noProof/>
                <w:webHidden/>
              </w:rPr>
              <w:t>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199" w:history="1">
            <w:r w:rsidR="00D61DE2" w:rsidRPr="00F56C1A">
              <w:rPr>
                <w:rStyle w:val="Hyperlink"/>
                <w:noProof/>
              </w:rPr>
              <w:t>1.2.</w:t>
            </w:r>
            <w:r w:rsidR="00D61DE2">
              <w:rPr>
                <w:rFonts w:asciiTheme="minorHAnsi" w:eastAsiaTheme="minorEastAsia" w:hAnsiTheme="minorHAnsi" w:cstheme="minorBidi"/>
                <w:noProof/>
                <w:sz w:val="22"/>
                <w:szCs w:val="22"/>
              </w:rPr>
              <w:tab/>
            </w:r>
            <w:r w:rsidR="00D61DE2" w:rsidRPr="00F56C1A">
              <w:rPr>
                <w:rStyle w:val="Hyperlink"/>
                <w:noProof/>
              </w:rPr>
              <w:t>Proposed</w:t>
            </w:r>
            <w:r w:rsidR="00D61DE2" w:rsidRPr="00F56C1A">
              <w:rPr>
                <w:rStyle w:val="Hyperlink"/>
                <w:noProof/>
                <w:spacing w:val="-7"/>
              </w:rPr>
              <w:t xml:space="preserve"> </w:t>
            </w:r>
            <w:r w:rsidR="00D61DE2" w:rsidRPr="00F56C1A">
              <w:rPr>
                <w:rStyle w:val="Hyperlink"/>
                <w:noProof/>
              </w:rPr>
              <w:t>System</w:t>
            </w:r>
            <w:r w:rsidR="00D61DE2">
              <w:rPr>
                <w:noProof/>
                <w:webHidden/>
              </w:rPr>
              <w:tab/>
            </w:r>
            <w:r w:rsidR="00D61DE2">
              <w:rPr>
                <w:noProof/>
                <w:webHidden/>
              </w:rPr>
              <w:fldChar w:fldCharType="begin"/>
            </w:r>
            <w:r w:rsidR="00D61DE2">
              <w:rPr>
                <w:noProof/>
                <w:webHidden/>
              </w:rPr>
              <w:instrText xml:space="preserve"> PAGEREF _Toc136216199 \h </w:instrText>
            </w:r>
            <w:r w:rsidR="00D61DE2">
              <w:rPr>
                <w:noProof/>
                <w:webHidden/>
              </w:rPr>
            </w:r>
            <w:r w:rsidR="00D61DE2">
              <w:rPr>
                <w:noProof/>
                <w:webHidden/>
              </w:rPr>
              <w:fldChar w:fldCharType="separate"/>
            </w:r>
            <w:r w:rsidR="003E1C91">
              <w:rPr>
                <w:noProof/>
                <w:webHidden/>
              </w:rPr>
              <w:t>4</w:t>
            </w:r>
            <w:r w:rsidR="00D61DE2">
              <w:rPr>
                <w:noProof/>
                <w:webHidden/>
              </w:rPr>
              <w:fldChar w:fldCharType="end"/>
            </w:r>
          </w:hyperlink>
        </w:p>
        <w:p w:rsidR="00D61DE2" w:rsidRDefault="00BE7F2F">
          <w:pPr>
            <w:pStyle w:val="TOC2"/>
            <w:tabs>
              <w:tab w:val="right" w:leader="dot" w:pos="9430"/>
            </w:tabs>
            <w:rPr>
              <w:rFonts w:asciiTheme="minorHAnsi" w:eastAsiaTheme="minorEastAsia" w:hAnsiTheme="minorHAnsi" w:cstheme="minorBidi"/>
              <w:noProof/>
              <w:sz w:val="22"/>
              <w:szCs w:val="22"/>
            </w:rPr>
          </w:pPr>
          <w:hyperlink w:anchor="_Toc136216200" w:history="1">
            <w:r w:rsidR="00D61DE2" w:rsidRPr="00F56C1A">
              <w:rPr>
                <w:rStyle w:val="Hyperlink"/>
                <w:noProof/>
              </w:rPr>
              <w:t>1.3 System</w:t>
            </w:r>
            <w:r w:rsidR="00D61DE2" w:rsidRPr="00F56C1A">
              <w:rPr>
                <w:rStyle w:val="Hyperlink"/>
                <w:noProof/>
                <w:spacing w:val="-7"/>
              </w:rPr>
              <w:t xml:space="preserve"> </w:t>
            </w:r>
            <w:r w:rsidR="00D61DE2" w:rsidRPr="00F56C1A">
              <w:rPr>
                <w:rStyle w:val="Hyperlink"/>
                <w:noProof/>
              </w:rPr>
              <w:t>Functions</w:t>
            </w:r>
            <w:r w:rsidR="00D61DE2">
              <w:rPr>
                <w:noProof/>
                <w:webHidden/>
              </w:rPr>
              <w:tab/>
            </w:r>
            <w:r w:rsidR="00D61DE2">
              <w:rPr>
                <w:noProof/>
                <w:webHidden/>
              </w:rPr>
              <w:fldChar w:fldCharType="begin"/>
            </w:r>
            <w:r w:rsidR="00D61DE2">
              <w:rPr>
                <w:noProof/>
                <w:webHidden/>
              </w:rPr>
              <w:instrText xml:space="preserve"> PAGEREF _Toc136216200 \h </w:instrText>
            </w:r>
            <w:r w:rsidR="00D61DE2">
              <w:rPr>
                <w:noProof/>
                <w:webHidden/>
              </w:rPr>
            </w:r>
            <w:r w:rsidR="00D61DE2">
              <w:rPr>
                <w:noProof/>
                <w:webHidden/>
              </w:rPr>
              <w:fldChar w:fldCharType="separate"/>
            </w:r>
            <w:r w:rsidR="003E1C91">
              <w:rPr>
                <w:noProof/>
                <w:webHidden/>
              </w:rPr>
              <w:t>5</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201" w:history="1">
            <w:r w:rsidR="00D61DE2" w:rsidRPr="00F56C1A">
              <w:rPr>
                <w:rStyle w:val="Hyperlink"/>
                <w:noProof/>
              </w:rPr>
              <w:t>Chapter</w:t>
            </w:r>
            <w:r w:rsidR="00D61DE2" w:rsidRPr="00F56C1A">
              <w:rPr>
                <w:rStyle w:val="Hyperlink"/>
                <w:noProof/>
                <w:spacing w:val="-4"/>
              </w:rPr>
              <w:t xml:space="preserve"> </w:t>
            </w:r>
            <w:r w:rsidR="00D61DE2" w:rsidRPr="00F56C1A">
              <w:rPr>
                <w:rStyle w:val="Hyperlink"/>
                <w:noProof/>
              </w:rPr>
              <w:t>2:</w:t>
            </w:r>
            <w:r w:rsidR="00D61DE2" w:rsidRPr="00F56C1A">
              <w:rPr>
                <w:rStyle w:val="Hyperlink"/>
                <w:noProof/>
                <w:spacing w:val="-1"/>
              </w:rPr>
              <w:t xml:space="preserve"> </w:t>
            </w:r>
            <w:r w:rsidR="00D61DE2" w:rsidRPr="00F56C1A">
              <w:rPr>
                <w:rStyle w:val="Hyperlink"/>
                <w:noProof/>
              </w:rPr>
              <w:t>Literature</w:t>
            </w:r>
            <w:r w:rsidR="00D61DE2" w:rsidRPr="00F56C1A">
              <w:rPr>
                <w:rStyle w:val="Hyperlink"/>
                <w:noProof/>
                <w:spacing w:val="2"/>
              </w:rPr>
              <w:t xml:space="preserve"> and Tech </w:t>
            </w:r>
            <w:r w:rsidR="00D61DE2" w:rsidRPr="00F56C1A">
              <w:rPr>
                <w:rStyle w:val="Hyperlink"/>
                <w:noProof/>
              </w:rPr>
              <w:t>Review</w:t>
            </w:r>
            <w:r w:rsidR="00D61DE2">
              <w:rPr>
                <w:noProof/>
                <w:webHidden/>
              </w:rPr>
              <w:tab/>
            </w:r>
            <w:r w:rsidR="00D61DE2">
              <w:rPr>
                <w:noProof/>
                <w:webHidden/>
              </w:rPr>
              <w:fldChar w:fldCharType="begin"/>
            </w:r>
            <w:r w:rsidR="00D61DE2">
              <w:rPr>
                <w:noProof/>
                <w:webHidden/>
              </w:rPr>
              <w:instrText xml:space="preserve"> PAGEREF _Toc136216201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02" w:history="1">
            <w:r w:rsidR="00D61DE2" w:rsidRPr="00F56C1A">
              <w:rPr>
                <w:rStyle w:val="Hyperlink"/>
                <w:noProof/>
              </w:rPr>
              <w:t>2.1.</w:t>
            </w:r>
            <w:r w:rsidR="00D61DE2">
              <w:rPr>
                <w:rFonts w:asciiTheme="minorHAnsi" w:eastAsiaTheme="minorEastAsia" w:hAnsiTheme="minorHAnsi" w:cstheme="minorBidi"/>
                <w:noProof/>
                <w:sz w:val="22"/>
                <w:szCs w:val="22"/>
              </w:rPr>
              <w:tab/>
            </w:r>
            <w:r w:rsidR="00D61DE2" w:rsidRPr="00F56C1A">
              <w:rPr>
                <w:rStyle w:val="Hyperlink"/>
                <w:noProof/>
              </w:rPr>
              <w:t>Management Portal</w:t>
            </w:r>
            <w:r w:rsidR="00D61DE2">
              <w:rPr>
                <w:noProof/>
                <w:webHidden/>
              </w:rPr>
              <w:tab/>
            </w:r>
            <w:r w:rsidR="00D61DE2">
              <w:rPr>
                <w:noProof/>
                <w:webHidden/>
              </w:rPr>
              <w:fldChar w:fldCharType="begin"/>
            </w:r>
            <w:r w:rsidR="00D61DE2">
              <w:rPr>
                <w:noProof/>
                <w:webHidden/>
              </w:rPr>
              <w:instrText xml:space="preserve"> PAGEREF _Toc136216202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03" w:history="1">
            <w:r w:rsidR="00D61DE2" w:rsidRPr="00F56C1A">
              <w:rPr>
                <w:rStyle w:val="Hyperlink"/>
                <w:noProof/>
              </w:rPr>
              <w:t>2.2.</w:t>
            </w:r>
            <w:r w:rsidR="00D61DE2">
              <w:rPr>
                <w:rFonts w:asciiTheme="minorHAnsi" w:eastAsiaTheme="minorEastAsia" w:hAnsiTheme="minorHAnsi" w:cstheme="minorBidi"/>
                <w:noProof/>
                <w:sz w:val="22"/>
                <w:szCs w:val="22"/>
              </w:rPr>
              <w:tab/>
            </w:r>
            <w:r w:rsidR="00D61DE2" w:rsidRPr="00F56C1A">
              <w:rPr>
                <w:rStyle w:val="Hyperlink"/>
                <w:noProof/>
              </w:rPr>
              <w:t>Programming</w:t>
            </w:r>
            <w:r w:rsidR="00D61DE2" w:rsidRPr="00F56C1A">
              <w:rPr>
                <w:rStyle w:val="Hyperlink"/>
                <w:noProof/>
                <w:spacing w:val="-7"/>
              </w:rPr>
              <w:t xml:space="preserve"> </w:t>
            </w:r>
            <w:r w:rsidR="00D61DE2" w:rsidRPr="00F56C1A">
              <w:rPr>
                <w:rStyle w:val="Hyperlink"/>
                <w:noProof/>
              </w:rPr>
              <w:t>Languages</w:t>
            </w:r>
            <w:r w:rsidR="00D61DE2" w:rsidRPr="00F56C1A">
              <w:rPr>
                <w:rStyle w:val="Hyperlink"/>
                <w:noProof/>
                <w:spacing w:val="-6"/>
              </w:rPr>
              <w:t xml:space="preserve"> </w:t>
            </w:r>
            <w:r w:rsidR="00D61DE2" w:rsidRPr="00F56C1A">
              <w:rPr>
                <w:rStyle w:val="Hyperlink"/>
                <w:noProof/>
              </w:rPr>
              <w:t>and</w:t>
            </w:r>
            <w:r w:rsidR="00D61DE2" w:rsidRPr="00F56C1A">
              <w:rPr>
                <w:rStyle w:val="Hyperlink"/>
                <w:noProof/>
                <w:spacing w:val="-10"/>
              </w:rPr>
              <w:t xml:space="preserve"> </w:t>
            </w:r>
            <w:r w:rsidR="00D61DE2" w:rsidRPr="00F56C1A">
              <w:rPr>
                <w:rStyle w:val="Hyperlink"/>
                <w:noProof/>
              </w:rPr>
              <w:t>Frameworks</w:t>
            </w:r>
            <w:r w:rsidR="00D61DE2">
              <w:rPr>
                <w:noProof/>
                <w:webHidden/>
              </w:rPr>
              <w:tab/>
            </w:r>
            <w:r w:rsidR="00D61DE2">
              <w:rPr>
                <w:noProof/>
                <w:webHidden/>
              </w:rPr>
              <w:fldChar w:fldCharType="begin"/>
            </w:r>
            <w:r w:rsidR="00D61DE2">
              <w:rPr>
                <w:noProof/>
                <w:webHidden/>
              </w:rPr>
              <w:instrText xml:space="preserve"> PAGEREF _Toc136216203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04" w:history="1">
            <w:r w:rsidR="00D61DE2" w:rsidRPr="00F56C1A">
              <w:rPr>
                <w:rStyle w:val="Hyperlink"/>
                <w:noProof/>
              </w:rPr>
              <w:t>2.2.1.</w:t>
            </w:r>
            <w:r w:rsidR="00D61DE2">
              <w:rPr>
                <w:rFonts w:asciiTheme="minorHAnsi" w:eastAsiaTheme="minorEastAsia" w:hAnsiTheme="minorHAnsi" w:cstheme="minorBidi"/>
                <w:noProof/>
                <w:sz w:val="22"/>
                <w:szCs w:val="22"/>
              </w:rPr>
              <w:tab/>
            </w:r>
            <w:r w:rsidR="00D61DE2" w:rsidRPr="00F56C1A">
              <w:rPr>
                <w:rStyle w:val="Hyperlink"/>
                <w:noProof/>
              </w:rPr>
              <w:t>HTML</w:t>
            </w:r>
            <w:r w:rsidR="00D61DE2">
              <w:rPr>
                <w:noProof/>
                <w:webHidden/>
              </w:rPr>
              <w:tab/>
            </w:r>
            <w:r w:rsidR="00D61DE2">
              <w:rPr>
                <w:noProof/>
                <w:webHidden/>
              </w:rPr>
              <w:fldChar w:fldCharType="begin"/>
            </w:r>
            <w:r w:rsidR="00D61DE2">
              <w:rPr>
                <w:noProof/>
                <w:webHidden/>
              </w:rPr>
              <w:instrText xml:space="preserve"> PAGEREF _Toc136216204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05" w:history="1">
            <w:r w:rsidR="00D61DE2" w:rsidRPr="00F56C1A">
              <w:rPr>
                <w:rStyle w:val="Hyperlink"/>
                <w:noProof/>
              </w:rPr>
              <w:t>2.2.2.</w:t>
            </w:r>
            <w:r w:rsidR="00D61DE2">
              <w:rPr>
                <w:rFonts w:asciiTheme="minorHAnsi" w:eastAsiaTheme="minorEastAsia" w:hAnsiTheme="minorHAnsi" w:cstheme="minorBidi"/>
                <w:noProof/>
                <w:sz w:val="22"/>
                <w:szCs w:val="22"/>
              </w:rPr>
              <w:tab/>
            </w:r>
            <w:r w:rsidR="00D61DE2" w:rsidRPr="00F56C1A">
              <w:rPr>
                <w:rStyle w:val="Hyperlink"/>
                <w:noProof/>
              </w:rPr>
              <w:t>CSS</w:t>
            </w:r>
            <w:r w:rsidR="00D61DE2">
              <w:rPr>
                <w:noProof/>
                <w:webHidden/>
              </w:rPr>
              <w:tab/>
            </w:r>
            <w:r w:rsidR="00D61DE2">
              <w:rPr>
                <w:noProof/>
                <w:webHidden/>
              </w:rPr>
              <w:fldChar w:fldCharType="begin"/>
            </w:r>
            <w:r w:rsidR="00D61DE2">
              <w:rPr>
                <w:noProof/>
                <w:webHidden/>
              </w:rPr>
              <w:instrText xml:space="preserve"> PAGEREF _Toc136216205 \h </w:instrText>
            </w:r>
            <w:r w:rsidR="00D61DE2">
              <w:rPr>
                <w:noProof/>
                <w:webHidden/>
              </w:rPr>
            </w:r>
            <w:r w:rsidR="00D61DE2">
              <w:rPr>
                <w:noProof/>
                <w:webHidden/>
              </w:rPr>
              <w:fldChar w:fldCharType="separate"/>
            </w:r>
            <w:r w:rsidR="003E1C91">
              <w:rPr>
                <w:noProof/>
                <w:webHidden/>
              </w:rPr>
              <w:t>7</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06" w:history="1">
            <w:r w:rsidR="00D61DE2" w:rsidRPr="00F56C1A">
              <w:rPr>
                <w:rStyle w:val="Hyperlink"/>
                <w:noProof/>
              </w:rPr>
              <w:t>2.2.3.</w:t>
            </w:r>
            <w:r w:rsidR="00D61DE2">
              <w:rPr>
                <w:rFonts w:asciiTheme="minorHAnsi" w:eastAsiaTheme="minorEastAsia" w:hAnsiTheme="minorHAnsi" w:cstheme="minorBidi"/>
                <w:noProof/>
                <w:sz w:val="22"/>
                <w:szCs w:val="22"/>
              </w:rPr>
              <w:tab/>
            </w:r>
            <w:r w:rsidR="00D61DE2" w:rsidRPr="00F56C1A">
              <w:rPr>
                <w:rStyle w:val="Hyperlink"/>
                <w:noProof/>
              </w:rPr>
              <w:t>JavaScript</w:t>
            </w:r>
            <w:r w:rsidR="00D61DE2">
              <w:rPr>
                <w:noProof/>
                <w:webHidden/>
              </w:rPr>
              <w:tab/>
            </w:r>
            <w:r w:rsidR="00D61DE2">
              <w:rPr>
                <w:noProof/>
                <w:webHidden/>
              </w:rPr>
              <w:fldChar w:fldCharType="begin"/>
            </w:r>
            <w:r w:rsidR="00D61DE2">
              <w:rPr>
                <w:noProof/>
                <w:webHidden/>
              </w:rPr>
              <w:instrText xml:space="preserve"> PAGEREF _Toc136216206 \h </w:instrText>
            </w:r>
            <w:r w:rsidR="00D61DE2">
              <w:rPr>
                <w:noProof/>
                <w:webHidden/>
              </w:rPr>
            </w:r>
            <w:r w:rsidR="00D61DE2">
              <w:rPr>
                <w:noProof/>
                <w:webHidden/>
              </w:rPr>
              <w:fldChar w:fldCharType="separate"/>
            </w:r>
            <w:r w:rsidR="003E1C91">
              <w:rPr>
                <w:noProof/>
                <w:webHidden/>
              </w:rPr>
              <w:t>7</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07" w:history="1">
            <w:r w:rsidR="00D61DE2" w:rsidRPr="00F56C1A">
              <w:rPr>
                <w:rStyle w:val="Hyperlink"/>
                <w:noProof/>
              </w:rPr>
              <w:t>2.2.4.</w:t>
            </w:r>
            <w:r w:rsidR="00D61DE2">
              <w:rPr>
                <w:rFonts w:asciiTheme="minorHAnsi" w:eastAsiaTheme="minorEastAsia" w:hAnsiTheme="minorHAnsi" w:cstheme="minorBidi"/>
                <w:noProof/>
                <w:sz w:val="22"/>
                <w:szCs w:val="22"/>
              </w:rPr>
              <w:tab/>
            </w:r>
            <w:r w:rsidR="00D61DE2" w:rsidRPr="00F56C1A">
              <w:rPr>
                <w:rStyle w:val="Hyperlink"/>
                <w:noProof/>
              </w:rPr>
              <w:t>Bootstrap</w:t>
            </w:r>
            <w:r w:rsidR="00D61DE2">
              <w:rPr>
                <w:noProof/>
                <w:webHidden/>
              </w:rPr>
              <w:tab/>
            </w:r>
            <w:r w:rsidR="00D61DE2">
              <w:rPr>
                <w:noProof/>
                <w:webHidden/>
              </w:rPr>
              <w:fldChar w:fldCharType="begin"/>
            </w:r>
            <w:r w:rsidR="00D61DE2">
              <w:rPr>
                <w:noProof/>
                <w:webHidden/>
              </w:rPr>
              <w:instrText xml:space="preserve"> PAGEREF _Toc136216207 \h </w:instrText>
            </w:r>
            <w:r w:rsidR="00D61DE2">
              <w:rPr>
                <w:noProof/>
                <w:webHidden/>
              </w:rPr>
            </w:r>
            <w:r w:rsidR="00D61DE2">
              <w:rPr>
                <w:noProof/>
                <w:webHidden/>
              </w:rPr>
              <w:fldChar w:fldCharType="separate"/>
            </w:r>
            <w:r w:rsidR="003E1C91">
              <w:rPr>
                <w:noProof/>
                <w:webHidden/>
              </w:rPr>
              <w:t>8</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08" w:history="1">
            <w:r w:rsidR="00D61DE2" w:rsidRPr="00F56C1A">
              <w:rPr>
                <w:rStyle w:val="Hyperlink"/>
                <w:noProof/>
              </w:rPr>
              <w:t>2.2.5.</w:t>
            </w:r>
            <w:r w:rsidR="00D61DE2">
              <w:rPr>
                <w:rFonts w:asciiTheme="minorHAnsi" w:eastAsiaTheme="minorEastAsia" w:hAnsiTheme="minorHAnsi" w:cstheme="minorBidi"/>
                <w:noProof/>
                <w:sz w:val="22"/>
                <w:szCs w:val="22"/>
              </w:rPr>
              <w:tab/>
            </w:r>
            <w:r w:rsidR="00D61DE2" w:rsidRPr="00F56C1A">
              <w:rPr>
                <w:rStyle w:val="Hyperlink"/>
                <w:noProof/>
              </w:rPr>
              <w:t>PHP</w:t>
            </w:r>
            <w:r w:rsidR="00D61DE2">
              <w:rPr>
                <w:noProof/>
                <w:webHidden/>
              </w:rPr>
              <w:tab/>
            </w:r>
            <w:r w:rsidR="00D61DE2">
              <w:rPr>
                <w:noProof/>
                <w:webHidden/>
              </w:rPr>
              <w:fldChar w:fldCharType="begin"/>
            </w:r>
            <w:r w:rsidR="00D61DE2">
              <w:rPr>
                <w:noProof/>
                <w:webHidden/>
              </w:rPr>
              <w:instrText xml:space="preserve"> PAGEREF _Toc136216208 \h </w:instrText>
            </w:r>
            <w:r w:rsidR="00D61DE2">
              <w:rPr>
                <w:noProof/>
                <w:webHidden/>
              </w:rPr>
            </w:r>
            <w:r w:rsidR="00D61DE2">
              <w:rPr>
                <w:noProof/>
                <w:webHidden/>
              </w:rPr>
              <w:fldChar w:fldCharType="separate"/>
            </w:r>
            <w:r w:rsidR="003E1C91">
              <w:rPr>
                <w:noProof/>
                <w:webHidden/>
              </w:rPr>
              <w:t>8</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09" w:history="1">
            <w:r w:rsidR="00D61DE2" w:rsidRPr="00F56C1A">
              <w:rPr>
                <w:rStyle w:val="Hyperlink"/>
                <w:noProof/>
              </w:rPr>
              <w:t>2.2.6.</w:t>
            </w:r>
            <w:r w:rsidR="00D61DE2">
              <w:rPr>
                <w:rFonts w:asciiTheme="minorHAnsi" w:eastAsiaTheme="minorEastAsia" w:hAnsiTheme="minorHAnsi" w:cstheme="minorBidi"/>
                <w:noProof/>
                <w:sz w:val="22"/>
                <w:szCs w:val="22"/>
              </w:rPr>
              <w:tab/>
            </w:r>
            <w:r w:rsidR="00D61DE2" w:rsidRPr="00F56C1A">
              <w:rPr>
                <w:rStyle w:val="Hyperlink"/>
                <w:noProof/>
              </w:rPr>
              <w:t>MySQL</w:t>
            </w:r>
            <w:r w:rsidR="00D61DE2">
              <w:rPr>
                <w:noProof/>
                <w:webHidden/>
              </w:rPr>
              <w:tab/>
            </w:r>
            <w:r w:rsidR="00D61DE2">
              <w:rPr>
                <w:noProof/>
                <w:webHidden/>
              </w:rPr>
              <w:fldChar w:fldCharType="begin"/>
            </w:r>
            <w:r w:rsidR="00D61DE2">
              <w:rPr>
                <w:noProof/>
                <w:webHidden/>
              </w:rPr>
              <w:instrText xml:space="preserve"> PAGEREF _Toc136216209 \h </w:instrText>
            </w:r>
            <w:r w:rsidR="00D61DE2">
              <w:rPr>
                <w:noProof/>
                <w:webHidden/>
              </w:rPr>
            </w:r>
            <w:r w:rsidR="00D61DE2">
              <w:rPr>
                <w:noProof/>
                <w:webHidden/>
              </w:rPr>
              <w:fldChar w:fldCharType="separate"/>
            </w:r>
            <w:r w:rsidR="003E1C91">
              <w:rPr>
                <w:noProof/>
                <w:webHidden/>
              </w:rPr>
              <w:t>8</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10" w:history="1">
            <w:r w:rsidR="00D61DE2" w:rsidRPr="00F56C1A">
              <w:rPr>
                <w:rStyle w:val="Hyperlink"/>
                <w:noProof/>
              </w:rPr>
              <w:t>2.3.</w:t>
            </w:r>
            <w:r w:rsidR="00D61DE2">
              <w:rPr>
                <w:rFonts w:asciiTheme="minorHAnsi" w:eastAsiaTheme="minorEastAsia" w:hAnsiTheme="minorHAnsi" w:cstheme="minorBidi"/>
                <w:noProof/>
                <w:sz w:val="22"/>
                <w:szCs w:val="22"/>
              </w:rPr>
              <w:tab/>
            </w:r>
            <w:r w:rsidR="00D61DE2" w:rsidRPr="00F56C1A">
              <w:rPr>
                <w:rStyle w:val="Hyperlink"/>
                <w:noProof/>
              </w:rPr>
              <w:t>Software’s and Technologies Used</w:t>
            </w:r>
            <w:r w:rsidR="00D61DE2">
              <w:rPr>
                <w:noProof/>
                <w:webHidden/>
              </w:rPr>
              <w:tab/>
            </w:r>
            <w:r w:rsidR="00D61DE2">
              <w:rPr>
                <w:noProof/>
                <w:webHidden/>
              </w:rPr>
              <w:fldChar w:fldCharType="begin"/>
            </w:r>
            <w:r w:rsidR="00D61DE2">
              <w:rPr>
                <w:noProof/>
                <w:webHidden/>
              </w:rPr>
              <w:instrText xml:space="preserve"> PAGEREF _Toc136216210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11" w:history="1">
            <w:r w:rsidR="00D61DE2" w:rsidRPr="00F56C1A">
              <w:rPr>
                <w:rStyle w:val="Hyperlink"/>
                <w:noProof/>
              </w:rPr>
              <w:t>2.3.1.</w:t>
            </w:r>
            <w:r w:rsidR="00D61DE2">
              <w:rPr>
                <w:rFonts w:asciiTheme="minorHAnsi" w:eastAsiaTheme="minorEastAsia" w:hAnsiTheme="minorHAnsi" w:cstheme="minorBidi"/>
                <w:noProof/>
                <w:sz w:val="22"/>
                <w:szCs w:val="22"/>
              </w:rPr>
              <w:tab/>
            </w:r>
            <w:r w:rsidR="00D61DE2" w:rsidRPr="00F56C1A">
              <w:rPr>
                <w:rStyle w:val="Hyperlink"/>
                <w:noProof/>
              </w:rPr>
              <w:t>XAMPP</w:t>
            </w:r>
            <w:r w:rsidR="00D61DE2">
              <w:rPr>
                <w:noProof/>
                <w:webHidden/>
              </w:rPr>
              <w:tab/>
            </w:r>
            <w:r w:rsidR="00D61DE2">
              <w:rPr>
                <w:noProof/>
                <w:webHidden/>
              </w:rPr>
              <w:fldChar w:fldCharType="begin"/>
            </w:r>
            <w:r w:rsidR="00D61DE2">
              <w:rPr>
                <w:noProof/>
                <w:webHidden/>
              </w:rPr>
              <w:instrText xml:space="preserve"> PAGEREF _Toc136216211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12" w:history="1">
            <w:r w:rsidR="00D61DE2" w:rsidRPr="00F56C1A">
              <w:rPr>
                <w:rStyle w:val="Hyperlink"/>
                <w:noProof/>
              </w:rPr>
              <w:t>2.3.2.</w:t>
            </w:r>
            <w:r w:rsidR="00D61DE2">
              <w:rPr>
                <w:rFonts w:asciiTheme="minorHAnsi" w:eastAsiaTheme="minorEastAsia" w:hAnsiTheme="minorHAnsi" w:cstheme="minorBidi"/>
                <w:noProof/>
                <w:sz w:val="22"/>
                <w:szCs w:val="22"/>
              </w:rPr>
              <w:tab/>
            </w:r>
            <w:r w:rsidR="00D61DE2" w:rsidRPr="00F56C1A">
              <w:rPr>
                <w:rStyle w:val="Hyperlink"/>
                <w:noProof/>
              </w:rPr>
              <w:t>Visual Studio</w:t>
            </w:r>
            <w:r w:rsidR="00D61DE2">
              <w:rPr>
                <w:noProof/>
                <w:webHidden/>
              </w:rPr>
              <w:tab/>
            </w:r>
            <w:r w:rsidR="00D61DE2">
              <w:rPr>
                <w:noProof/>
                <w:webHidden/>
              </w:rPr>
              <w:fldChar w:fldCharType="begin"/>
            </w:r>
            <w:r w:rsidR="00D61DE2">
              <w:rPr>
                <w:noProof/>
                <w:webHidden/>
              </w:rPr>
              <w:instrText xml:space="preserve"> PAGEREF _Toc136216212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13" w:history="1">
            <w:r w:rsidR="00D61DE2" w:rsidRPr="00F56C1A">
              <w:rPr>
                <w:rStyle w:val="Hyperlink"/>
                <w:noProof/>
              </w:rPr>
              <w:t>2.3.3.</w:t>
            </w:r>
            <w:r w:rsidR="00D61DE2">
              <w:rPr>
                <w:rFonts w:asciiTheme="minorHAnsi" w:eastAsiaTheme="minorEastAsia" w:hAnsiTheme="minorHAnsi" w:cstheme="minorBidi"/>
                <w:noProof/>
                <w:sz w:val="22"/>
                <w:szCs w:val="22"/>
              </w:rPr>
              <w:tab/>
            </w:r>
            <w:r w:rsidR="00D61DE2" w:rsidRPr="00F56C1A">
              <w:rPr>
                <w:rStyle w:val="Hyperlink"/>
                <w:noProof/>
              </w:rPr>
              <w:t>Apache</w:t>
            </w:r>
            <w:r w:rsidR="00D61DE2">
              <w:rPr>
                <w:noProof/>
                <w:webHidden/>
              </w:rPr>
              <w:tab/>
            </w:r>
            <w:r w:rsidR="00D61DE2">
              <w:rPr>
                <w:noProof/>
                <w:webHidden/>
              </w:rPr>
              <w:fldChar w:fldCharType="begin"/>
            </w:r>
            <w:r w:rsidR="00D61DE2">
              <w:rPr>
                <w:noProof/>
                <w:webHidden/>
              </w:rPr>
              <w:instrText xml:space="preserve"> PAGEREF _Toc136216213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14" w:history="1">
            <w:r w:rsidR="00D61DE2" w:rsidRPr="00F56C1A">
              <w:rPr>
                <w:rStyle w:val="Hyperlink"/>
                <w:noProof/>
              </w:rPr>
              <w:t>2.3.4.</w:t>
            </w:r>
            <w:r w:rsidR="00D61DE2">
              <w:rPr>
                <w:rFonts w:asciiTheme="minorHAnsi" w:eastAsiaTheme="minorEastAsia" w:hAnsiTheme="minorHAnsi" w:cstheme="minorBidi"/>
                <w:noProof/>
                <w:sz w:val="22"/>
                <w:szCs w:val="22"/>
              </w:rPr>
              <w:tab/>
            </w:r>
            <w:r w:rsidR="00D61DE2" w:rsidRPr="00F56C1A">
              <w:rPr>
                <w:rStyle w:val="Hyperlink"/>
                <w:noProof/>
              </w:rPr>
              <w:t>GitHub</w:t>
            </w:r>
            <w:r w:rsidR="00D61DE2">
              <w:rPr>
                <w:noProof/>
                <w:webHidden/>
              </w:rPr>
              <w:tab/>
            </w:r>
            <w:r w:rsidR="00D61DE2">
              <w:rPr>
                <w:noProof/>
                <w:webHidden/>
              </w:rPr>
              <w:fldChar w:fldCharType="begin"/>
            </w:r>
            <w:r w:rsidR="00D61DE2">
              <w:rPr>
                <w:noProof/>
                <w:webHidden/>
              </w:rPr>
              <w:instrText xml:space="preserve"> PAGEREF _Toc136216214 \h </w:instrText>
            </w:r>
            <w:r w:rsidR="00D61DE2">
              <w:rPr>
                <w:noProof/>
                <w:webHidden/>
              </w:rPr>
            </w:r>
            <w:r w:rsidR="00D61DE2">
              <w:rPr>
                <w:noProof/>
                <w:webHidden/>
              </w:rPr>
              <w:fldChar w:fldCharType="separate"/>
            </w:r>
            <w:r w:rsidR="003E1C91">
              <w:rPr>
                <w:noProof/>
                <w:webHidden/>
              </w:rPr>
              <w:t>10</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15" w:history="1">
            <w:r w:rsidR="00D61DE2" w:rsidRPr="00F56C1A">
              <w:rPr>
                <w:rStyle w:val="Hyperlink"/>
                <w:noProof/>
              </w:rPr>
              <w:t>2.3.5.</w:t>
            </w:r>
            <w:r w:rsidR="00D61DE2">
              <w:rPr>
                <w:rFonts w:asciiTheme="minorHAnsi" w:eastAsiaTheme="minorEastAsia" w:hAnsiTheme="minorHAnsi" w:cstheme="minorBidi"/>
                <w:noProof/>
                <w:sz w:val="22"/>
                <w:szCs w:val="22"/>
              </w:rPr>
              <w:tab/>
            </w:r>
            <w:r w:rsidR="00D61DE2" w:rsidRPr="00F56C1A">
              <w:rPr>
                <w:rStyle w:val="Hyperlink"/>
                <w:noProof/>
              </w:rPr>
              <w:t>phpMyAdmin</w:t>
            </w:r>
            <w:r w:rsidR="00D61DE2">
              <w:rPr>
                <w:noProof/>
                <w:webHidden/>
              </w:rPr>
              <w:tab/>
            </w:r>
            <w:r w:rsidR="00D61DE2">
              <w:rPr>
                <w:noProof/>
                <w:webHidden/>
              </w:rPr>
              <w:fldChar w:fldCharType="begin"/>
            </w:r>
            <w:r w:rsidR="00D61DE2">
              <w:rPr>
                <w:noProof/>
                <w:webHidden/>
              </w:rPr>
              <w:instrText xml:space="preserve"> PAGEREF _Toc136216215 \h </w:instrText>
            </w:r>
            <w:r w:rsidR="00D61DE2">
              <w:rPr>
                <w:noProof/>
                <w:webHidden/>
              </w:rPr>
            </w:r>
            <w:r w:rsidR="00D61DE2">
              <w:rPr>
                <w:noProof/>
                <w:webHidden/>
              </w:rPr>
              <w:fldChar w:fldCharType="separate"/>
            </w:r>
            <w:r w:rsidR="003E1C91">
              <w:rPr>
                <w:noProof/>
                <w:webHidden/>
              </w:rPr>
              <w:t>10</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16" w:history="1">
            <w:r w:rsidR="00D61DE2" w:rsidRPr="00F56C1A">
              <w:rPr>
                <w:rStyle w:val="Hyperlink"/>
                <w:noProof/>
              </w:rPr>
              <w:t>2.3.6.</w:t>
            </w:r>
            <w:r w:rsidR="00D61DE2">
              <w:rPr>
                <w:rFonts w:asciiTheme="minorHAnsi" w:eastAsiaTheme="minorEastAsia" w:hAnsiTheme="minorHAnsi" w:cstheme="minorBidi"/>
                <w:noProof/>
                <w:sz w:val="22"/>
                <w:szCs w:val="22"/>
              </w:rPr>
              <w:tab/>
            </w:r>
            <w:r w:rsidR="00D61DE2" w:rsidRPr="00F56C1A">
              <w:rPr>
                <w:rStyle w:val="Hyperlink"/>
                <w:noProof/>
              </w:rPr>
              <w:t>000WebHost</w:t>
            </w:r>
            <w:r w:rsidR="00D61DE2">
              <w:rPr>
                <w:noProof/>
                <w:webHidden/>
              </w:rPr>
              <w:tab/>
            </w:r>
            <w:r w:rsidR="00D61DE2">
              <w:rPr>
                <w:noProof/>
                <w:webHidden/>
              </w:rPr>
              <w:fldChar w:fldCharType="begin"/>
            </w:r>
            <w:r w:rsidR="00D61DE2">
              <w:rPr>
                <w:noProof/>
                <w:webHidden/>
              </w:rPr>
              <w:instrText xml:space="preserve"> PAGEREF _Toc136216216 \h </w:instrText>
            </w:r>
            <w:r w:rsidR="00D61DE2">
              <w:rPr>
                <w:noProof/>
                <w:webHidden/>
              </w:rPr>
            </w:r>
            <w:r w:rsidR="00D61DE2">
              <w:rPr>
                <w:noProof/>
                <w:webHidden/>
              </w:rPr>
              <w:fldChar w:fldCharType="separate"/>
            </w:r>
            <w:r w:rsidR="003E1C91">
              <w:rPr>
                <w:noProof/>
                <w:webHidden/>
              </w:rPr>
              <w:t>10</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217" w:history="1">
            <w:r w:rsidR="00D61DE2" w:rsidRPr="00F56C1A">
              <w:rPr>
                <w:rStyle w:val="Hyperlink"/>
                <w:noProof/>
              </w:rPr>
              <w:t>Chapter</w:t>
            </w:r>
            <w:r w:rsidR="00D61DE2" w:rsidRPr="00F56C1A">
              <w:rPr>
                <w:rStyle w:val="Hyperlink"/>
                <w:noProof/>
                <w:spacing w:val="-2"/>
              </w:rPr>
              <w:t xml:space="preserve"> </w:t>
            </w:r>
            <w:r w:rsidR="00D61DE2" w:rsidRPr="00F56C1A">
              <w:rPr>
                <w:rStyle w:val="Hyperlink"/>
                <w:noProof/>
              </w:rPr>
              <w:t>3:</w:t>
            </w:r>
            <w:r w:rsidR="00D61DE2" w:rsidRPr="00F56C1A">
              <w:rPr>
                <w:rStyle w:val="Hyperlink"/>
                <w:noProof/>
                <w:spacing w:val="-1"/>
              </w:rPr>
              <w:t xml:space="preserve"> </w:t>
            </w:r>
            <w:r w:rsidR="00D61DE2" w:rsidRPr="00F56C1A">
              <w:rPr>
                <w:rStyle w:val="Hyperlink"/>
                <w:noProof/>
              </w:rPr>
              <w:t>Software</w:t>
            </w:r>
            <w:r w:rsidR="00D61DE2" w:rsidRPr="00F56C1A">
              <w:rPr>
                <w:rStyle w:val="Hyperlink"/>
                <w:noProof/>
                <w:spacing w:val="-2"/>
              </w:rPr>
              <w:t xml:space="preserve"> </w:t>
            </w:r>
            <w:r w:rsidR="00D61DE2" w:rsidRPr="00F56C1A">
              <w:rPr>
                <w:rStyle w:val="Hyperlink"/>
                <w:noProof/>
              </w:rPr>
              <w:t>Design &amp; Architecture</w:t>
            </w:r>
            <w:r w:rsidR="00D61DE2">
              <w:rPr>
                <w:noProof/>
                <w:webHidden/>
              </w:rPr>
              <w:tab/>
            </w:r>
            <w:r w:rsidR="00D61DE2">
              <w:rPr>
                <w:noProof/>
                <w:webHidden/>
              </w:rPr>
              <w:fldChar w:fldCharType="begin"/>
            </w:r>
            <w:r w:rsidR="00D61DE2">
              <w:rPr>
                <w:noProof/>
                <w:webHidden/>
              </w:rPr>
              <w:instrText xml:space="preserve"> PAGEREF _Toc136216217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BE7F2F">
          <w:pPr>
            <w:pStyle w:val="TOC2"/>
            <w:tabs>
              <w:tab w:val="right" w:leader="dot" w:pos="9430"/>
            </w:tabs>
            <w:rPr>
              <w:rFonts w:asciiTheme="minorHAnsi" w:eastAsiaTheme="minorEastAsia" w:hAnsiTheme="minorHAnsi" w:cstheme="minorBidi"/>
              <w:noProof/>
              <w:sz w:val="22"/>
              <w:szCs w:val="22"/>
            </w:rPr>
          </w:pPr>
          <w:hyperlink w:anchor="_Toc136216218" w:history="1">
            <w:r w:rsidR="00D61DE2" w:rsidRPr="00F56C1A">
              <w:rPr>
                <w:rStyle w:val="Hyperlink"/>
                <w:noProof/>
              </w:rPr>
              <w:t>3.1.</w:t>
            </w:r>
            <w:r w:rsidR="00D61DE2" w:rsidRPr="00F56C1A">
              <w:rPr>
                <w:rStyle w:val="Hyperlink"/>
                <w:noProof/>
                <w:spacing w:val="-3"/>
              </w:rPr>
              <w:t xml:space="preserve"> </w:t>
            </w:r>
            <w:r w:rsidR="00D61DE2" w:rsidRPr="00F56C1A">
              <w:rPr>
                <w:rStyle w:val="Hyperlink"/>
                <w:noProof/>
              </w:rPr>
              <w:t>System Overview</w:t>
            </w:r>
            <w:r w:rsidR="00D61DE2">
              <w:rPr>
                <w:noProof/>
                <w:webHidden/>
              </w:rPr>
              <w:tab/>
            </w:r>
            <w:r w:rsidR="00D61DE2">
              <w:rPr>
                <w:noProof/>
                <w:webHidden/>
              </w:rPr>
              <w:fldChar w:fldCharType="begin"/>
            </w:r>
            <w:r w:rsidR="00D61DE2">
              <w:rPr>
                <w:noProof/>
                <w:webHidden/>
              </w:rPr>
              <w:instrText xml:space="preserve"> PAGEREF _Toc136216218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19" w:history="1">
            <w:r w:rsidR="00D61DE2" w:rsidRPr="00F56C1A">
              <w:rPr>
                <w:rStyle w:val="Hyperlink"/>
                <w:noProof/>
              </w:rPr>
              <w:t>3.2</w:t>
            </w:r>
            <w:r w:rsidR="00D61DE2">
              <w:rPr>
                <w:rFonts w:asciiTheme="minorHAnsi" w:eastAsiaTheme="minorEastAsia" w:hAnsiTheme="minorHAnsi" w:cstheme="minorBidi"/>
                <w:noProof/>
                <w:sz w:val="22"/>
                <w:szCs w:val="22"/>
              </w:rPr>
              <w:tab/>
            </w:r>
            <w:r w:rsidR="00D61DE2" w:rsidRPr="00F56C1A">
              <w:rPr>
                <w:rStyle w:val="Hyperlink"/>
                <w:noProof/>
              </w:rPr>
              <w:t>Functional Requirements</w:t>
            </w:r>
            <w:r w:rsidR="00D61DE2">
              <w:rPr>
                <w:noProof/>
                <w:webHidden/>
              </w:rPr>
              <w:tab/>
            </w:r>
            <w:r w:rsidR="00D61DE2">
              <w:rPr>
                <w:noProof/>
                <w:webHidden/>
              </w:rPr>
              <w:fldChar w:fldCharType="begin"/>
            </w:r>
            <w:r w:rsidR="00D61DE2">
              <w:rPr>
                <w:noProof/>
                <w:webHidden/>
              </w:rPr>
              <w:instrText xml:space="preserve"> PAGEREF _Toc136216219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0" w:history="1">
            <w:r w:rsidR="00D61DE2" w:rsidRPr="00F56C1A">
              <w:rPr>
                <w:rStyle w:val="Hyperlink"/>
                <w:noProof/>
              </w:rPr>
              <w:t>3.2.1. Users / Applicant</w:t>
            </w:r>
            <w:r w:rsidR="00D61DE2">
              <w:rPr>
                <w:noProof/>
                <w:webHidden/>
              </w:rPr>
              <w:tab/>
            </w:r>
            <w:r w:rsidR="00D61DE2">
              <w:rPr>
                <w:noProof/>
                <w:webHidden/>
              </w:rPr>
              <w:fldChar w:fldCharType="begin"/>
            </w:r>
            <w:r w:rsidR="00D61DE2">
              <w:rPr>
                <w:noProof/>
                <w:webHidden/>
              </w:rPr>
              <w:instrText xml:space="preserve"> PAGEREF _Toc136216220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1" w:history="1">
            <w:r w:rsidR="00D61DE2" w:rsidRPr="00F56C1A">
              <w:rPr>
                <w:rStyle w:val="Hyperlink"/>
                <w:noProof/>
              </w:rPr>
              <w:t>3.2.2. Employers</w:t>
            </w:r>
            <w:r w:rsidR="00D61DE2">
              <w:rPr>
                <w:noProof/>
                <w:webHidden/>
              </w:rPr>
              <w:tab/>
            </w:r>
            <w:r w:rsidR="00D61DE2">
              <w:rPr>
                <w:noProof/>
                <w:webHidden/>
              </w:rPr>
              <w:fldChar w:fldCharType="begin"/>
            </w:r>
            <w:r w:rsidR="00D61DE2">
              <w:rPr>
                <w:noProof/>
                <w:webHidden/>
              </w:rPr>
              <w:instrText xml:space="preserve"> PAGEREF _Toc136216221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22" w:history="1">
            <w:r w:rsidR="00D61DE2" w:rsidRPr="00F56C1A">
              <w:rPr>
                <w:rStyle w:val="Hyperlink"/>
                <w:noProof/>
              </w:rPr>
              <w:t>3.3</w:t>
            </w:r>
            <w:r w:rsidR="00D61DE2">
              <w:rPr>
                <w:rFonts w:asciiTheme="minorHAnsi" w:eastAsiaTheme="minorEastAsia" w:hAnsiTheme="minorHAnsi" w:cstheme="minorBidi"/>
                <w:noProof/>
                <w:sz w:val="22"/>
                <w:szCs w:val="22"/>
              </w:rPr>
              <w:tab/>
            </w:r>
            <w:r w:rsidR="00D61DE2" w:rsidRPr="00F56C1A">
              <w:rPr>
                <w:rStyle w:val="Hyperlink"/>
                <w:noProof/>
              </w:rPr>
              <w:t>Non Functional Requirements</w:t>
            </w:r>
            <w:r w:rsidR="00D61DE2">
              <w:rPr>
                <w:noProof/>
                <w:webHidden/>
              </w:rPr>
              <w:tab/>
            </w:r>
            <w:r w:rsidR="00D61DE2">
              <w:rPr>
                <w:noProof/>
                <w:webHidden/>
              </w:rPr>
              <w:fldChar w:fldCharType="begin"/>
            </w:r>
            <w:r w:rsidR="00D61DE2">
              <w:rPr>
                <w:noProof/>
                <w:webHidden/>
              </w:rPr>
              <w:instrText xml:space="preserve"> PAGEREF _Toc136216222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BE7F2F">
          <w:pPr>
            <w:pStyle w:val="TOC3"/>
            <w:tabs>
              <w:tab w:val="left" w:pos="1101"/>
              <w:tab w:val="right" w:leader="dot" w:pos="9430"/>
            </w:tabs>
            <w:rPr>
              <w:rFonts w:asciiTheme="minorHAnsi" w:eastAsiaTheme="minorEastAsia" w:hAnsiTheme="minorHAnsi" w:cstheme="minorBidi"/>
              <w:noProof/>
              <w:sz w:val="22"/>
              <w:szCs w:val="22"/>
            </w:rPr>
          </w:pPr>
          <w:hyperlink w:anchor="_Toc136216223" w:history="1">
            <w:r w:rsidR="00D61DE2" w:rsidRPr="00F56C1A">
              <w:rPr>
                <w:rStyle w:val="Hyperlink"/>
                <w:noProof/>
              </w:rPr>
              <w:t>1.</w:t>
            </w:r>
            <w:r w:rsidR="00D61DE2">
              <w:rPr>
                <w:rFonts w:asciiTheme="minorHAnsi" w:eastAsiaTheme="minorEastAsia" w:hAnsiTheme="minorHAnsi" w:cstheme="minorBidi"/>
                <w:noProof/>
                <w:sz w:val="22"/>
                <w:szCs w:val="22"/>
              </w:rPr>
              <w:tab/>
            </w:r>
            <w:r w:rsidR="00D61DE2" w:rsidRPr="00F56C1A">
              <w:rPr>
                <w:rStyle w:val="Hyperlink"/>
                <w:noProof/>
              </w:rPr>
              <w:t>Security</w:t>
            </w:r>
            <w:r w:rsidR="00D61DE2">
              <w:rPr>
                <w:noProof/>
                <w:webHidden/>
              </w:rPr>
              <w:tab/>
            </w:r>
            <w:r w:rsidR="00D61DE2">
              <w:rPr>
                <w:noProof/>
                <w:webHidden/>
              </w:rPr>
              <w:fldChar w:fldCharType="begin"/>
            </w:r>
            <w:r w:rsidR="00D61DE2">
              <w:rPr>
                <w:noProof/>
                <w:webHidden/>
              </w:rPr>
              <w:instrText xml:space="preserve"> PAGEREF _Toc136216223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4" w:history="1">
            <w:r w:rsidR="00D61DE2" w:rsidRPr="00F56C1A">
              <w:rPr>
                <w:rStyle w:val="Hyperlink"/>
                <w:noProof/>
              </w:rPr>
              <w:t>2. Availability</w:t>
            </w:r>
            <w:r w:rsidR="00D61DE2">
              <w:rPr>
                <w:noProof/>
                <w:webHidden/>
              </w:rPr>
              <w:tab/>
            </w:r>
            <w:r w:rsidR="00D61DE2">
              <w:rPr>
                <w:noProof/>
                <w:webHidden/>
              </w:rPr>
              <w:fldChar w:fldCharType="begin"/>
            </w:r>
            <w:r w:rsidR="00D61DE2">
              <w:rPr>
                <w:noProof/>
                <w:webHidden/>
              </w:rPr>
              <w:instrText xml:space="preserve"> PAGEREF _Toc136216224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5" w:history="1">
            <w:r w:rsidR="00D61DE2" w:rsidRPr="00F56C1A">
              <w:rPr>
                <w:rStyle w:val="Hyperlink"/>
                <w:noProof/>
              </w:rPr>
              <w:t>3. Scalability</w:t>
            </w:r>
            <w:r w:rsidR="00D61DE2">
              <w:rPr>
                <w:noProof/>
                <w:webHidden/>
              </w:rPr>
              <w:tab/>
            </w:r>
            <w:r w:rsidR="00D61DE2">
              <w:rPr>
                <w:noProof/>
                <w:webHidden/>
              </w:rPr>
              <w:fldChar w:fldCharType="begin"/>
            </w:r>
            <w:r w:rsidR="00D61DE2">
              <w:rPr>
                <w:noProof/>
                <w:webHidden/>
              </w:rPr>
              <w:instrText xml:space="preserve"> PAGEREF _Toc136216225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6" w:history="1">
            <w:r w:rsidR="00D61DE2" w:rsidRPr="00F56C1A">
              <w:rPr>
                <w:rStyle w:val="Hyperlink"/>
                <w:noProof/>
              </w:rPr>
              <w:t>4. Performance</w:t>
            </w:r>
            <w:r w:rsidR="00D61DE2">
              <w:rPr>
                <w:noProof/>
                <w:webHidden/>
              </w:rPr>
              <w:tab/>
            </w:r>
            <w:r w:rsidR="00D61DE2">
              <w:rPr>
                <w:noProof/>
                <w:webHidden/>
              </w:rPr>
              <w:fldChar w:fldCharType="begin"/>
            </w:r>
            <w:r w:rsidR="00D61DE2">
              <w:rPr>
                <w:noProof/>
                <w:webHidden/>
              </w:rPr>
              <w:instrText xml:space="preserve"> PAGEREF _Toc136216226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7" w:history="1">
            <w:r w:rsidR="00D61DE2" w:rsidRPr="00F56C1A">
              <w:rPr>
                <w:rStyle w:val="Hyperlink"/>
                <w:noProof/>
              </w:rPr>
              <w:t>5. Usability</w:t>
            </w:r>
            <w:r w:rsidR="00D61DE2">
              <w:rPr>
                <w:noProof/>
                <w:webHidden/>
              </w:rPr>
              <w:tab/>
            </w:r>
            <w:r w:rsidR="00D61DE2">
              <w:rPr>
                <w:noProof/>
                <w:webHidden/>
              </w:rPr>
              <w:fldChar w:fldCharType="begin"/>
            </w:r>
            <w:r w:rsidR="00D61DE2">
              <w:rPr>
                <w:noProof/>
                <w:webHidden/>
              </w:rPr>
              <w:instrText xml:space="preserve"> PAGEREF _Toc136216227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28" w:history="1">
            <w:r w:rsidR="00D61DE2" w:rsidRPr="00F56C1A">
              <w:rPr>
                <w:rStyle w:val="Hyperlink"/>
                <w:noProof/>
              </w:rPr>
              <w:t>3.4</w:t>
            </w:r>
            <w:r w:rsidR="00D61DE2">
              <w:rPr>
                <w:rFonts w:asciiTheme="minorHAnsi" w:eastAsiaTheme="minorEastAsia" w:hAnsiTheme="minorHAnsi" w:cstheme="minorBidi"/>
                <w:noProof/>
                <w:sz w:val="22"/>
                <w:szCs w:val="22"/>
              </w:rPr>
              <w:tab/>
            </w:r>
            <w:r w:rsidR="00D61DE2" w:rsidRPr="00F56C1A">
              <w:rPr>
                <w:rStyle w:val="Hyperlink"/>
                <w:noProof/>
              </w:rPr>
              <w:t>System Architecture</w:t>
            </w:r>
            <w:r w:rsidR="00D61DE2">
              <w:rPr>
                <w:noProof/>
                <w:webHidden/>
              </w:rPr>
              <w:tab/>
            </w:r>
            <w:r w:rsidR="00D61DE2">
              <w:rPr>
                <w:noProof/>
                <w:webHidden/>
              </w:rPr>
              <w:fldChar w:fldCharType="begin"/>
            </w:r>
            <w:r w:rsidR="00D61DE2">
              <w:rPr>
                <w:noProof/>
                <w:webHidden/>
              </w:rPr>
              <w:instrText xml:space="preserve"> PAGEREF _Toc136216228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29" w:history="1">
            <w:r w:rsidR="00D61DE2" w:rsidRPr="00F56C1A">
              <w:rPr>
                <w:rStyle w:val="Hyperlink"/>
                <w:noProof/>
              </w:rPr>
              <w:t>3.4.1. Client-Side Elements</w:t>
            </w:r>
            <w:r w:rsidR="00D61DE2">
              <w:rPr>
                <w:noProof/>
                <w:webHidden/>
              </w:rPr>
              <w:tab/>
            </w:r>
            <w:r w:rsidR="00D61DE2">
              <w:rPr>
                <w:noProof/>
                <w:webHidden/>
              </w:rPr>
              <w:fldChar w:fldCharType="begin"/>
            </w:r>
            <w:r w:rsidR="00D61DE2">
              <w:rPr>
                <w:noProof/>
                <w:webHidden/>
              </w:rPr>
              <w:instrText xml:space="preserve"> PAGEREF _Toc136216229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0" w:history="1">
            <w:r w:rsidR="00D61DE2" w:rsidRPr="00F56C1A">
              <w:rPr>
                <w:rStyle w:val="Hyperlink"/>
                <w:noProof/>
              </w:rPr>
              <w:t>3.4.2.  Components for the server</w:t>
            </w:r>
            <w:r w:rsidR="00D61DE2">
              <w:rPr>
                <w:noProof/>
                <w:webHidden/>
              </w:rPr>
              <w:tab/>
            </w:r>
            <w:r w:rsidR="00D61DE2">
              <w:rPr>
                <w:noProof/>
                <w:webHidden/>
              </w:rPr>
              <w:fldChar w:fldCharType="begin"/>
            </w:r>
            <w:r w:rsidR="00D61DE2">
              <w:rPr>
                <w:noProof/>
                <w:webHidden/>
              </w:rPr>
              <w:instrText xml:space="preserve"> PAGEREF _Toc136216230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1" w:history="1">
            <w:r w:rsidR="00D61DE2" w:rsidRPr="00F56C1A">
              <w:rPr>
                <w:rStyle w:val="Hyperlink"/>
                <w:noProof/>
              </w:rPr>
              <w:t>3.4.3. Infrastructure Elements</w:t>
            </w:r>
            <w:r w:rsidR="00D61DE2">
              <w:rPr>
                <w:noProof/>
                <w:webHidden/>
              </w:rPr>
              <w:tab/>
            </w:r>
            <w:r w:rsidR="00D61DE2">
              <w:rPr>
                <w:noProof/>
                <w:webHidden/>
              </w:rPr>
              <w:fldChar w:fldCharType="begin"/>
            </w:r>
            <w:r w:rsidR="00D61DE2">
              <w:rPr>
                <w:noProof/>
                <w:webHidden/>
              </w:rPr>
              <w:instrText xml:space="preserve"> PAGEREF _Toc136216231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2" w:history="1">
            <w:r w:rsidR="00D61DE2" w:rsidRPr="00F56C1A">
              <w:rPr>
                <w:rStyle w:val="Hyperlink"/>
                <w:noProof/>
              </w:rPr>
              <w:t>3.4.4. Application Layer</w:t>
            </w:r>
            <w:r w:rsidR="00D61DE2">
              <w:rPr>
                <w:noProof/>
                <w:webHidden/>
              </w:rPr>
              <w:tab/>
            </w:r>
            <w:r w:rsidR="00D61DE2">
              <w:rPr>
                <w:noProof/>
                <w:webHidden/>
              </w:rPr>
              <w:fldChar w:fldCharType="begin"/>
            </w:r>
            <w:r w:rsidR="00D61DE2">
              <w:rPr>
                <w:noProof/>
                <w:webHidden/>
              </w:rPr>
              <w:instrText xml:space="preserve"> PAGEREF _Toc136216232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3" w:history="1">
            <w:r w:rsidR="00D61DE2" w:rsidRPr="00F56C1A">
              <w:rPr>
                <w:rStyle w:val="Hyperlink"/>
                <w:noProof/>
              </w:rPr>
              <w:t>3.4.5. Database Layer</w:t>
            </w:r>
            <w:r w:rsidR="00D61DE2">
              <w:rPr>
                <w:noProof/>
                <w:webHidden/>
              </w:rPr>
              <w:tab/>
            </w:r>
            <w:r w:rsidR="00D61DE2">
              <w:rPr>
                <w:noProof/>
                <w:webHidden/>
              </w:rPr>
              <w:fldChar w:fldCharType="begin"/>
            </w:r>
            <w:r w:rsidR="00D61DE2">
              <w:rPr>
                <w:noProof/>
                <w:webHidden/>
              </w:rPr>
              <w:instrText xml:space="preserve"> PAGEREF _Toc136216233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34" w:history="1">
            <w:r w:rsidR="00D61DE2" w:rsidRPr="00F56C1A">
              <w:rPr>
                <w:rStyle w:val="Hyperlink"/>
                <w:noProof/>
              </w:rPr>
              <w:t>3.5.</w:t>
            </w:r>
            <w:r w:rsidR="00D61DE2">
              <w:rPr>
                <w:rFonts w:asciiTheme="minorHAnsi" w:eastAsiaTheme="minorEastAsia" w:hAnsiTheme="minorHAnsi" w:cstheme="minorBidi"/>
                <w:noProof/>
                <w:sz w:val="22"/>
                <w:szCs w:val="22"/>
              </w:rPr>
              <w:tab/>
            </w:r>
            <w:r w:rsidR="00D61DE2" w:rsidRPr="00F56C1A">
              <w:rPr>
                <w:rStyle w:val="Hyperlink"/>
                <w:noProof/>
              </w:rPr>
              <w:t>Database Design</w:t>
            </w:r>
            <w:r w:rsidR="00D61DE2">
              <w:rPr>
                <w:noProof/>
                <w:webHidden/>
              </w:rPr>
              <w:tab/>
            </w:r>
            <w:r w:rsidR="00D61DE2">
              <w:rPr>
                <w:noProof/>
                <w:webHidden/>
              </w:rPr>
              <w:fldChar w:fldCharType="begin"/>
            </w:r>
            <w:r w:rsidR="00D61DE2">
              <w:rPr>
                <w:noProof/>
                <w:webHidden/>
              </w:rPr>
              <w:instrText xml:space="preserve"> PAGEREF _Toc136216234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5" w:history="1">
            <w:r w:rsidR="00D61DE2" w:rsidRPr="00F56C1A">
              <w:rPr>
                <w:rStyle w:val="Hyperlink"/>
                <w:noProof/>
              </w:rPr>
              <w:t>3.5.1. Data Storage</w:t>
            </w:r>
            <w:r w:rsidR="00D61DE2">
              <w:rPr>
                <w:noProof/>
                <w:webHidden/>
              </w:rPr>
              <w:tab/>
            </w:r>
            <w:r w:rsidR="00D61DE2">
              <w:rPr>
                <w:noProof/>
                <w:webHidden/>
              </w:rPr>
              <w:fldChar w:fldCharType="begin"/>
            </w:r>
            <w:r w:rsidR="00D61DE2">
              <w:rPr>
                <w:noProof/>
                <w:webHidden/>
              </w:rPr>
              <w:instrText xml:space="preserve"> PAGEREF _Toc136216235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6" w:history="1">
            <w:r w:rsidR="00D61DE2" w:rsidRPr="00F56C1A">
              <w:rPr>
                <w:rStyle w:val="Hyperlink"/>
                <w:noProof/>
              </w:rPr>
              <w:t>3.5.2. Data Security</w:t>
            </w:r>
            <w:r w:rsidR="00D61DE2">
              <w:rPr>
                <w:noProof/>
                <w:webHidden/>
              </w:rPr>
              <w:tab/>
            </w:r>
            <w:r w:rsidR="00D61DE2">
              <w:rPr>
                <w:noProof/>
                <w:webHidden/>
              </w:rPr>
              <w:fldChar w:fldCharType="begin"/>
            </w:r>
            <w:r w:rsidR="00D61DE2">
              <w:rPr>
                <w:noProof/>
                <w:webHidden/>
              </w:rPr>
              <w:instrText xml:space="preserve"> PAGEREF _Toc136216236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7" w:history="1">
            <w:r w:rsidR="00D61DE2" w:rsidRPr="00F56C1A">
              <w:rPr>
                <w:rStyle w:val="Hyperlink"/>
                <w:noProof/>
              </w:rPr>
              <w:t>3.5.3. Data Organization</w:t>
            </w:r>
            <w:r w:rsidR="00D61DE2">
              <w:rPr>
                <w:noProof/>
                <w:webHidden/>
              </w:rPr>
              <w:tab/>
            </w:r>
            <w:r w:rsidR="00D61DE2">
              <w:rPr>
                <w:noProof/>
                <w:webHidden/>
              </w:rPr>
              <w:fldChar w:fldCharType="begin"/>
            </w:r>
            <w:r w:rsidR="00D61DE2">
              <w:rPr>
                <w:noProof/>
                <w:webHidden/>
              </w:rPr>
              <w:instrText xml:space="preserve"> PAGEREF _Toc136216237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8" w:history="1">
            <w:r w:rsidR="00D61DE2" w:rsidRPr="00F56C1A">
              <w:rPr>
                <w:rStyle w:val="Hyperlink"/>
                <w:noProof/>
              </w:rPr>
              <w:t>3.5.4. Data Scalability</w:t>
            </w:r>
            <w:r w:rsidR="00D61DE2">
              <w:rPr>
                <w:noProof/>
                <w:webHidden/>
              </w:rPr>
              <w:tab/>
            </w:r>
            <w:r w:rsidR="00D61DE2">
              <w:rPr>
                <w:noProof/>
                <w:webHidden/>
              </w:rPr>
              <w:fldChar w:fldCharType="begin"/>
            </w:r>
            <w:r w:rsidR="00D61DE2">
              <w:rPr>
                <w:noProof/>
                <w:webHidden/>
              </w:rPr>
              <w:instrText xml:space="preserve"> PAGEREF _Toc136216238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39" w:history="1">
            <w:r w:rsidR="00D61DE2" w:rsidRPr="00F56C1A">
              <w:rPr>
                <w:rStyle w:val="Hyperlink"/>
                <w:noProof/>
              </w:rPr>
              <w:t>3.5.5. Data Persistence</w:t>
            </w:r>
            <w:r w:rsidR="00D61DE2">
              <w:rPr>
                <w:noProof/>
                <w:webHidden/>
              </w:rPr>
              <w:tab/>
            </w:r>
            <w:r w:rsidR="00D61DE2">
              <w:rPr>
                <w:noProof/>
                <w:webHidden/>
              </w:rPr>
              <w:fldChar w:fldCharType="begin"/>
            </w:r>
            <w:r w:rsidR="00D61DE2">
              <w:rPr>
                <w:noProof/>
                <w:webHidden/>
              </w:rPr>
              <w:instrText xml:space="preserve"> PAGEREF _Toc136216239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40" w:history="1">
            <w:r w:rsidR="00D61DE2" w:rsidRPr="00F56C1A">
              <w:rPr>
                <w:rStyle w:val="Hyperlink"/>
                <w:noProof/>
              </w:rPr>
              <w:t>3.6.</w:t>
            </w:r>
            <w:r w:rsidR="00D61DE2">
              <w:rPr>
                <w:rFonts w:asciiTheme="minorHAnsi" w:eastAsiaTheme="minorEastAsia" w:hAnsiTheme="minorHAnsi" w:cstheme="minorBidi"/>
                <w:noProof/>
                <w:sz w:val="22"/>
                <w:szCs w:val="22"/>
              </w:rPr>
              <w:tab/>
            </w:r>
            <w:r w:rsidR="00D61DE2" w:rsidRPr="00F56C1A">
              <w:rPr>
                <w:rStyle w:val="Hyperlink"/>
                <w:noProof/>
              </w:rPr>
              <w:t>Scope</w:t>
            </w:r>
            <w:r w:rsidR="00D61DE2">
              <w:rPr>
                <w:noProof/>
                <w:webHidden/>
              </w:rPr>
              <w:tab/>
            </w:r>
            <w:r w:rsidR="00D61DE2">
              <w:rPr>
                <w:noProof/>
                <w:webHidden/>
              </w:rPr>
              <w:fldChar w:fldCharType="begin"/>
            </w:r>
            <w:r w:rsidR="00D61DE2">
              <w:rPr>
                <w:noProof/>
                <w:webHidden/>
              </w:rPr>
              <w:instrText xml:space="preserve"> PAGEREF _Toc136216240 \h </w:instrText>
            </w:r>
            <w:r w:rsidR="00D61DE2">
              <w:rPr>
                <w:noProof/>
                <w:webHidden/>
              </w:rPr>
            </w:r>
            <w:r w:rsidR="00D61DE2">
              <w:rPr>
                <w:noProof/>
                <w:webHidden/>
              </w:rPr>
              <w:fldChar w:fldCharType="separate"/>
            </w:r>
            <w:r w:rsidR="003E1C91">
              <w:rPr>
                <w:noProof/>
                <w:webHidden/>
              </w:rPr>
              <w:t>15</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41" w:history="1">
            <w:r w:rsidR="00D61DE2" w:rsidRPr="00F56C1A">
              <w:rPr>
                <w:rStyle w:val="Hyperlink"/>
                <w:noProof/>
              </w:rPr>
              <w:t>3.6.1.</w:t>
            </w:r>
            <w:r w:rsidR="00D61DE2">
              <w:rPr>
                <w:rFonts w:asciiTheme="minorHAnsi" w:eastAsiaTheme="minorEastAsia" w:hAnsiTheme="minorHAnsi" w:cstheme="minorBidi"/>
                <w:noProof/>
                <w:sz w:val="22"/>
                <w:szCs w:val="22"/>
              </w:rPr>
              <w:tab/>
            </w:r>
            <w:r w:rsidR="00D61DE2" w:rsidRPr="00F56C1A">
              <w:rPr>
                <w:rStyle w:val="Hyperlink"/>
                <w:noProof/>
              </w:rPr>
              <w:t>Features Falling Within Scope</w:t>
            </w:r>
            <w:r w:rsidR="00D61DE2">
              <w:rPr>
                <w:noProof/>
                <w:webHidden/>
              </w:rPr>
              <w:tab/>
            </w:r>
            <w:r w:rsidR="00D61DE2">
              <w:rPr>
                <w:noProof/>
                <w:webHidden/>
              </w:rPr>
              <w:fldChar w:fldCharType="begin"/>
            </w:r>
            <w:r w:rsidR="00D61DE2">
              <w:rPr>
                <w:noProof/>
                <w:webHidden/>
              </w:rPr>
              <w:instrText xml:space="preserve"> PAGEREF _Toc136216241 \h </w:instrText>
            </w:r>
            <w:r w:rsidR="00D61DE2">
              <w:rPr>
                <w:noProof/>
                <w:webHidden/>
              </w:rPr>
            </w:r>
            <w:r w:rsidR="00D61DE2">
              <w:rPr>
                <w:noProof/>
                <w:webHidden/>
              </w:rPr>
              <w:fldChar w:fldCharType="separate"/>
            </w:r>
            <w:r w:rsidR="003E1C91">
              <w:rPr>
                <w:noProof/>
                <w:webHidden/>
              </w:rPr>
              <w:t>15</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42" w:history="1">
            <w:r w:rsidR="00D61DE2" w:rsidRPr="00F56C1A">
              <w:rPr>
                <w:rStyle w:val="Hyperlink"/>
                <w:noProof/>
              </w:rPr>
              <w:t>3.6.2.</w:t>
            </w:r>
            <w:r w:rsidR="00D61DE2">
              <w:rPr>
                <w:rFonts w:asciiTheme="minorHAnsi" w:eastAsiaTheme="minorEastAsia" w:hAnsiTheme="minorHAnsi" w:cstheme="minorBidi"/>
                <w:noProof/>
                <w:sz w:val="22"/>
                <w:szCs w:val="22"/>
              </w:rPr>
              <w:tab/>
            </w:r>
            <w:r w:rsidR="00D61DE2" w:rsidRPr="00F56C1A">
              <w:rPr>
                <w:rStyle w:val="Hyperlink"/>
                <w:noProof/>
              </w:rPr>
              <w:t>Scope in Real World Use</w:t>
            </w:r>
            <w:r w:rsidR="00D61DE2">
              <w:rPr>
                <w:noProof/>
                <w:webHidden/>
              </w:rPr>
              <w:tab/>
            </w:r>
            <w:r w:rsidR="00D61DE2">
              <w:rPr>
                <w:noProof/>
                <w:webHidden/>
              </w:rPr>
              <w:fldChar w:fldCharType="begin"/>
            </w:r>
            <w:r w:rsidR="00D61DE2">
              <w:rPr>
                <w:noProof/>
                <w:webHidden/>
              </w:rPr>
              <w:instrText xml:space="preserve"> PAGEREF _Toc136216242 \h </w:instrText>
            </w:r>
            <w:r w:rsidR="00D61DE2">
              <w:rPr>
                <w:noProof/>
                <w:webHidden/>
              </w:rPr>
            </w:r>
            <w:r w:rsidR="00D61DE2">
              <w:rPr>
                <w:noProof/>
                <w:webHidden/>
              </w:rPr>
              <w:fldChar w:fldCharType="separate"/>
            </w:r>
            <w:r w:rsidR="003E1C91">
              <w:rPr>
                <w:noProof/>
                <w:webHidden/>
              </w:rPr>
              <w:t>16</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243" w:history="1">
            <w:r w:rsidR="00D61DE2" w:rsidRPr="00F56C1A">
              <w:rPr>
                <w:rStyle w:val="Hyperlink"/>
                <w:noProof/>
              </w:rPr>
              <w:t>Chapter 4: Implementation</w:t>
            </w:r>
            <w:r w:rsidR="00D61DE2">
              <w:rPr>
                <w:noProof/>
                <w:webHidden/>
              </w:rPr>
              <w:tab/>
            </w:r>
            <w:r w:rsidR="00D61DE2">
              <w:rPr>
                <w:noProof/>
                <w:webHidden/>
              </w:rPr>
              <w:fldChar w:fldCharType="begin"/>
            </w:r>
            <w:r w:rsidR="00D61DE2">
              <w:rPr>
                <w:noProof/>
                <w:webHidden/>
              </w:rPr>
              <w:instrText xml:space="preserve"> PAGEREF _Toc136216243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44" w:history="1">
            <w:r w:rsidR="00D61DE2" w:rsidRPr="00F56C1A">
              <w:rPr>
                <w:rStyle w:val="Hyperlink"/>
                <w:noProof/>
              </w:rPr>
              <w:t>4.1.</w:t>
            </w:r>
            <w:r w:rsidR="00D61DE2">
              <w:rPr>
                <w:rFonts w:asciiTheme="minorHAnsi" w:eastAsiaTheme="minorEastAsia" w:hAnsiTheme="minorHAnsi" w:cstheme="minorBidi"/>
                <w:noProof/>
                <w:sz w:val="22"/>
                <w:szCs w:val="22"/>
              </w:rPr>
              <w:tab/>
            </w:r>
            <w:r w:rsidR="00D61DE2" w:rsidRPr="00F56C1A">
              <w:rPr>
                <w:rStyle w:val="Hyperlink"/>
                <w:noProof/>
              </w:rPr>
              <w:t>Technology &amp; Tools Used</w:t>
            </w:r>
            <w:r w:rsidR="00D61DE2">
              <w:rPr>
                <w:noProof/>
                <w:webHidden/>
              </w:rPr>
              <w:tab/>
            </w:r>
            <w:r w:rsidR="00D61DE2">
              <w:rPr>
                <w:noProof/>
                <w:webHidden/>
              </w:rPr>
              <w:fldChar w:fldCharType="begin"/>
            </w:r>
            <w:r w:rsidR="00D61DE2">
              <w:rPr>
                <w:noProof/>
                <w:webHidden/>
              </w:rPr>
              <w:instrText xml:space="preserve"> PAGEREF _Toc136216244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45" w:history="1">
            <w:r w:rsidR="00D61DE2" w:rsidRPr="00F56C1A">
              <w:rPr>
                <w:rStyle w:val="Hyperlink"/>
                <w:noProof/>
              </w:rPr>
              <w:t>4.2.</w:t>
            </w:r>
            <w:r w:rsidR="00D61DE2">
              <w:rPr>
                <w:rFonts w:asciiTheme="minorHAnsi" w:eastAsiaTheme="minorEastAsia" w:hAnsiTheme="minorHAnsi" w:cstheme="minorBidi"/>
                <w:noProof/>
                <w:sz w:val="22"/>
                <w:szCs w:val="22"/>
              </w:rPr>
              <w:tab/>
            </w:r>
            <w:r w:rsidR="00D61DE2" w:rsidRPr="00F56C1A">
              <w:rPr>
                <w:rStyle w:val="Hyperlink"/>
                <w:noProof/>
              </w:rPr>
              <w:t>Front End Development</w:t>
            </w:r>
            <w:r w:rsidR="00D61DE2">
              <w:rPr>
                <w:noProof/>
                <w:webHidden/>
              </w:rPr>
              <w:tab/>
            </w:r>
            <w:r w:rsidR="00D61DE2">
              <w:rPr>
                <w:noProof/>
                <w:webHidden/>
              </w:rPr>
              <w:fldChar w:fldCharType="begin"/>
            </w:r>
            <w:r w:rsidR="00D61DE2">
              <w:rPr>
                <w:noProof/>
                <w:webHidden/>
              </w:rPr>
              <w:instrText xml:space="preserve"> PAGEREF _Toc136216245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46" w:history="1">
            <w:r w:rsidR="00D61DE2" w:rsidRPr="00F56C1A">
              <w:rPr>
                <w:rStyle w:val="Hyperlink"/>
                <w:noProof/>
              </w:rPr>
              <w:t>4.2.1.</w:t>
            </w:r>
            <w:r w:rsidR="00D61DE2">
              <w:rPr>
                <w:rFonts w:asciiTheme="minorHAnsi" w:eastAsiaTheme="minorEastAsia" w:hAnsiTheme="minorHAnsi" w:cstheme="minorBidi"/>
                <w:noProof/>
                <w:sz w:val="22"/>
                <w:szCs w:val="22"/>
              </w:rPr>
              <w:tab/>
            </w:r>
            <w:r w:rsidR="00D61DE2" w:rsidRPr="00F56C1A">
              <w:rPr>
                <w:rStyle w:val="Hyperlink"/>
                <w:noProof/>
              </w:rPr>
              <w:t>Home Page</w:t>
            </w:r>
            <w:r w:rsidR="00D61DE2">
              <w:rPr>
                <w:noProof/>
                <w:webHidden/>
              </w:rPr>
              <w:tab/>
            </w:r>
            <w:r w:rsidR="00D61DE2">
              <w:rPr>
                <w:noProof/>
                <w:webHidden/>
              </w:rPr>
              <w:fldChar w:fldCharType="begin"/>
            </w:r>
            <w:r w:rsidR="00D61DE2">
              <w:rPr>
                <w:noProof/>
                <w:webHidden/>
              </w:rPr>
              <w:instrText xml:space="preserve"> PAGEREF _Toc136216246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47" w:history="1">
            <w:r w:rsidR="00D61DE2" w:rsidRPr="00F56C1A">
              <w:rPr>
                <w:rStyle w:val="Hyperlink"/>
                <w:noProof/>
              </w:rPr>
              <w:t>4.2.2.</w:t>
            </w:r>
            <w:r w:rsidR="00D61DE2">
              <w:rPr>
                <w:rFonts w:asciiTheme="minorHAnsi" w:eastAsiaTheme="minorEastAsia" w:hAnsiTheme="minorHAnsi" w:cstheme="minorBidi"/>
                <w:noProof/>
                <w:sz w:val="22"/>
                <w:szCs w:val="22"/>
              </w:rPr>
              <w:tab/>
            </w:r>
            <w:r w:rsidR="00D61DE2" w:rsidRPr="00F56C1A">
              <w:rPr>
                <w:rStyle w:val="Hyperlink"/>
                <w:noProof/>
              </w:rPr>
              <w:t>Job Posting Page</w:t>
            </w:r>
            <w:r w:rsidR="00D61DE2">
              <w:rPr>
                <w:noProof/>
                <w:webHidden/>
              </w:rPr>
              <w:tab/>
            </w:r>
            <w:r w:rsidR="00D61DE2">
              <w:rPr>
                <w:noProof/>
                <w:webHidden/>
              </w:rPr>
              <w:fldChar w:fldCharType="begin"/>
            </w:r>
            <w:r w:rsidR="00D61DE2">
              <w:rPr>
                <w:noProof/>
                <w:webHidden/>
              </w:rPr>
              <w:instrText xml:space="preserve"> PAGEREF _Toc136216247 \h </w:instrText>
            </w:r>
            <w:r w:rsidR="00D61DE2">
              <w:rPr>
                <w:noProof/>
                <w:webHidden/>
              </w:rPr>
            </w:r>
            <w:r w:rsidR="00D61DE2">
              <w:rPr>
                <w:noProof/>
                <w:webHidden/>
              </w:rPr>
              <w:fldChar w:fldCharType="separate"/>
            </w:r>
            <w:r w:rsidR="003E1C91">
              <w:rPr>
                <w:noProof/>
                <w:webHidden/>
              </w:rPr>
              <w:t>1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48" w:history="1">
            <w:r w:rsidR="00D61DE2" w:rsidRPr="00F56C1A">
              <w:rPr>
                <w:rStyle w:val="Hyperlink"/>
                <w:noProof/>
              </w:rPr>
              <w:t>4.2.3.</w:t>
            </w:r>
            <w:r w:rsidR="00D61DE2">
              <w:rPr>
                <w:rFonts w:asciiTheme="minorHAnsi" w:eastAsiaTheme="minorEastAsia" w:hAnsiTheme="minorHAnsi" w:cstheme="minorBidi"/>
                <w:noProof/>
                <w:sz w:val="22"/>
                <w:szCs w:val="22"/>
              </w:rPr>
              <w:tab/>
            </w:r>
            <w:r w:rsidR="00D61DE2" w:rsidRPr="00F56C1A">
              <w:rPr>
                <w:rStyle w:val="Hyperlink"/>
                <w:noProof/>
              </w:rPr>
              <w:t>Login Page</w:t>
            </w:r>
            <w:r w:rsidR="00D61DE2">
              <w:rPr>
                <w:noProof/>
                <w:webHidden/>
              </w:rPr>
              <w:tab/>
            </w:r>
            <w:r w:rsidR="00D61DE2">
              <w:rPr>
                <w:noProof/>
                <w:webHidden/>
              </w:rPr>
              <w:fldChar w:fldCharType="begin"/>
            </w:r>
            <w:r w:rsidR="00D61DE2">
              <w:rPr>
                <w:noProof/>
                <w:webHidden/>
              </w:rPr>
              <w:instrText xml:space="preserve"> PAGEREF _Toc136216248 \h </w:instrText>
            </w:r>
            <w:r w:rsidR="00D61DE2">
              <w:rPr>
                <w:noProof/>
                <w:webHidden/>
              </w:rPr>
            </w:r>
            <w:r w:rsidR="00D61DE2">
              <w:rPr>
                <w:noProof/>
                <w:webHidden/>
              </w:rPr>
              <w:fldChar w:fldCharType="separate"/>
            </w:r>
            <w:r w:rsidR="003E1C91">
              <w:rPr>
                <w:noProof/>
                <w:webHidden/>
              </w:rPr>
              <w:t>20</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49" w:history="1">
            <w:r w:rsidR="00D61DE2" w:rsidRPr="00F56C1A">
              <w:rPr>
                <w:rStyle w:val="Hyperlink"/>
                <w:noProof/>
              </w:rPr>
              <w:t>4.2.4.</w:t>
            </w:r>
            <w:r w:rsidR="00D61DE2">
              <w:rPr>
                <w:rFonts w:asciiTheme="minorHAnsi" w:eastAsiaTheme="minorEastAsia" w:hAnsiTheme="minorHAnsi" w:cstheme="minorBidi"/>
                <w:noProof/>
                <w:sz w:val="22"/>
                <w:szCs w:val="22"/>
              </w:rPr>
              <w:tab/>
            </w:r>
            <w:r w:rsidR="00D61DE2" w:rsidRPr="00F56C1A">
              <w:rPr>
                <w:rStyle w:val="Hyperlink"/>
                <w:noProof/>
              </w:rPr>
              <w:t>Applicant Login Page</w:t>
            </w:r>
            <w:r w:rsidR="00D61DE2">
              <w:rPr>
                <w:noProof/>
                <w:webHidden/>
              </w:rPr>
              <w:tab/>
            </w:r>
            <w:r w:rsidR="00D61DE2">
              <w:rPr>
                <w:noProof/>
                <w:webHidden/>
              </w:rPr>
              <w:fldChar w:fldCharType="begin"/>
            </w:r>
            <w:r w:rsidR="00D61DE2">
              <w:rPr>
                <w:noProof/>
                <w:webHidden/>
              </w:rPr>
              <w:instrText xml:space="preserve"> PAGEREF _Toc136216249 \h </w:instrText>
            </w:r>
            <w:r w:rsidR="00D61DE2">
              <w:rPr>
                <w:noProof/>
                <w:webHidden/>
              </w:rPr>
            </w:r>
            <w:r w:rsidR="00D61DE2">
              <w:rPr>
                <w:noProof/>
                <w:webHidden/>
              </w:rPr>
              <w:fldChar w:fldCharType="separate"/>
            </w:r>
            <w:r w:rsidR="003E1C91">
              <w:rPr>
                <w:noProof/>
                <w:webHidden/>
              </w:rPr>
              <w:t>21</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50" w:history="1">
            <w:r w:rsidR="00D61DE2" w:rsidRPr="00F56C1A">
              <w:rPr>
                <w:rStyle w:val="Hyperlink"/>
                <w:noProof/>
              </w:rPr>
              <w:t>4.2.5.</w:t>
            </w:r>
            <w:r w:rsidR="00D61DE2">
              <w:rPr>
                <w:rFonts w:asciiTheme="minorHAnsi" w:eastAsiaTheme="minorEastAsia" w:hAnsiTheme="minorHAnsi" w:cstheme="minorBidi"/>
                <w:noProof/>
                <w:sz w:val="22"/>
                <w:szCs w:val="22"/>
              </w:rPr>
              <w:tab/>
            </w:r>
            <w:r w:rsidR="00D61DE2" w:rsidRPr="00F56C1A">
              <w:rPr>
                <w:rStyle w:val="Hyperlink"/>
                <w:noProof/>
              </w:rPr>
              <w:t>Employer Login Page</w:t>
            </w:r>
            <w:r w:rsidR="00D61DE2">
              <w:rPr>
                <w:noProof/>
                <w:webHidden/>
              </w:rPr>
              <w:tab/>
            </w:r>
            <w:r w:rsidR="00D61DE2">
              <w:rPr>
                <w:noProof/>
                <w:webHidden/>
              </w:rPr>
              <w:fldChar w:fldCharType="begin"/>
            </w:r>
            <w:r w:rsidR="00D61DE2">
              <w:rPr>
                <w:noProof/>
                <w:webHidden/>
              </w:rPr>
              <w:instrText xml:space="preserve"> PAGEREF _Toc136216250 \h </w:instrText>
            </w:r>
            <w:r w:rsidR="00D61DE2">
              <w:rPr>
                <w:noProof/>
                <w:webHidden/>
              </w:rPr>
            </w:r>
            <w:r w:rsidR="00D61DE2">
              <w:rPr>
                <w:noProof/>
                <w:webHidden/>
              </w:rPr>
              <w:fldChar w:fldCharType="separate"/>
            </w:r>
            <w:r w:rsidR="003E1C91">
              <w:rPr>
                <w:noProof/>
                <w:webHidden/>
              </w:rPr>
              <w:t>22</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51" w:history="1">
            <w:r w:rsidR="00D61DE2" w:rsidRPr="00F56C1A">
              <w:rPr>
                <w:rStyle w:val="Hyperlink"/>
                <w:noProof/>
              </w:rPr>
              <w:t>4.2.6.</w:t>
            </w:r>
            <w:r w:rsidR="00D61DE2">
              <w:rPr>
                <w:rFonts w:asciiTheme="minorHAnsi" w:eastAsiaTheme="minorEastAsia" w:hAnsiTheme="minorHAnsi" w:cstheme="minorBidi"/>
                <w:noProof/>
                <w:sz w:val="22"/>
                <w:szCs w:val="22"/>
              </w:rPr>
              <w:tab/>
            </w:r>
            <w:r w:rsidR="00D61DE2" w:rsidRPr="00F56C1A">
              <w:rPr>
                <w:rStyle w:val="Hyperlink"/>
                <w:noProof/>
              </w:rPr>
              <w:t>Sign Up Page</w:t>
            </w:r>
            <w:r w:rsidR="00D61DE2">
              <w:rPr>
                <w:noProof/>
                <w:webHidden/>
              </w:rPr>
              <w:tab/>
            </w:r>
            <w:r w:rsidR="00D61DE2">
              <w:rPr>
                <w:noProof/>
                <w:webHidden/>
              </w:rPr>
              <w:fldChar w:fldCharType="begin"/>
            </w:r>
            <w:r w:rsidR="00D61DE2">
              <w:rPr>
                <w:noProof/>
                <w:webHidden/>
              </w:rPr>
              <w:instrText xml:space="preserve"> PAGEREF _Toc136216251 \h </w:instrText>
            </w:r>
            <w:r w:rsidR="00D61DE2">
              <w:rPr>
                <w:noProof/>
                <w:webHidden/>
              </w:rPr>
            </w:r>
            <w:r w:rsidR="00D61DE2">
              <w:rPr>
                <w:noProof/>
                <w:webHidden/>
              </w:rPr>
              <w:fldChar w:fldCharType="separate"/>
            </w:r>
            <w:r w:rsidR="003E1C91">
              <w:rPr>
                <w:noProof/>
                <w:webHidden/>
              </w:rPr>
              <w:t>23</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52" w:history="1">
            <w:r w:rsidR="00D61DE2" w:rsidRPr="00F56C1A">
              <w:rPr>
                <w:rStyle w:val="Hyperlink"/>
                <w:noProof/>
              </w:rPr>
              <w:t>4.2.7.</w:t>
            </w:r>
            <w:r w:rsidR="00D61DE2">
              <w:rPr>
                <w:rFonts w:asciiTheme="minorHAnsi" w:eastAsiaTheme="minorEastAsia" w:hAnsiTheme="minorHAnsi" w:cstheme="minorBidi"/>
                <w:noProof/>
                <w:sz w:val="22"/>
                <w:szCs w:val="22"/>
              </w:rPr>
              <w:tab/>
            </w:r>
            <w:r w:rsidR="00D61DE2" w:rsidRPr="00F56C1A">
              <w:rPr>
                <w:rStyle w:val="Hyperlink"/>
                <w:noProof/>
              </w:rPr>
              <w:t>Applicant Registration Page</w:t>
            </w:r>
            <w:r w:rsidR="00D61DE2">
              <w:rPr>
                <w:noProof/>
                <w:webHidden/>
              </w:rPr>
              <w:tab/>
            </w:r>
            <w:r w:rsidR="00D61DE2">
              <w:rPr>
                <w:noProof/>
                <w:webHidden/>
              </w:rPr>
              <w:fldChar w:fldCharType="begin"/>
            </w:r>
            <w:r w:rsidR="00D61DE2">
              <w:rPr>
                <w:noProof/>
                <w:webHidden/>
              </w:rPr>
              <w:instrText xml:space="preserve"> PAGEREF _Toc136216252 \h </w:instrText>
            </w:r>
            <w:r w:rsidR="00D61DE2">
              <w:rPr>
                <w:noProof/>
                <w:webHidden/>
              </w:rPr>
            </w:r>
            <w:r w:rsidR="00D61DE2">
              <w:rPr>
                <w:noProof/>
                <w:webHidden/>
              </w:rPr>
              <w:fldChar w:fldCharType="separate"/>
            </w:r>
            <w:r w:rsidR="003E1C91">
              <w:rPr>
                <w:noProof/>
                <w:webHidden/>
              </w:rPr>
              <w:t>24</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53" w:history="1">
            <w:r w:rsidR="00D61DE2" w:rsidRPr="00F56C1A">
              <w:rPr>
                <w:rStyle w:val="Hyperlink"/>
                <w:noProof/>
              </w:rPr>
              <w:t>4.2.8.</w:t>
            </w:r>
            <w:r w:rsidR="00D61DE2">
              <w:rPr>
                <w:rFonts w:asciiTheme="minorHAnsi" w:eastAsiaTheme="minorEastAsia" w:hAnsiTheme="minorHAnsi" w:cstheme="minorBidi"/>
                <w:noProof/>
                <w:sz w:val="22"/>
                <w:szCs w:val="22"/>
              </w:rPr>
              <w:tab/>
            </w:r>
            <w:r w:rsidR="00D61DE2" w:rsidRPr="00F56C1A">
              <w:rPr>
                <w:rStyle w:val="Hyperlink"/>
                <w:noProof/>
              </w:rPr>
              <w:t>Employer Registration Page</w:t>
            </w:r>
            <w:r w:rsidR="00D61DE2">
              <w:rPr>
                <w:noProof/>
                <w:webHidden/>
              </w:rPr>
              <w:tab/>
            </w:r>
            <w:r w:rsidR="00D61DE2">
              <w:rPr>
                <w:noProof/>
                <w:webHidden/>
              </w:rPr>
              <w:fldChar w:fldCharType="begin"/>
            </w:r>
            <w:r w:rsidR="00D61DE2">
              <w:rPr>
                <w:noProof/>
                <w:webHidden/>
              </w:rPr>
              <w:instrText xml:space="preserve"> PAGEREF _Toc136216253 \h </w:instrText>
            </w:r>
            <w:r w:rsidR="00D61DE2">
              <w:rPr>
                <w:noProof/>
                <w:webHidden/>
              </w:rPr>
            </w:r>
            <w:r w:rsidR="00D61DE2">
              <w:rPr>
                <w:noProof/>
                <w:webHidden/>
              </w:rPr>
              <w:fldChar w:fldCharType="separate"/>
            </w:r>
            <w:r w:rsidR="003E1C91">
              <w:rPr>
                <w:noProof/>
                <w:webHidden/>
              </w:rPr>
              <w:t>25</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54" w:history="1">
            <w:r w:rsidR="00D61DE2" w:rsidRPr="00F56C1A">
              <w:rPr>
                <w:rStyle w:val="Hyperlink"/>
                <w:noProof/>
              </w:rPr>
              <w:t>4.2.9.</w:t>
            </w:r>
            <w:r w:rsidR="00D61DE2">
              <w:rPr>
                <w:rFonts w:asciiTheme="minorHAnsi" w:eastAsiaTheme="minorEastAsia" w:hAnsiTheme="minorHAnsi" w:cstheme="minorBidi"/>
                <w:noProof/>
                <w:sz w:val="22"/>
                <w:szCs w:val="22"/>
              </w:rPr>
              <w:tab/>
            </w:r>
            <w:r w:rsidR="00D61DE2" w:rsidRPr="00F56C1A">
              <w:rPr>
                <w:rStyle w:val="Hyperlink"/>
                <w:noProof/>
              </w:rPr>
              <w:t>Applicant Dashboard – Edit Profile</w:t>
            </w:r>
            <w:r w:rsidR="00D61DE2">
              <w:rPr>
                <w:noProof/>
                <w:webHidden/>
              </w:rPr>
              <w:tab/>
            </w:r>
            <w:r w:rsidR="00D61DE2">
              <w:rPr>
                <w:noProof/>
                <w:webHidden/>
              </w:rPr>
              <w:fldChar w:fldCharType="begin"/>
            </w:r>
            <w:r w:rsidR="00D61DE2">
              <w:rPr>
                <w:noProof/>
                <w:webHidden/>
              </w:rPr>
              <w:instrText xml:space="preserve"> PAGEREF _Toc136216254 \h </w:instrText>
            </w:r>
            <w:r w:rsidR="00D61DE2">
              <w:rPr>
                <w:noProof/>
                <w:webHidden/>
              </w:rPr>
            </w:r>
            <w:r w:rsidR="00D61DE2">
              <w:rPr>
                <w:noProof/>
                <w:webHidden/>
              </w:rPr>
              <w:fldChar w:fldCharType="separate"/>
            </w:r>
            <w:r w:rsidR="003E1C91">
              <w:rPr>
                <w:noProof/>
                <w:webHidden/>
              </w:rPr>
              <w:t>26</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55" w:history="1">
            <w:r w:rsidR="00D61DE2" w:rsidRPr="00F56C1A">
              <w:rPr>
                <w:rStyle w:val="Hyperlink"/>
                <w:noProof/>
              </w:rPr>
              <w:t>4.2.10.</w:t>
            </w:r>
            <w:r w:rsidR="00D61DE2">
              <w:rPr>
                <w:rFonts w:asciiTheme="minorHAnsi" w:eastAsiaTheme="minorEastAsia" w:hAnsiTheme="minorHAnsi" w:cstheme="minorBidi"/>
                <w:noProof/>
                <w:sz w:val="22"/>
                <w:szCs w:val="22"/>
              </w:rPr>
              <w:tab/>
            </w:r>
            <w:r w:rsidR="00D61DE2" w:rsidRPr="00F56C1A">
              <w:rPr>
                <w:rStyle w:val="Hyperlink"/>
                <w:noProof/>
              </w:rPr>
              <w:t>Applicant Dashboard – Job Applications</w:t>
            </w:r>
            <w:r w:rsidR="00D61DE2">
              <w:rPr>
                <w:noProof/>
                <w:webHidden/>
              </w:rPr>
              <w:tab/>
            </w:r>
            <w:r w:rsidR="00D61DE2">
              <w:rPr>
                <w:noProof/>
                <w:webHidden/>
              </w:rPr>
              <w:fldChar w:fldCharType="begin"/>
            </w:r>
            <w:r w:rsidR="00D61DE2">
              <w:rPr>
                <w:noProof/>
                <w:webHidden/>
              </w:rPr>
              <w:instrText xml:space="preserve"> PAGEREF _Toc136216255 \h </w:instrText>
            </w:r>
            <w:r w:rsidR="00D61DE2">
              <w:rPr>
                <w:noProof/>
                <w:webHidden/>
              </w:rPr>
            </w:r>
            <w:r w:rsidR="00D61DE2">
              <w:rPr>
                <w:noProof/>
                <w:webHidden/>
              </w:rPr>
              <w:fldChar w:fldCharType="separate"/>
            </w:r>
            <w:r w:rsidR="003E1C91">
              <w:rPr>
                <w:noProof/>
                <w:webHidden/>
              </w:rPr>
              <w:t>27</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56" w:history="1">
            <w:r w:rsidR="00D61DE2" w:rsidRPr="00F56C1A">
              <w:rPr>
                <w:rStyle w:val="Hyperlink"/>
                <w:noProof/>
              </w:rPr>
              <w:t>4.2.11.</w:t>
            </w:r>
            <w:r w:rsidR="00D61DE2">
              <w:rPr>
                <w:rFonts w:asciiTheme="minorHAnsi" w:eastAsiaTheme="minorEastAsia" w:hAnsiTheme="minorHAnsi" w:cstheme="minorBidi"/>
                <w:noProof/>
                <w:sz w:val="22"/>
                <w:szCs w:val="22"/>
              </w:rPr>
              <w:tab/>
            </w:r>
            <w:r w:rsidR="00D61DE2" w:rsidRPr="00F56C1A">
              <w:rPr>
                <w:rStyle w:val="Hyperlink"/>
                <w:noProof/>
              </w:rPr>
              <w:t>Applicant Dashboard – Mailbox</w:t>
            </w:r>
            <w:r w:rsidR="00D61DE2">
              <w:rPr>
                <w:noProof/>
                <w:webHidden/>
              </w:rPr>
              <w:tab/>
            </w:r>
            <w:r w:rsidR="00D61DE2">
              <w:rPr>
                <w:noProof/>
                <w:webHidden/>
              </w:rPr>
              <w:fldChar w:fldCharType="begin"/>
            </w:r>
            <w:r w:rsidR="00D61DE2">
              <w:rPr>
                <w:noProof/>
                <w:webHidden/>
              </w:rPr>
              <w:instrText xml:space="preserve"> PAGEREF _Toc136216256 \h </w:instrText>
            </w:r>
            <w:r w:rsidR="00D61DE2">
              <w:rPr>
                <w:noProof/>
                <w:webHidden/>
              </w:rPr>
            </w:r>
            <w:r w:rsidR="00D61DE2">
              <w:rPr>
                <w:noProof/>
                <w:webHidden/>
              </w:rPr>
              <w:fldChar w:fldCharType="separate"/>
            </w:r>
            <w:r w:rsidR="003E1C91">
              <w:rPr>
                <w:noProof/>
                <w:webHidden/>
              </w:rPr>
              <w:t>28</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57" w:history="1">
            <w:r w:rsidR="00D61DE2" w:rsidRPr="00F56C1A">
              <w:rPr>
                <w:rStyle w:val="Hyperlink"/>
                <w:noProof/>
              </w:rPr>
              <w:t>4.2.12.</w:t>
            </w:r>
            <w:r w:rsidR="00D61DE2">
              <w:rPr>
                <w:rFonts w:asciiTheme="minorHAnsi" w:eastAsiaTheme="minorEastAsia" w:hAnsiTheme="minorHAnsi" w:cstheme="minorBidi"/>
                <w:noProof/>
                <w:sz w:val="22"/>
                <w:szCs w:val="22"/>
              </w:rPr>
              <w:tab/>
            </w:r>
            <w:r w:rsidR="00D61DE2" w:rsidRPr="00F56C1A">
              <w:rPr>
                <w:rStyle w:val="Hyperlink"/>
                <w:noProof/>
              </w:rPr>
              <w:t>Applicant Dashboard – Read / Reply Mail</w:t>
            </w:r>
            <w:r w:rsidR="00D61DE2">
              <w:rPr>
                <w:noProof/>
                <w:webHidden/>
              </w:rPr>
              <w:tab/>
            </w:r>
            <w:r w:rsidR="00D61DE2">
              <w:rPr>
                <w:noProof/>
                <w:webHidden/>
              </w:rPr>
              <w:fldChar w:fldCharType="begin"/>
            </w:r>
            <w:r w:rsidR="00D61DE2">
              <w:rPr>
                <w:noProof/>
                <w:webHidden/>
              </w:rPr>
              <w:instrText xml:space="preserve"> PAGEREF _Toc136216257 \h </w:instrText>
            </w:r>
            <w:r w:rsidR="00D61DE2">
              <w:rPr>
                <w:noProof/>
                <w:webHidden/>
              </w:rPr>
            </w:r>
            <w:r w:rsidR="00D61DE2">
              <w:rPr>
                <w:noProof/>
                <w:webHidden/>
              </w:rPr>
              <w:fldChar w:fldCharType="separate"/>
            </w:r>
            <w:r w:rsidR="003E1C91">
              <w:rPr>
                <w:noProof/>
                <w:webHidden/>
              </w:rPr>
              <w:t>29</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58" w:history="1">
            <w:r w:rsidR="00D61DE2" w:rsidRPr="00F56C1A">
              <w:rPr>
                <w:rStyle w:val="Hyperlink"/>
                <w:noProof/>
              </w:rPr>
              <w:t>4.2.13.</w:t>
            </w:r>
            <w:r w:rsidR="00D61DE2">
              <w:rPr>
                <w:rFonts w:asciiTheme="minorHAnsi" w:eastAsiaTheme="minorEastAsia" w:hAnsiTheme="minorHAnsi" w:cstheme="minorBidi"/>
                <w:noProof/>
                <w:sz w:val="22"/>
                <w:szCs w:val="22"/>
              </w:rPr>
              <w:tab/>
            </w:r>
            <w:r w:rsidR="00D61DE2" w:rsidRPr="00F56C1A">
              <w:rPr>
                <w:rStyle w:val="Hyperlink"/>
                <w:noProof/>
              </w:rPr>
              <w:t>Applicant Dashboard – Settings</w:t>
            </w:r>
            <w:r w:rsidR="00D61DE2">
              <w:rPr>
                <w:noProof/>
                <w:webHidden/>
              </w:rPr>
              <w:tab/>
            </w:r>
            <w:r w:rsidR="00D61DE2">
              <w:rPr>
                <w:noProof/>
                <w:webHidden/>
              </w:rPr>
              <w:fldChar w:fldCharType="begin"/>
            </w:r>
            <w:r w:rsidR="00D61DE2">
              <w:rPr>
                <w:noProof/>
                <w:webHidden/>
              </w:rPr>
              <w:instrText xml:space="preserve"> PAGEREF _Toc136216258 \h </w:instrText>
            </w:r>
            <w:r w:rsidR="00D61DE2">
              <w:rPr>
                <w:noProof/>
                <w:webHidden/>
              </w:rPr>
            </w:r>
            <w:r w:rsidR="00D61DE2">
              <w:rPr>
                <w:noProof/>
                <w:webHidden/>
              </w:rPr>
              <w:fldChar w:fldCharType="separate"/>
            </w:r>
            <w:r w:rsidR="003E1C91">
              <w:rPr>
                <w:noProof/>
                <w:webHidden/>
              </w:rPr>
              <w:t>30</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59" w:history="1">
            <w:r w:rsidR="00D61DE2" w:rsidRPr="00F56C1A">
              <w:rPr>
                <w:rStyle w:val="Hyperlink"/>
                <w:noProof/>
              </w:rPr>
              <w:t>4.2.14.</w:t>
            </w:r>
            <w:r w:rsidR="00D61DE2">
              <w:rPr>
                <w:rFonts w:asciiTheme="minorHAnsi" w:eastAsiaTheme="minorEastAsia" w:hAnsiTheme="minorHAnsi" w:cstheme="minorBidi"/>
                <w:noProof/>
                <w:sz w:val="22"/>
                <w:szCs w:val="22"/>
              </w:rPr>
              <w:tab/>
            </w:r>
            <w:r w:rsidR="00D61DE2" w:rsidRPr="00F56C1A">
              <w:rPr>
                <w:rStyle w:val="Hyperlink"/>
                <w:noProof/>
              </w:rPr>
              <w:t>Employer Dashboard</w:t>
            </w:r>
            <w:r w:rsidR="00D61DE2">
              <w:rPr>
                <w:noProof/>
                <w:webHidden/>
              </w:rPr>
              <w:tab/>
            </w:r>
            <w:r w:rsidR="00D61DE2">
              <w:rPr>
                <w:noProof/>
                <w:webHidden/>
              </w:rPr>
              <w:fldChar w:fldCharType="begin"/>
            </w:r>
            <w:r w:rsidR="00D61DE2">
              <w:rPr>
                <w:noProof/>
                <w:webHidden/>
              </w:rPr>
              <w:instrText xml:space="preserve"> PAGEREF _Toc136216259 \h </w:instrText>
            </w:r>
            <w:r w:rsidR="00D61DE2">
              <w:rPr>
                <w:noProof/>
                <w:webHidden/>
              </w:rPr>
            </w:r>
            <w:r w:rsidR="00D61DE2">
              <w:rPr>
                <w:noProof/>
                <w:webHidden/>
              </w:rPr>
              <w:fldChar w:fldCharType="separate"/>
            </w:r>
            <w:r w:rsidR="003E1C91">
              <w:rPr>
                <w:noProof/>
                <w:webHidden/>
              </w:rPr>
              <w:t>31</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0" w:history="1">
            <w:r w:rsidR="00D61DE2" w:rsidRPr="00F56C1A">
              <w:rPr>
                <w:rStyle w:val="Hyperlink"/>
                <w:noProof/>
              </w:rPr>
              <w:t>4.2.15.</w:t>
            </w:r>
            <w:r w:rsidR="00D61DE2">
              <w:rPr>
                <w:rFonts w:asciiTheme="minorHAnsi" w:eastAsiaTheme="minorEastAsia" w:hAnsiTheme="minorHAnsi" w:cstheme="minorBidi"/>
                <w:noProof/>
                <w:sz w:val="22"/>
                <w:szCs w:val="22"/>
              </w:rPr>
              <w:tab/>
            </w:r>
            <w:r w:rsidR="00D61DE2" w:rsidRPr="00F56C1A">
              <w:rPr>
                <w:rStyle w:val="Hyperlink"/>
                <w:noProof/>
              </w:rPr>
              <w:t>Employer Dashboard – Company Details Page</w:t>
            </w:r>
            <w:r w:rsidR="00D61DE2">
              <w:rPr>
                <w:noProof/>
                <w:webHidden/>
              </w:rPr>
              <w:tab/>
            </w:r>
            <w:r w:rsidR="00D61DE2">
              <w:rPr>
                <w:noProof/>
                <w:webHidden/>
              </w:rPr>
              <w:fldChar w:fldCharType="begin"/>
            </w:r>
            <w:r w:rsidR="00D61DE2">
              <w:rPr>
                <w:noProof/>
                <w:webHidden/>
              </w:rPr>
              <w:instrText xml:space="preserve"> PAGEREF _Toc136216260 \h </w:instrText>
            </w:r>
            <w:r w:rsidR="00D61DE2">
              <w:rPr>
                <w:noProof/>
                <w:webHidden/>
              </w:rPr>
            </w:r>
            <w:r w:rsidR="00D61DE2">
              <w:rPr>
                <w:noProof/>
                <w:webHidden/>
              </w:rPr>
              <w:fldChar w:fldCharType="separate"/>
            </w:r>
            <w:r w:rsidR="003E1C91">
              <w:rPr>
                <w:noProof/>
                <w:webHidden/>
              </w:rPr>
              <w:t>32</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1" w:history="1">
            <w:r w:rsidR="00D61DE2" w:rsidRPr="00F56C1A">
              <w:rPr>
                <w:rStyle w:val="Hyperlink"/>
                <w:noProof/>
              </w:rPr>
              <w:t>4.2.16.</w:t>
            </w:r>
            <w:r w:rsidR="00D61DE2">
              <w:rPr>
                <w:rFonts w:asciiTheme="minorHAnsi" w:eastAsiaTheme="minorEastAsia" w:hAnsiTheme="minorHAnsi" w:cstheme="minorBidi"/>
                <w:noProof/>
                <w:sz w:val="22"/>
                <w:szCs w:val="22"/>
              </w:rPr>
              <w:tab/>
            </w:r>
            <w:r w:rsidR="00D61DE2" w:rsidRPr="00F56C1A">
              <w:rPr>
                <w:rStyle w:val="Hyperlink"/>
                <w:noProof/>
              </w:rPr>
              <w:t>Employer Dashboard – Create Job Page</w:t>
            </w:r>
            <w:r w:rsidR="00D61DE2">
              <w:rPr>
                <w:noProof/>
                <w:webHidden/>
              </w:rPr>
              <w:tab/>
            </w:r>
            <w:r w:rsidR="00D61DE2">
              <w:rPr>
                <w:noProof/>
                <w:webHidden/>
              </w:rPr>
              <w:fldChar w:fldCharType="begin"/>
            </w:r>
            <w:r w:rsidR="00D61DE2">
              <w:rPr>
                <w:noProof/>
                <w:webHidden/>
              </w:rPr>
              <w:instrText xml:space="preserve"> PAGEREF _Toc136216261 \h </w:instrText>
            </w:r>
            <w:r w:rsidR="00D61DE2">
              <w:rPr>
                <w:noProof/>
                <w:webHidden/>
              </w:rPr>
            </w:r>
            <w:r w:rsidR="00D61DE2">
              <w:rPr>
                <w:noProof/>
                <w:webHidden/>
              </w:rPr>
              <w:fldChar w:fldCharType="separate"/>
            </w:r>
            <w:r w:rsidR="003E1C91">
              <w:rPr>
                <w:noProof/>
                <w:webHidden/>
              </w:rPr>
              <w:t>33</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2" w:history="1">
            <w:r w:rsidR="00D61DE2" w:rsidRPr="00F56C1A">
              <w:rPr>
                <w:rStyle w:val="Hyperlink"/>
                <w:noProof/>
              </w:rPr>
              <w:t>4.2.17.</w:t>
            </w:r>
            <w:r w:rsidR="00D61DE2">
              <w:rPr>
                <w:rFonts w:asciiTheme="minorHAnsi" w:eastAsiaTheme="minorEastAsia" w:hAnsiTheme="minorHAnsi" w:cstheme="minorBidi"/>
                <w:noProof/>
                <w:sz w:val="22"/>
                <w:szCs w:val="22"/>
              </w:rPr>
              <w:tab/>
            </w:r>
            <w:r w:rsidR="00D61DE2" w:rsidRPr="00F56C1A">
              <w:rPr>
                <w:rStyle w:val="Hyperlink"/>
                <w:noProof/>
              </w:rPr>
              <w:t>Employer Dashboard – Posted Jobs</w:t>
            </w:r>
            <w:r w:rsidR="00D61DE2">
              <w:rPr>
                <w:noProof/>
                <w:webHidden/>
              </w:rPr>
              <w:tab/>
            </w:r>
            <w:r w:rsidR="00D61DE2">
              <w:rPr>
                <w:noProof/>
                <w:webHidden/>
              </w:rPr>
              <w:fldChar w:fldCharType="begin"/>
            </w:r>
            <w:r w:rsidR="00D61DE2">
              <w:rPr>
                <w:noProof/>
                <w:webHidden/>
              </w:rPr>
              <w:instrText xml:space="preserve"> PAGEREF _Toc136216262 \h </w:instrText>
            </w:r>
            <w:r w:rsidR="00D61DE2">
              <w:rPr>
                <w:noProof/>
                <w:webHidden/>
              </w:rPr>
            </w:r>
            <w:r w:rsidR="00D61DE2">
              <w:rPr>
                <w:noProof/>
                <w:webHidden/>
              </w:rPr>
              <w:fldChar w:fldCharType="separate"/>
            </w:r>
            <w:r w:rsidR="003E1C91">
              <w:rPr>
                <w:noProof/>
                <w:webHidden/>
              </w:rPr>
              <w:t>34</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3" w:history="1">
            <w:r w:rsidR="00D61DE2" w:rsidRPr="00F56C1A">
              <w:rPr>
                <w:rStyle w:val="Hyperlink"/>
                <w:noProof/>
              </w:rPr>
              <w:t>4.2.18.</w:t>
            </w:r>
            <w:r w:rsidR="00D61DE2">
              <w:rPr>
                <w:rFonts w:asciiTheme="minorHAnsi" w:eastAsiaTheme="minorEastAsia" w:hAnsiTheme="minorHAnsi" w:cstheme="minorBidi"/>
                <w:noProof/>
                <w:sz w:val="22"/>
                <w:szCs w:val="22"/>
              </w:rPr>
              <w:tab/>
            </w:r>
            <w:r w:rsidR="00D61DE2" w:rsidRPr="00F56C1A">
              <w:rPr>
                <w:rStyle w:val="Hyperlink"/>
                <w:noProof/>
              </w:rPr>
              <w:t>Employer Dashboard – Job Applications Page</w:t>
            </w:r>
            <w:r w:rsidR="00D61DE2">
              <w:rPr>
                <w:noProof/>
                <w:webHidden/>
              </w:rPr>
              <w:tab/>
            </w:r>
            <w:r w:rsidR="00D61DE2">
              <w:rPr>
                <w:noProof/>
                <w:webHidden/>
              </w:rPr>
              <w:fldChar w:fldCharType="begin"/>
            </w:r>
            <w:r w:rsidR="00D61DE2">
              <w:rPr>
                <w:noProof/>
                <w:webHidden/>
              </w:rPr>
              <w:instrText xml:space="preserve"> PAGEREF _Toc136216263 \h </w:instrText>
            </w:r>
            <w:r w:rsidR="00D61DE2">
              <w:rPr>
                <w:noProof/>
                <w:webHidden/>
              </w:rPr>
            </w:r>
            <w:r w:rsidR="00D61DE2">
              <w:rPr>
                <w:noProof/>
                <w:webHidden/>
              </w:rPr>
              <w:fldChar w:fldCharType="separate"/>
            </w:r>
            <w:r w:rsidR="003E1C91">
              <w:rPr>
                <w:noProof/>
                <w:webHidden/>
              </w:rPr>
              <w:t>35</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4" w:history="1">
            <w:r w:rsidR="00D61DE2" w:rsidRPr="00F56C1A">
              <w:rPr>
                <w:rStyle w:val="Hyperlink"/>
                <w:noProof/>
              </w:rPr>
              <w:t>4.2.19.</w:t>
            </w:r>
            <w:r w:rsidR="00D61DE2">
              <w:rPr>
                <w:rFonts w:asciiTheme="minorHAnsi" w:eastAsiaTheme="minorEastAsia" w:hAnsiTheme="minorHAnsi" w:cstheme="minorBidi"/>
                <w:noProof/>
                <w:sz w:val="22"/>
                <w:szCs w:val="22"/>
              </w:rPr>
              <w:tab/>
            </w:r>
            <w:r w:rsidR="00D61DE2" w:rsidRPr="00F56C1A">
              <w:rPr>
                <w:rStyle w:val="Hyperlink"/>
                <w:noProof/>
              </w:rPr>
              <w:t>Employer Dashboard – Mailbox</w:t>
            </w:r>
            <w:r w:rsidR="00D61DE2">
              <w:rPr>
                <w:noProof/>
                <w:webHidden/>
              </w:rPr>
              <w:tab/>
            </w:r>
            <w:r w:rsidR="00D61DE2">
              <w:rPr>
                <w:noProof/>
                <w:webHidden/>
              </w:rPr>
              <w:fldChar w:fldCharType="begin"/>
            </w:r>
            <w:r w:rsidR="00D61DE2">
              <w:rPr>
                <w:noProof/>
                <w:webHidden/>
              </w:rPr>
              <w:instrText xml:space="preserve"> PAGEREF _Toc136216264 \h </w:instrText>
            </w:r>
            <w:r w:rsidR="00D61DE2">
              <w:rPr>
                <w:noProof/>
                <w:webHidden/>
              </w:rPr>
            </w:r>
            <w:r w:rsidR="00D61DE2">
              <w:rPr>
                <w:noProof/>
                <w:webHidden/>
              </w:rPr>
              <w:fldChar w:fldCharType="separate"/>
            </w:r>
            <w:r w:rsidR="003E1C91">
              <w:rPr>
                <w:noProof/>
                <w:webHidden/>
              </w:rPr>
              <w:t>36</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5" w:history="1">
            <w:r w:rsidR="00D61DE2" w:rsidRPr="00F56C1A">
              <w:rPr>
                <w:rStyle w:val="Hyperlink"/>
                <w:noProof/>
              </w:rPr>
              <w:t>4.2.20.</w:t>
            </w:r>
            <w:r w:rsidR="00D61DE2">
              <w:rPr>
                <w:rFonts w:asciiTheme="minorHAnsi" w:eastAsiaTheme="minorEastAsia" w:hAnsiTheme="minorHAnsi" w:cstheme="minorBidi"/>
                <w:noProof/>
                <w:sz w:val="22"/>
                <w:szCs w:val="22"/>
              </w:rPr>
              <w:tab/>
            </w:r>
            <w:r w:rsidR="00D61DE2" w:rsidRPr="00F56C1A">
              <w:rPr>
                <w:rStyle w:val="Hyperlink"/>
                <w:noProof/>
              </w:rPr>
              <w:t>Employer Dashboard – Reply / Create Mail Page</w:t>
            </w:r>
            <w:r w:rsidR="00D61DE2">
              <w:rPr>
                <w:noProof/>
                <w:webHidden/>
              </w:rPr>
              <w:tab/>
            </w:r>
            <w:r w:rsidR="00D61DE2">
              <w:rPr>
                <w:noProof/>
                <w:webHidden/>
              </w:rPr>
              <w:fldChar w:fldCharType="begin"/>
            </w:r>
            <w:r w:rsidR="00D61DE2">
              <w:rPr>
                <w:noProof/>
                <w:webHidden/>
              </w:rPr>
              <w:instrText xml:space="preserve"> PAGEREF _Toc136216265 \h </w:instrText>
            </w:r>
            <w:r w:rsidR="00D61DE2">
              <w:rPr>
                <w:noProof/>
                <w:webHidden/>
              </w:rPr>
            </w:r>
            <w:r w:rsidR="00D61DE2">
              <w:rPr>
                <w:noProof/>
                <w:webHidden/>
              </w:rPr>
              <w:fldChar w:fldCharType="separate"/>
            </w:r>
            <w:r w:rsidR="003E1C91">
              <w:rPr>
                <w:noProof/>
                <w:webHidden/>
              </w:rPr>
              <w:t>37</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6" w:history="1">
            <w:r w:rsidR="00D61DE2" w:rsidRPr="00F56C1A">
              <w:rPr>
                <w:rStyle w:val="Hyperlink"/>
                <w:noProof/>
              </w:rPr>
              <w:t>4.2.21.</w:t>
            </w:r>
            <w:r w:rsidR="00D61DE2">
              <w:rPr>
                <w:rFonts w:asciiTheme="minorHAnsi" w:eastAsiaTheme="minorEastAsia" w:hAnsiTheme="minorHAnsi" w:cstheme="minorBidi"/>
                <w:noProof/>
                <w:sz w:val="22"/>
                <w:szCs w:val="22"/>
              </w:rPr>
              <w:tab/>
            </w:r>
            <w:r w:rsidR="00D61DE2" w:rsidRPr="00F56C1A">
              <w:rPr>
                <w:rStyle w:val="Hyperlink"/>
                <w:noProof/>
              </w:rPr>
              <w:t>Employer Dashboard - Settings</w:t>
            </w:r>
            <w:r w:rsidR="00D61DE2">
              <w:rPr>
                <w:noProof/>
                <w:webHidden/>
              </w:rPr>
              <w:tab/>
            </w:r>
            <w:r w:rsidR="00D61DE2">
              <w:rPr>
                <w:noProof/>
                <w:webHidden/>
              </w:rPr>
              <w:fldChar w:fldCharType="begin"/>
            </w:r>
            <w:r w:rsidR="00D61DE2">
              <w:rPr>
                <w:noProof/>
                <w:webHidden/>
              </w:rPr>
              <w:instrText xml:space="preserve"> PAGEREF _Toc136216266 \h </w:instrText>
            </w:r>
            <w:r w:rsidR="00D61DE2">
              <w:rPr>
                <w:noProof/>
                <w:webHidden/>
              </w:rPr>
            </w:r>
            <w:r w:rsidR="00D61DE2">
              <w:rPr>
                <w:noProof/>
                <w:webHidden/>
              </w:rPr>
              <w:fldChar w:fldCharType="separate"/>
            </w:r>
            <w:r w:rsidR="003E1C91">
              <w:rPr>
                <w:noProof/>
                <w:webHidden/>
              </w:rPr>
              <w:t>38</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7" w:history="1">
            <w:r w:rsidR="00D61DE2" w:rsidRPr="00F56C1A">
              <w:rPr>
                <w:rStyle w:val="Hyperlink"/>
                <w:noProof/>
              </w:rPr>
              <w:t>4.2.22.</w:t>
            </w:r>
            <w:r w:rsidR="00D61DE2">
              <w:rPr>
                <w:rFonts w:asciiTheme="minorHAnsi" w:eastAsiaTheme="minorEastAsia" w:hAnsiTheme="minorHAnsi" w:cstheme="minorBidi"/>
                <w:noProof/>
                <w:sz w:val="22"/>
                <w:szCs w:val="22"/>
              </w:rPr>
              <w:tab/>
            </w:r>
            <w:r w:rsidR="00D61DE2" w:rsidRPr="00F56C1A">
              <w:rPr>
                <w:rStyle w:val="Hyperlink"/>
                <w:noProof/>
              </w:rPr>
              <w:t>Employer Dashboard – Applications Database</w:t>
            </w:r>
            <w:r w:rsidR="00D61DE2">
              <w:rPr>
                <w:noProof/>
                <w:webHidden/>
              </w:rPr>
              <w:tab/>
            </w:r>
            <w:r w:rsidR="00D61DE2">
              <w:rPr>
                <w:noProof/>
                <w:webHidden/>
              </w:rPr>
              <w:fldChar w:fldCharType="begin"/>
            </w:r>
            <w:r w:rsidR="00D61DE2">
              <w:rPr>
                <w:noProof/>
                <w:webHidden/>
              </w:rPr>
              <w:instrText xml:space="preserve"> PAGEREF _Toc136216267 \h </w:instrText>
            </w:r>
            <w:r w:rsidR="00D61DE2">
              <w:rPr>
                <w:noProof/>
                <w:webHidden/>
              </w:rPr>
            </w:r>
            <w:r w:rsidR="00D61DE2">
              <w:rPr>
                <w:noProof/>
                <w:webHidden/>
              </w:rPr>
              <w:fldChar w:fldCharType="separate"/>
            </w:r>
            <w:r w:rsidR="003E1C91">
              <w:rPr>
                <w:noProof/>
                <w:webHidden/>
              </w:rPr>
              <w:t>39</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8" w:history="1">
            <w:r w:rsidR="00D61DE2" w:rsidRPr="00F56C1A">
              <w:rPr>
                <w:rStyle w:val="Hyperlink"/>
                <w:noProof/>
              </w:rPr>
              <w:t>4.2.23.</w:t>
            </w:r>
            <w:r w:rsidR="00D61DE2">
              <w:rPr>
                <w:rFonts w:asciiTheme="minorHAnsi" w:eastAsiaTheme="minorEastAsia" w:hAnsiTheme="minorHAnsi" w:cstheme="minorBidi"/>
                <w:noProof/>
                <w:sz w:val="22"/>
                <w:szCs w:val="22"/>
              </w:rPr>
              <w:tab/>
            </w:r>
            <w:r w:rsidR="00D61DE2" w:rsidRPr="00F56C1A">
              <w:rPr>
                <w:rStyle w:val="Hyperlink"/>
                <w:noProof/>
              </w:rPr>
              <w:t>Admin Dashboard</w:t>
            </w:r>
            <w:r w:rsidR="00D61DE2">
              <w:rPr>
                <w:noProof/>
                <w:webHidden/>
              </w:rPr>
              <w:tab/>
            </w:r>
            <w:r w:rsidR="00D61DE2">
              <w:rPr>
                <w:noProof/>
                <w:webHidden/>
              </w:rPr>
              <w:fldChar w:fldCharType="begin"/>
            </w:r>
            <w:r w:rsidR="00D61DE2">
              <w:rPr>
                <w:noProof/>
                <w:webHidden/>
              </w:rPr>
              <w:instrText xml:space="preserve"> PAGEREF _Toc136216268 \h </w:instrText>
            </w:r>
            <w:r w:rsidR="00D61DE2">
              <w:rPr>
                <w:noProof/>
                <w:webHidden/>
              </w:rPr>
            </w:r>
            <w:r w:rsidR="00D61DE2">
              <w:rPr>
                <w:noProof/>
                <w:webHidden/>
              </w:rPr>
              <w:fldChar w:fldCharType="separate"/>
            </w:r>
            <w:r w:rsidR="003E1C91">
              <w:rPr>
                <w:noProof/>
                <w:webHidden/>
              </w:rPr>
              <w:t>40</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69" w:history="1">
            <w:r w:rsidR="00D61DE2" w:rsidRPr="00F56C1A">
              <w:rPr>
                <w:rStyle w:val="Hyperlink"/>
                <w:noProof/>
              </w:rPr>
              <w:t>4.2.24.</w:t>
            </w:r>
            <w:r w:rsidR="00D61DE2">
              <w:rPr>
                <w:rFonts w:asciiTheme="minorHAnsi" w:eastAsiaTheme="minorEastAsia" w:hAnsiTheme="minorHAnsi" w:cstheme="minorBidi"/>
                <w:noProof/>
                <w:sz w:val="22"/>
                <w:szCs w:val="22"/>
              </w:rPr>
              <w:tab/>
            </w:r>
            <w:r w:rsidR="00D61DE2" w:rsidRPr="00F56C1A">
              <w:rPr>
                <w:rStyle w:val="Hyperlink"/>
                <w:noProof/>
              </w:rPr>
              <w:t>Admin Dashboard – Active Jobs</w:t>
            </w:r>
            <w:r w:rsidR="00D61DE2">
              <w:rPr>
                <w:noProof/>
                <w:webHidden/>
              </w:rPr>
              <w:tab/>
            </w:r>
            <w:r w:rsidR="00D61DE2">
              <w:rPr>
                <w:noProof/>
                <w:webHidden/>
              </w:rPr>
              <w:fldChar w:fldCharType="begin"/>
            </w:r>
            <w:r w:rsidR="00D61DE2">
              <w:rPr>
                <w:noProof/>
                <w:webHidden/>
              </w:rPr>
              <w:instrText xml:space="preserve"> PAGEREF _Toc136216269 \h </w:instrText>
            </w:r>
            <w:r w:rsidR="00D61DE2">
              <w:rPr>
                <w:noProof/>
                <w:webHidden/>
              </w:rPr>
            </w:r>
            <w:r w:rsidR="00D61DE2">
              <w:rPr>
                <w:noProof/>
                <w:webHidden/>
              </w:rPr>
              <w:fldChar w:fldCharType="separate"/>
            </w:r>
            <w:r w:rsidR="003E1C91">
              <w:rPr>
                <w:noProof/>
                <w:webHidden/>
              </w:rPr>
              <w:t>41</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70" w:history="1">
            <w:r w:rsidR="00D61DE2" w:rsidRPr="00F56C1A">
              <w:rPr>
                <w:rStyle w:val="Hyperlink"/>
                <w:noProof/>
              </w:rPr>
              <w:t>4.2.25.</w:t>
            </w:r>
            <w:r w:rsidR="00D61DE2">
              <w:rPr>
                <w:rFonts w:asciiTheme="minorHAnsi" w:eastAsiaTheme="minorEastAsia" w:hAnsiTheme="minorHAnsi" w:cstheme="minorBidi"/>
                <w:noProof/>
                <w:sz w:val="22"/>
                <w:szCs w:val="22"/>
              </w:rPr>
              <w:tab/>
            </w:r>
            <w:r w:rsidR="00D61DE2" w:rsidRPr="00F56C1A">
              <w:rPr>
                <w:rStyle w:val="Hyperlink"/>
                <w:noProof/>
              </w:rPr>
              <w:t>Admin Dashboard – Applicants Database</w:t>
            </w:r>
            <w:r w:rsidR="00D61DE2">
              <w:rPr>
                <w:noProof/>
                <w:webHidden/>
              </w:rPr>
              <w:tab/>
            </w:r>
            <w:r w:rsidR="00D61DE2">
              <w:rPr>
                <w:noProof/>
                <w:webHidden/>
              </w:rPr>
              <w:fldChar w:fldCharType="begin"/>
            </w:r>
            <w:r w:rsidR="00D61DE2">
              <w:rPr>
                <w:noProof/>
                <w:webHidden/>
              </w:rPr>
              <w:instrText xml:space="preserve"> PAGEREF _Toc136216270 \h </w:instrText>
            </w:r>
            <w:r w:rsidR="00D61DE2">
              <w:rPr>
                <w:noProof/>
                <w:webHidden/>
              </w:rPr>
            </w:r>
            <w:r w:rsidR="00D61DE2">
              <w:rPr>
                <w:noProof/>
                <w:webHidden/>
              </w:rPr>
              <w:fldChar w:fldCharType="separate"/>
            </w:r>
            <w:r w:rsidR="003E1C91">
              <w:rPr>
                <w:noProof/>
                <w:webHidden/>
              </w:rPr>
              <w:t>42</w:t>
            </w:r>
            <w:r w:rsidR="00D61DE2">
              <w:rPr>
                <w:noProof/>
                <w:webHidden/>
              </w:rPr>
              <w:fldChar w:fldCharType="end"/>
            </w:r>
          </w:hyperlink>
        </w:p>
        <w:p w:rsidR="00D61DE2" w:rsidRDefault="00BE7F2F">
          <w:pPr>
            <w:pStyle w:val="TOC3"/>
            <w:tabs>
              <w:tab w:val="left" w:pos="1540"/>
              <w:tab w:val="right" w:leader="dot" w:pos="9430"/>
            </w:tabs>
            <w:rPr>
              <w:rFonts w:asciiTheme="minorHAnsi" w:eastAsiaTheme="minorEastAsia" w:hAnsiTheme="minorHAnsi" w:cstheme="minorBidi"/>
              <w:noProof/>
              <w:sz w:val="22"/>
              <w:szCs w:val="22"/>
            </w:rPr>
          </w:pPr>
          <w:hyperlink w:anchor="_Toc136216271" w:history="1">
            <w:r w:rsidR="00D61DE2" w:rsidRPr="00F56C1A">
              <w:rPr>
                <w:rStyle w:val="Hyperlink"/>
                <w:noProof/>
              </w:rPr>
              <w:t>4.2.26.</w:t>
            </w:r>
            <w:r w:rsidR="00D61DE2">
              <w:rPr>
                <w:rFonts w:asciiTheme="minorHAnsi" w:eastAsiaTheme="minorEastAsia" w:hAnsiTheme="minorHAnsi" w:cstheme="minorBidi"/>
                <w:noProof/>
                <w:sz w:val="22"/>
                <w:szCs w:val="22"/>
              </w:rPr>
              <w:tab/>
            </w:r>
            <w:r w:rsidR="00D61DE2" w:rsidRPr="00F56C1A">
              <w:rPr>
                <w:rStyle w:val="Hyperlink"/>
                <w:noProof/>
              </w:rPr>
              <w:t>Admin Dashboard – Employers Database</w:t>
            </w:r>
            <w:r w:rsidR="00D61DE2">
              <w:rPr>
                <w:noProof/>
                <w:webHidden/>
              </w:rPr>
              <w:tab/>
            </w:r>
            <w:r w:rsidR="00D61DE2">
              <w:rPr>
                <w:noProof/>
                <w:webHidden/>
              </w:rPr>
              <w:fldChar w:fldCharType="begin"/>
            </w:r>
            <w:r w:rsidR="00D61DE2">
              <w:rPr>
                <w:noProof/>
                <w:webHidden/>
              </w:rPr>
              <w:instrText xml:space="preserve"> PAGEREF _Toc136216271 \h </w:instrText>
            </w:r>
            <w:r w:rsidR="00D61DE2">
              <w:rPr>
                <w:noProof/>
                <w:webHidden/>
              </w:rPr>
            </w:r>
            <w:r w:rsidR="00D61DE2">
              <w:rPr>
                <w:noProof/>
                <w:webHidden/>
              </w:rPr>
              <w:fldChar w:fldCharType="separate"/>
            </w:r>
            <w:r w:rsidR="003E1C91">
              <w:rPr>
                <w:noProof/>
                <w:webHidden/>
              </w:rPr>
              <w:t>4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72" w:history="1">
            <w:r w:rsidR="00D61DE2" w:rsidRPr="00F56C1A">
              <w:rPr>
                <w:rStyle w:val="Hyperlink"/>
                <w:noProof/>
              </w:rPr>
              <w:t>4.3.</w:t>
            </w:r>
            <w:r w:rsidR="00D61DE2">
              <w:rPr>
                <w:rFonts w:asciiTheme="minorHAnsi" w:eastAsiaTheme="minorEastAsia" w:hAnsiTheme="minorHAnsi" w:cstheme="minorBidi"/>
                <w:noProof/>
                <w:sz w:val="22"/>
                <w:szCs w:val="22"/>
              </w:rPr>
              <w:tab/>
            </w:r>
            <w:r w:rsidR="00D61DE2" w:rsidRPr="00F56C1A">
              <w:rPr>
                <w:rStyle w:val="Hyperlink"/>
                <w:noProof/>
              </w:rPr>
              <w:t>Backend Development</w:t>
            </w:r>
            <w:r w:rsidR="00D61DE2">
              <w:rPr>
                <w:noProof/>
                <w:webHidden/>
              </w:rPr>
              <w:tab/>
            </w:r>
            <w:r w:rsidR="00D61DE2">
              <w:rPr>
                <w:noProof/>
                <w:webHidden/>
              </w:rPr>
              <w:fldChar w:fldCharType="begin"/>
            </w:r>
            <w:r w:rsidR="00D61DE2">
              <w:rPr>
                <w:noProof/>
                <w:webHidden/>
              </w:rPr>
              <w:instrText xml:space="preserve"> PAGEREF _Toc136216272 \h </w:instrText>
            </w:r>
            <w:r w:rsidR="00D61DE2">
              <w:rPr>
                <w:noProof/>
                <w:webHidden/>
              </w:rPr>
            </w:r>
            <w:r w:rsidR="00D61DE2">
              <w:rPr>
                <w:noProof/>
                <w:webHidden/>
              </w:rPr>
              <w:fldChar w:fldCharType="separate"/>
            </w:r>
            <w:r w:rsidR="003E1C91">
              <w:rPr>
                <w:noProof/>
                <w:webHidden/>
              </w:rPr>
              <w:t>44</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73" w:history="1">
            <w:r w:rsidR="00D61DE2" w:rsidRPr="00F56C1A">
              <w:rPr>
                <w:rStyle w:val="Hyperlink"/>
                <w:noProof/>
              </w:rPr>
              <w:t>4.3.1.</w:t>
            </w:r>
            <w:r w:rsidR="00D61DE2">
              <w:rPr>
                <w:rFonts w:asciiTheme="minorHAnsi" w:eastAsiaTheme="minorEastAsia" w:hAnsiTheme="minorHAnsi" w:cstheme="minorBidi"/>
                <w:noProof/>
                <w:sz w:val="22"/>
                <w:szCs w:val="22"/>
              </w:rPr>
              <w:tab/>
            </w:r>
            <w:r w:rsidR="00D61DE2" w:rsidRPr="00F56C1A">
              <w:rPr>
                <w:rStyle w:val="Hyperlink"/>
                <w:noProof/>
              </w:rPr>
              <w:t>Administrator’s Backend</w:t>
            </w:r>
            <w:r w:rsidR="00D61DE2">
              <w:rPr>
                <w:noProof/>
                <w:webHidden/>
              </w:rPr>
              <w:tab/>
            </w:r>
            <w:r w:rsidR="00D61DE2">
              <w:rPr>
                <w:noProof/>
                <w:webHidden/>
              </w:rPr>
              <w:fldChar w:fldCharType="begin"/>
            </w:r>
            <w:r w:rsidR="00D61DE2">
              <w:rPr>
                <w:noProof/>
                <w:webHidden/>
              </w:rPr>
              <w:instrText xml:space="preserve"> PAGEREF _Toc136216273 \h </w:instrText>
            </w:r>
            <w:r w:rsidR="00D61DE2">
              <w:rPr>
                <w:noProof/>
                <w:webHidden/>
              </w:rPr>
            </w:r>
            <w:r w:rsidR="00D61DE2">
              <w:rPr>
                <w:noProof/>
                <w:webHidden/>
              </w:rPr>
              <w:fldChar w:fldCharType="separate"/>
            </w:r>
            <w:r w:rsidR="003E1C91">
              <w:rPr>
                <w:noProof/>
                <w:webHidden/>
              </w:rPr>
              <w:t>44</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74" w:history="1">
            <w:r w:rsidR="00D61DE2" w:rsidRPr="00F56C1A">
              <w:rPr>
                <w:rStyle w:val="Hyperlink"/>
                <w:noProof/>
              </w:rPr>
              <w:t>4.3.2.</w:t>
            </w:r>
            <w:r w:rsidR="00D61DE2">
              <w:rPr>
                <w:rFonts w:asciiTheme="minorHAnsi" w:eastAsiaTheme="minorEastAsia" w:hAnsiTheme="minorHAnsi" w:cstheme="minorBidi"/>
                <w:noProof/>
                <w:sz w:val="22"/>
                <w:szCs w:val="22"/>
              </w:rPr>
              <w:tab/>
            </w:r>
            <w:r w:rsidR="00D61DE2" w:rsidRPr="00F56C1A">
              <w:rPr>
                <w:rStyle w:val="Hyperlink"/>
                <w:noProof/>
              </w:rPr>
              <w:t>Employer’s Backend</w:t>
            </w:r>
            <w:r w:rsidR="00D61DE2">
              <w:rPr>
                <w:noProof/>
                <w:webHidden/>
              </w:rPr>
              <w:tab/>
            </w:r>
            <w:r w:rsidR="00D61DE2">
              <w:rPr>
                <w:noProof/>
                <w:webHidden/>
              </w:rPr>
              <w:fldChar w:fldCharType="begin"/>
            </w:r>
            <w:r w:rsidR="00D61DE2">
              <w:rPr>
                <w:noProof/>
                <w:webHidden/>
              </w:rPr>
              <w:instrText xml:space="preserve"> PAGEREF _Toc136216274 \h </w:instrText>
            </w:r>
            <w:r w:rsidR="00D61DE2">
              <w:rPr>
                <w:noProof/>
                <w:webHidden/>
              </w:rPr>
            </w:r>
            <w:r w:rsidR="00D61DE2">
              <w:rPr>
                <w:noProof/>
                <w:webHidden/>
              </w:rPr>
              <w:fldChar w:fldCharType="separate"/>
            </w:r>
            <w:r w:rsidR="003E1C91">
              <w:rPr>
                <w:noProof/>
                <w:webHidden/>
              </w:rPr>
              <w:t>44</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75" w:history="1">
            <w:r w:rsidR="00D61DE2" w:rsidRPr="00F56C1A">
              <w:rPr>
                <w:rStyle w:val="Hyperlink"/>
                <w:noProof/>
              </w:rPr>
              <w:t>4.3.3.</w:t>
            </w:r>
            <w:r w:rsidR="00D61DE2">
              <w:rPr>
                <w:rFonts w:asciiTheme="minorHAnsi" w:eastAsiaTheme="minorEastAsia" w:hAnsiTheme="minorHAnsi" w:cstheme="minorBidi"/>
                <w:noProof/>
                <w:sz w:val="22"/>
                <w:szCs w:val="22"/>
              </w:rPr>
              <w:tab/>
            </w:r>
            <w:r w:rsidR="00D61DE2" w:rsidRPr="00F56C1A">
              <w:rPr>
                <w:rStyle w:val="Hyperlink"/>
                <w:noProof/>
              </w:rPr>
              <w:t>User’s Backend</w:t>
            </w:r>
            <w:r w:rsidR="00D61DE2">
              <w:rPr>
                <w:noProof/>
                <w:webHidden/>
              </w:rPr>
              <w:tab/>
            </w:r>
            <w:r w:rsidR="00D61DE2">
              <w:rPr>
                <w:noProof/>
                <w:webHidden/>
              </w:rPr>
              <w:fldChar w:fldCharType="begin"/>
            </w:r>
            <w:r w:rsidR="00D61DE2">
              <w:rPr>
                <w:noProof/>
                <w:webHidden/>
              </w:rPr>
              <w:instrText xml:space="preserve"> PAGEREF _Toc136216275 \h </w:instrText>
            </w:r>
            <w:r w:rsidR="00D61DE2">
              <w:rPr>
                <w:noProof/>
                <w:webHidden/>
              </w:rPr>
            </w:r>
            <w:r w:rsidR="00D61DE2">
              <w:rPr>
                <w:noProof/>
                <w:webHidden/>
              </w:rPr>
              <w:fldChar w:fldCharType="separate"/>
            </w:r>
            <w:r w:rsidR="003E1C91">
              <w:rPr>
                <w:noProof/>
                <w:webHidden/>
              </w:rPr>
              <w:t>45</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76" w:history="1">
            <w:r w:rsidR="00D61DE2" w:rsidRPr="00F56C1A">
              <w:rPr>
                <w:rStyle w:val="Hyperlink"/>
                <w:noProof/>
              </w:rPr>
              <w:t>4.4.</w:t>
            </w:r>
            <w:r w:rsidR="00D61DE2">
              <w:rPr>
                <w:rFonts w:asciiTheme="minorHAnsi" w:eastAsiaTheme="minorEastAsia" w:hAnsiTheme="minorHAnsi" w:cstheme="minorBidi"/>
                <w:noProof/>
                <w:sz w:val="22"/>
                <w:szCs w:val="22"/>
              </w:rPr>
              <w:tab/>
            </w:r>
            <w:r w:rsidR="00D61DE2" w:rsidRPr="00F56C1A">
              <w:rPr>
                <w:rStyle w:val="Hyperlink"/>
                <w:noProof/>
              </w:rPr>
              <w:t>Database Structure</w:t>
            </w:r>
            <w:r w:rsidR="00D61DE2">
              <w:rPr>
                <w:noProof/>
                <w:webHidden/>
              </w:rPr>
              <w:tab/>
            </w:r>
            <w:r w:rsidR="00D61DE2">
              <w:rPr>
                <w:noProof/>
                <w:webHidden/>
              </w:rPr>
              <w:fldChar w:fldCharType="begin"/>
            </w:r>
            <w:r w:rsidR="00D61DE2">
              <w:rPr>
                <w:noProof/>
                <w:webHidden/>
              </w:rPr>
              <w:instrText xml:space="preserve"> PAGEREF _Toc136216276 \h </w:instrText>
            </w:r>
            <w:r w:rsidR="00D61DE2">
              <w:rPr>
                <w:noProof/>
                <w:webHidden/>
              </w:rPr>
            </w:r>
            <w:r w:rsidR="00D61DE2">
              <w:rPr>
                <w:noProof/>
                <w:webHidden/>
              </w:rPr>
              <w:fldChar w:fldCharType="separate"/>
            </w:r>
            <w:r w:rsidR="003E1C91">
              <w:rPr>
                <w:noProof/>
                <w:webHidden/>
              </w:rPr>
              <w:t>46</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77" w:history="1">
            <w:r w:rsidR="00D61DE2" w:rsidRPr="00F56C1A">
              <w:rPr>
                <w:rStyle w:val="Hyperlink"/>
                <w:noProof/>
              </w:rPr>
              <w:t>4.4.1.</w:t>
            </w:r>
            <w:r w:rsidR="00D61DE2">
              <w:rPr>
                <w:rFonts w:asciiTheme="minorHAnsi" w:eastAsiaTheme="minorEastAsia" w:hAnsiTheme="minorHAnsi" w:cstheme="minorBidi"/>
                <w:noProof/>
                <w:sz w:val="22"/>
                <w:szCs w:val="22"/>
              </w:rPr>
              <w:tab/>
            </w:r>
            <w:r w:rsidR="00D61DE2" w:rsidRPr="00F56C1A">
              <w:rPr>
                <w:rStyle w:val="Hyperlink"/>
                <w:noProof/>
              </w:rPr>
              <w:t>Admin Table</w:t>
            </w:r>
            <w:r w:rsidR="00D61DE2">
              <w:rPr>
                <w:noProof/>
                <w:webHidden/>
              </w:rPr>
              <w:tab/>
            </w:r>
            <w:r w:rsidR="00D61DE2">
              <w:rPr>
                <w:noProof/>
                <w:webHidden/>
              </w:rPr>
              <w:fldChar w:fldCharType="begin"/>
            </w:r>
            <w:r w:rsidR="00D61DE2">
              <w:rPr>
                <w:noProof/>
                <w:webHidden/>
              </w:rPr>
              <w:instrText xml:space="preserve"> PAGEREF _Toc136216277 \h </w:instrText>
            </w:r>
            <w:r w:rsidR="00D61DE2">
              <w:rPr>
                <w:noProof/>
                <w:webHidden/>
              </w:rPr>
            </w:r>
            <w:r w:rsidR="00D61DE2">
              <w:rPr>
                <w:noProof/>
                <w:webHidden/>
              </w:rPr>
              <w:fldChar w:fldCharType="separate"/>
            </w:r>
            <w:r w:rsidR="003E1C91">
              <w:rPr>
                <w:noProof/>
                <w:webHidden/>
              </w:rPr>
              <w:t>47</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78" w:history="1">
            <w:r w:rsidR="00D61DE2" w:rsidRPr="00F56C1A">
              <w:rPr>
                <w:rStyle w:val="Hyperlink"/>
                <w:noProof/>
              </w:rPr>
              <w:t>4.4.2.</w:t>
            </w:r>
            <w:r w:rsidR="00D61DE2">
              <w:rPr>
                <w:rFonts w:asciiTheme="minorHAnsi" w:eastAsiaTheme="minorEastAsia" w:hAnsiTheme="minorHAnsi" w:cstheme="minorBidi"/>
                <w:noProof/>
                <w:sz w:val="22"/>
                <w:szCs w:val="22"/>
              </w:rPr>
              <w:tab/>
            </w:r>
            <w:r w:rsidR="00D61DE2" w:rsidRPr="00F56C1A">
              <w:rPr>
                <w:rStyle w:val="Hyperlink"/>
                <w:noProof/>
              </w:rPr>
              <w:t>Apply_Job Table</w:t>
            </w:r>
            <w:r w:rsidR="00D61DE2">
              <w:rPr>
                <w:noProof/>
                <w:webHidden/>
              </w:rPr>
              <w:tab/>
            </w:r>
            <w:r w:rsidR="00D61DE2">
              <w:rPr>
                <w:noProof/>
                <w:webHidden/>
              </w:rPr>
              <w:fldChar w:fldCharType="begin"/>
            </w:r>
            <w:r w:rsidR="00D61DE2">
              <w:rPr>
                <w:noProof/>
                <w:webHidden/>
              </w:rPr>
              <w:instrText xml:space="preserve"> PAGEREF _Toc136216278 \h </w:instrText>
            </w:r>
            <w:r w:rsidR="00D61DE2">
              <w:rPr>
                <w:noProof/>
                <w:webHidden/>
              </w:rPr>
            </w:r>
            <w:r w:rsidR="00D61DE2">
              <w:rPr>
                <w:noProof/>
                <w:webHidden/>
              </w:rPr>
              <w:fldChar w:fldCharType="separate"/>
            </w:r>
            <w:r w:rsidR="003E1C91">
              <w:rPr>
                <w:noProof/>
                <w:webHidden/>
              </w:rPr>
              <w:t>47</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79" w:history="1">
            <w:r w:rsidR="00D61DE2" w:rsidRPr="00F56C1A">
              <w:rPr>
                <w:rStyle w:val="Hyperlink"/>
                <w:noProof/>
              </w:rPr>
              <w:t>4.4.3.</w:t>
            </w:r>
            <w:r w:rsidR="00D61DE2">
              <w:rPr>
                <w:rFonts w:asciiTheme="minorHAnsi" w:eastAsiaTheme="minorEastAsia" w:hAnsiTheme="minorHAnsi" w:cstheme="minorBidi"/>
                <w:noProof/>
                <w:sz w:val="22"/>
                <w:szCs w:val="22"/>
              </w:rPr>
              <w:tab/>
            </w:r>
            <w:r w:rsidR="00D61DE2" w:rsidRPr="00F56C1A">
              <w:rPr>
                <w:rStyle w:val="Hyperlink"/>
                <w:noProof/>
              </w:rPr>
              <w:t>Cities Table</w:t>
            </w:r>
            <w:r w:rsidR="00D61DE2">
              <w:rPr>
                <w:noProof/>
                <w:webHidden/>
              </w:rPr>
              <w:tab/>
            </w:r>
            <w:r w:rsidR="00D61DE2">
              <w:rPr>
                <w:noProof/>
                <w:webHidden/>
              </w:rPr>
              <w:fldChar w:fldCharType="begin"/>
            </w:r>
            <w:r w:rsidR="00D61DE2">
              <w:rPr>
                <w:noProof/>
                <w:webHidden/>
              </w:rPr>
              <w:instrText xml:space="preserve"> PAGEREF _Toc136216279 \h </w:instrText>
            </w:r>
            <w:r w:rsidR="00D61DE2">
              <w:rPr>
                <w:noProof/>
                <w:webHidden/>
              </w:rPr>
            </w:r>
            <w:r w:rsidR="00D61DE2">
              <w:rPr>
                <w:noProof/>
                <w:webHidden/>
              </w:rPr>
              <w:fldChar w:fldCharType="separate"/>
            </w:r>
            <w:r w:rsidR="003E1C91">
              <w:rPr>
                <w:noProof/>
                <w:webHidden/>
              </w:rPr>
              <w:t>48</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0" w:history="1">
            <w:r w:rsidR="00D61DE2" w:rsidRPr="00F56C1A">
              <w:rPr>
                <w:rStyle w:val="Hyperlink"/>
                <w:noProof/>
              </w:rPr>
              <w:t>4.4.4.</w:t>
            </w:r>
            <w:r w:rsidR="00D61DE2">
              <w:rPr>
                <w:rFonts w:asciiTheme="minorHAnsi" w:eastAsiaTheme="minorEastAsia" w:hAnsiTheme="minorHAnsi" w:cstheme="minorBidi"/>
                <w:noProof/>
                <w:sz w:val="22"/>
                <w:szCs w:val="22"/>
              </w:rPr>
              <w:tab/>
            </w:r>
            <w:r w:rsidR="00D61DE2" w:rsidRPr="00F56C1A">
              <w:rPr>
                <w:rStyle w:val="Hyperlink"/>
                <w:noProof/>
              </w:rPr>
              <w:t>Companies Table</w:t>
            </w:r>
            <w:r w:rsidR="00D61DE2">
              <w:rPr>
                <w:noProof/>
                <w:webHidden/>
              </w:rPr>
              <w:tab/>
            </w:r>
            <w:r w:rsidR="00D61DE2">
              <w:rPr>
                <w:noProof/>
                <w:webHidden/>
              </w:rPr>
              <w:fldChar w:fldCharType="begin"/>
            </w:r>
            <w:r w:rsidR="00D61DE2">
              <w:rPr>
                <w:noProof/>
                <w:webHidden/>
              </w:rPr>
              <w:instrText xml:space="preserve"> PAGEREF _Toc136216280 \h </w:instrText>
            </w:r>
            <w:r w:rsidR="00D61DE2">
              <w:rPr>
                <w:noProof/>
                <w:webHidden/>
              </w:rPr>
            </w:r>
            <w:r w:rsidR="00D61DE2">
              <w:rPr>
                <w:noProof/>
                <w:webHidden/>
              </w:rPr>
              <w:fldChar w:fldCharType="separate"/>
            </w:r>
            <w:r w:rsidR="003E1C91">
              <w:rPr>
                <w:noProof/>
                <w:webHidden/>
              </w:rPr>
              <w:t>4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1" w:history="1">
            <w:r w:rsidR="00D61DE2" w:rsidRPr="00F56C1A">
              <w:rPr>
                <w:rStyle w:val="Hyperlink"/>
                <w:noProof/>
              </w:rPr>
              <w:t>4.4.5.</w:t>
            </w:r>
            <w:r w:rsidR="00D61DE2">
              <w:rPr>
                <w:rFonts w:asciiTheme="minorHAnsi" w:eastAsiaTheme="minorEastAsia" w:hAnsiTheme="minorHAnsi" w:cstheme="minorBidi"/>
                <w:noProof/>
                <w:sz w:val="22"/>
                <w:szCs w:val="22"/>
              </w:rPr>
              <w:tab/>
            </w:r>
            <w:r w:rsidR="00D61DE2" w:rsidRPr="00F56C1A">
              <w:rPr>
                <w:rStyle w:val="Hyperlink"/>
                <w:noProof/>
              </w:rPr>
              <w:t>Countries Table</w:t>
            </w:r>
            <w:r w:rsidR="00D61DE2">
              <w:rPr>
                <w:noProof/>
                <w:webHidden/>
              </w:rPr>
              <w:tab/>
            </w:r>
            <w:r w:rsidR="00D61DE2">
              <w:rPr>
                <w:noProof/>
                <w:webHidden/>
              </w:rPr>
              <w:fldChar w:fldCharType="begin"/>
            </w:r>
            <w:r w:rsidR="00D61DE2">
              <w:rPr>
                <w:noProof/>
                <w:webHidden/>
              </w:rPr>
              <w:instrText xml:space="preserve"> PAGEREF _Toc136216281 \h </w:instrText>
            </w:r>
            <w:r w:rsidR="00D61DE2">
              <w:rPr>
                <w:noProof/>
                <w:webHidden/>
              </w:rPr>
            </w:r>
            <w:r w:rsidR="00D61DE2">
              <w:rPr>
                <w:noProof/>
                <w:webHidden/>
              </w:rPr>
              <w:fldChar w:fldCharType="separate"/>
            </w:r>
            <w:r w:rsidR="003E1C91">
              <w:rPr>
                <w:noProof/>
                <w:webHidden/>
              </w:rPr>
              <w:t>50</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2" w:history="1">
            <w:r w:rsidR="00D61DE2" w:rsidRPr="00F56C1A">
              <w:rPr>
                <w:rStyle w:val="Hyperlink"/>
                <w:noProof/>
              </w:rPr>
              <w:t>4.4.6.</w:t>
            </w:r>
            <w:r w:rsidR="00D61DE2">
              <w:rPr>
                <w:rFonts w:asciiTheme="minorHAnsi" w:eastAsiaTheme="minorEastAsia" w:hAnsiTheme="minorHAnsi" w:cstheme="minorBidi"/>
                <w:noProof/>
                <w:sz w:val="22"/>
                <w:szCs w:val="22"/>
              </w:rPr>
              <w:tab/>
            </w:r>
            <w:r w:rsidR="00D61DE2" w:rsidRPr="00F56C1A">
              <w:rPr>
                <w:rStyle w:val="Hyperlink"/>
                <w:noProof/>
              </w:rPr>
              <w:t>Job Post Table</w:t>
            </w:r>
            <w:r w:rsidR="00D61DE2">
              <w:rPr>
                <w:noProof/>
                <w:webHidden/>
              </w:rPr>
              <w:tab/>
            </w:r>
            <w:r w:rsidR="00D61DE2">
              <w:rPr>
                <w:noProof/>
                <w:webHidden/>
              </w:rPr>
              <w:fldChar w:fldCharType="begin"/>
            </w:r>
            <w:r w:rsidR="00D61DE2">
              <w:rPr>
                <w:noProof/>
                <w:webHidden/>
              </w:rPr>
              <w:instrText xml:space="preserve"> PAGEREF _Toc136216282 \h </w:instrText>
            </w:r>
            <w:r w:rsidR="00D61DE2">
              <w:rPr>
                <w:noProof/>
                <w:webHidden/>
              </w:rPr>
            </w:r>
            <w:r w:rsidR="00D61DE2">
              <w:rPr>
                <w:noProof/>
                <w:webHidden/>
              </w:rPr>
              <w:fldChar w:fldCharType="separate"/>
            </w:r>
            <w:r w:rsidR="003E1C91">
              <w:rPr>
                <w:noProof/>
                <w:webHidden/>
              </w:rPr>
              <w:t>50</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3" w:history="1">
            <w:r w:rsidR="00D61DE2" w:rsidRPr="00F56C1A">
              <w:rPr>
                <w:rStyle w:val="Hyperlink"/>
                <w:noProof/>
              </w:rPr>
              <w:t>4.4.7.</w:t>
            </w:r>
            <w:r w:rsidR="00D61DE2">
              <w:rPr>
                <w:rFonts w:asciiTheme="minorHAnsi" w:eastAsiaTheme="minorEastAsia" w:hAnsiTheme="minorHAnsi" w:cstheme="minorBidi"/>
                <w:noProof/>
                <w:sz w:val="22"/>
                <w:szCs w:val="22"/>
              </w:rPr>
              <w:tab/>
            </w:r>
            <w:r w:rsidR="00D61DE2" w:rsidRPr="00F56C1A">
              <w:rPr>
                <w:rStyle w:val="Hyperlink"/>
                <w:noProof/>
              </w:rPr>
              <w:t>Mailbox Table</w:t>
            </w:r>
            <w:r w:rsidR="00D61DE2">
              <w:rPr>
                <w:noProof/>
                <w:webHidden/>
              </w:rPr>
              <w:tab/>
            </w:r>
            <w:r w:rsidR="00D61DE2">
              <w:rPr>
                <w:noProof/>
                <w:webHidden/>
              </w:rPr>
              <w:fldChar w:fldCharType="begin"/>
            </w:r>
            <w:r w:rsidR="00D61DE2">
              <w:rPr>
                <w:noProof/>
                <w:webHidden/>
              </w:rPr>
              <w:instrText xml:space="preserve"> PAGEREF _Toc136216283 \h </w:instrText>
            </w:r>
            <w:r w:rsidR="00D61DE2">
              <w:rPr>
                <w:noProof/>
                <w:webHidden/>
              </w:rPr>
            </w:r>
            <w:r w:rsidR="00D61DE2">
              <w:rPr>
                <w:noProof/>
                <w:webHidden/>
              </w:rPr>
              <w:fldChar w:fldCharType="separate"/>
            </w:r>
            <w:r w:rsidR="003E1C91">
              <w:rPr>
                <w:noProof/>
                <w:webHidden/>
              </w:rPr>
              <w:t>51</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4" w:history="1">
            <w:r w:rsidR="00D61DE2" w:rsidRPr="00F56C1A">
              <w:rPr>
                <w:rStyle w:val="Hyperlink"/>
                <w:noProof/>
              </w:rPr>
              <w:t>4.4.8.</w:t>
            </w:r>
            <w:r w:rsidR="00D61DE2">
              <w:rPr>
                <w:rFonts w:asciiTheme="minorHAnsi" w:eastAsiaTheme="minorEastAsia" w:hAnsiTheme="minorHAnsi" w:cstheme="minorBidi"/>
                <w:noProof/>
                <w:sz w:val="22"/>
                <w:szCs w:val="22"/>
              </w:rPr>
              <w:tab/>
            </w:r>
            <w:r w:rsidR="00D61DE2" w:rsidRPr="00F56C1A">
              <w:rPr>
                <w:rStyle w:val="Hyperlink"/>
                <w:noProof/>
              </w:rPr>
              <w:t>Reply Mail Table</w:t>
            </w:r>
            <w:r w:rsidR="00D61DE2">
              <w:rPr>
                <w:noProof/>
                <w:webHidden/>
              </w:rPr>
              <w:tab/>
            </w:r>
            <w:r w:rsidR="00D61DE2">
              <w:rPr>
                <w:noProof/>
                <w:webHidden/>
              </w:rPr>
              <w:fldChar w:fldCharType="begin"/>
            </w:r>
            <w:r w:rsidR="00D61DE2">
              <w:rPr>
                <w:noProof/>
                <w:webHidden/>
              </w:rPr>
              <w:instrText xml:space="preserve"> PAGEREF _Toc136216284 \h </w:instrText>
            </w:r>
            <w:r w:rsidR="00D61DE2">
              <w:rPr>
                <w:noProof/>
                <w:webHidden/>
              </w:rPr>
            </w:r>
            <w:r w:rsidR="00D61DE2">
              <w:rPr>
                <w:noProof/>
                <w:webHidden/>
              </w:rPr>
              <w:fldChar w:fldCharType="separate"/>
            </w:r>
            <w:r w:rsidR="003E1C91">
              <w:rPr>
                <w:noProof/>
                <w:webHidden/>
              </w:rPr>
              <w:t>52</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5" w:history="1">
            <w:r w:rsidR="00D61DE2" w:rsidRPr="00F56C1A">
              <w:rPr>
                <w:rStyle w:val="Hyperlink"/>
                <w:noProof/>
              </w:rPr>
              <w:t>4.4.9.</w:t>
            </w:r>
            <w:r w:rsidR="00D61DE2">
              <w:rPr>
                <w:rFonts w:asciiTheme="minorHAnsi" w:eastAsiaTheme="minorEastAsia" w:hAnsiTheme="minorHAnsi" w:cstheme="minorBidi"/>
                <w:noProof/>
                <w:sz w:val="22"/>
                <w:szCs w:val="22"/>
              </w:rPr>
              <w:tab/>
            </w:r>
            <w:r w:rsidR="00D61DE2" w:rsidRPr="00F56C1A">
              <w:rPr>
                <w:rStyle w:val="Hyperlink"/>
                <w:noProof/>
              </w:rPr>
              <w:t>States Table</w:t>
            </w:r>
            <w:r w:rsidR="00D61DE2">
              <w:rPr>
                <w:noProof/>
                <w:webHidden/>
              </w:rPr>
              <w:tab/>
            </w:r>
            <w:r w:rsidR="00D61DE2">
              <w:rPr>
                <w:noProof/>
                <w:webHidden/>
              </w:rPr>
              <w:fldChar w:fldCharType="begin"/>
            </w:r>
            <w:r w:rsidR="00D61DE2">
              <w:rPr>
                <w:noProof/>
                <w:webHidden/>
              </w:rPr>
              <w:instrText xml:space="preserve"> PAGEREF _Toc136216285 \h </w:instrText>
            </w:r>
            <w:r w:rsidR="00D61DE2">
              <w:rPr>
                <w:noProof/>
                <w:webHidden/>
              </w:rPr>
            </w:r>
            <w:r w:rsidR="00D61DE2">
              <w:rPr>
                <w:noProof/>
                <w:webHidden/>
              </w:rPr>
              <w:fldChar w:fldCharType="separate"/>
            </w:r>
            <w:r w:rsidR="003E1C91">
              <w:rPr>
                <w:noProof/>
                <w:webHidden/>
              </w:rPr>
              <w:t>53</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286" w:history="1">
            <w:r w:rsidR="00D61DE2" w:rsidRPr="00F56C1A">
              <w:rPr>
                <w:rStyle w:val="Hyperlink"/>
                <w:noProof/>
              </w:rPr>
              <w:t>4.4.10. Users Table</w:t>
            </w:r>
            <w:r w:rsidR="00D61DE2">
              <w:rPr>
                <w:noProof/>
                <w:webHidden/>
              </w:rPr>
              <w:tab/>
            </w:r>
            <w:r w:rsidR="00D61DE2">
              <w:rPr>
                <w:noProof/>
                <w:webHidden/>
              </w:rPr>
              <w:fldChar w:fldCharType="begin"/>
            </w:r>
            <w:r w:rsidR="00D61DE2">
              <w:rPr>
                <w:noProof/>
                <w:webHidden/>
              </w:rPr>
              <w:instrText xml:space="preserve"> PAGEREF _Toc136216286 \h </w:instrText>
            </w:r>
            <w:r w:rsidR="00D61DE2">
              <w:rPr>
                <w:noProof/>
                <w:webHidden/>
              </w:rPr>
            </w:r>
            <w:r w:rsidR="00D61DE2">
              <w:rPr>
                <w:noProof/>
                <w:webHidden/>
              </w:rPr>
              <w:fldChar w:fldCharType="separate"/>
            </w:r>
            <w:r w:rsidR="003E1C91">
              <w:rPr>
                <w:noProof/>
                <w:webHidden/>
              </w:rPr>
              <w:t>54</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87" w:history="1">
            <w:r w:rsidR="00D61DE2" w:rsidRPr="00F56C1A">
              <w:rPr>
                <w:rStyle w:val="Hyperlink"/>
                <w:noProof/>
              </w:rPr>
              <w:t>4.5.</w:t>
            </w:r>
            <w:r w:rsidR="00D61DE2">
              <w:rPr>
                <w:rFonts w:asciiTheme="minorHAnsi" w:eastAsiaTheme="minorEastAsia" w:hAnsiTheme="minorHAnsi" w:cstheme="minorBidi"/>
                <w:noProof/>
                <w:sz w:val="22"/>
                <w:szCs w:val="22"/>
              </w:rPr>
              <w:tab/>
            </w:r>
            <w:r w:rsidR="00D61DE2" w:rsidRPr="00F56C1A">
              <w:rPr>
                <w:rStyle w:val="Hyperlink"/>
                <w:noProof/>
              </w:rPr>
              <w:t>Web Hosting</w:t>
            </w:r>
            <w:r w:rsidR="00D61DE2">
              <w:rPr>
                <w:noProof/>
                <w:webHidden/>
              </w:rPr>
              <w:tab/>
            </w:r>
            <w:r w:rsidR="00D61DE2">
              <w:rPr>
                <w:noProof/>
                <w:webHidden/>
              </w:rPr>
              <w:fldChar w:fldCharType="begin"/>
            </w:r>
            <w:r w:rsidR="00D61DE2">
              <w:rPr>
                <w:noProof/>
                <w:webHidden/>
              </w:rPr>
              <w:instrText xml:space="preserve"> PAGEREF _Toc136216287 \h </w:instrText>
            </w:r>
            <w:r w:rsidR="00D61DE2">
              <w:rPr>
                <w:noProof/>
                <w:webHidden/>
              </w:rPr>
            </w:r>
            <w:r w:rsidR="00D61DE2">
              <w:rPr>
                <w:noProof/>
                <w:webHidden/>
              </w:rPr>
              <w:fldChar w:fldCharType="separate"/>
            </w:r>
            <w:r w:rsidR="003E1C91">
              <w:rPr>
                <w:noProof/>
                <w:webHidden/>
              </w:rPr>
              <w:t>56</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8" w:history="1">
            <w:r w:rsidR="00D61DE2" w:rsidRPr="00F56C1A">
              <w:rPr>
                <w:rStyle w:val="Hyperlink"/>
                <w:noProof/>
              </w:rPr>
              <w:t>4.5.1.</w:t>
            </w:r>
            <w:r w:rsidR="00D61DE2">
              <w:rPr>
                <w:rFonts w:asciiTheme="minorHAnsi" w:eastAsiaTheme="minorEastAsia" w:hAnsiTheme="minorHAnsi" w:cstheme="minorBidi"/>
                <w:noProof/>
                <w:sz w:val="22"/>
                <w:szCs w:val="22"/>
              </w:rPr>
              <w:tab/>
            </w:r>
            <w:r w:rsidR="00D61DE2" w:rsidRPr="00F56C1A">
              <w:rPr>
                <w:rStyle w:val="Hyperlink"/>
                <w:noProof/>
              </w:rPr>
              <w:t>Backend Management</w:t>
            </w:r>
            <w:r w:rsidR="00D61DE2">
              <w:rPr>
                <w:noProof/>
                <w:webHidden/>
              </w:rPr>
              <w:tab/>
            </w:r>
            <w:r w:rsidR="00D61DE2">
              <w:rPr>
                <w:noProof/>
                <w:webHidden/>
              </w:rPr>
              <w:fldChar w:fldCharType="begin"/>
            </w:r>
            <w:r w:rsidR="00D61DE2">
              <w:rPr>
                <w:noProof/>
                <w:webHidden/>
              </w:rPr>
              <w:instrText xml:space="preserve"> PAGEREF _Toc136216288 \h </w:instrText>
            </w:r>
            <w:r w:rsidR="00D61DE2">
              <w:rPr>
                <w:noProof/>
                <w:webHidden/>
              </w:rPr>
            </w:r>
            <w:r w:rsidR="00D61DE2">
              <w:rPr>
                <w:noProof/>
                <w:webHidden/>
              </w:rPr>
              <w:fldChar w:fldCharType="separate"/>
            </w:r>
            <w:r w:rsidR="003E1C91">
              <w:rPr>
                <w:noProof/>
                <w:webHidden/>
              </w:rPr>
              <w:t>56</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89" w:history="1">
            <w:r w:rsidR="00D61DE2" w:rsidRPr="00F56C1A">
              <w:rPr>
                <w:rStyle w:val="Hyperlink"/>
                <w:noProof/>
              </w:rPr>
              <w:t>4.5.2.</w:t>
            </w:r>
            <w:r w:rsidR="00D61DE2">
              <w:rPr>
                <w:rFonts w:asciiTheme="minorHAnsi" w:eastAsiaTheme="minorEastAsia" w:hAnsiTheme="minorHAnsi" w:cstheme="minorBidi"/>
                <w:noProof/>
                <w:sz w:val="22"/>
                <w:szCs w:val="22"/>
              </w:rPr>
              <w:tab/>
            </w:r>
            <w:r w:rsidR="00D61DE2" w:rsidRPr="00F56C1A">
              <w:rPr>
                <w:rStyle w:val="Hyperlink"/>
                <w:noProof/>
              </w:rPr>
              <w:t>Database Management</w:t>
            </w:r>
            <w:r w:rsidR="00D61DE2">
              <w:rPr>
                <w:noProof/>
                <w:webHidden/>
              </w:rPr>
              <w:tab/>
            </w:r>
            <w:r w:rsidR="00D61DE2">
              <w:rPr>
                <w:noProof/>
                <w:webHidden/>
              </w:rPr>
              <w:fldChar w:fldCharType="begin"/>
            </w:r>
            <w:r w:rsidR="00D61DE2">
              <w:rPr>
                <w:noProof/>
                <w:webHidden/>
              </w:rPr>
              <w:instrText xml:space="preserve"> PAGEREF _Toc136216289 \h </w:instrText>
            </w:r>
            <w:r w:rsidR="00D61DE2">
              <w:rPr>
                <w:noProof/>
                <w:webHidden/>
              </w:rPr>
            </w:r>
            <w:r w:rsidR="00D61DE2">
              <w:rPr>
                <w:noProof/>
                <w:webHidden/>
              </w:rPr>
              <w:fldChar w:fldCharType="separate"/>
            </w:r>
            <w:r w:rsidR="003E1C91">
              <w:rPr>
                <w:noProof/>
                <w:webHidden/>
              </w:rPr>
              <w:t>57</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290" w:history="1">
            <w:r w:rsidR="00D61DE2" w:rsidRPr="00F56C1A">
              <w:rPr>
                <w:rStyle w:val="Hyperlink"/>
                <w:noProof/>
              </w:rPr>
              <w:t>Chapter 5: Structure</w:t>
            </w:r>
            <w:r w:rsidR="00D61DE2">
              <w:rPr>
                <w:noProof/>
                <w:webHidden/>
              </w:rPr>
              <w:tab/>
            </w:r>
            <w:r w:rsidR="00D61DE2">
              <w:rPr>
                <w:noProof/>
                <w:webHidden/>
              </w:rPr>
              <w:fldChar w:fldCharType="begin"/>
            </w:r>
            <w:r w:rsidR="00D61DE2">
              <w:rPr>
                <w:noProof/>
                <w:webHidden/>
              </w:rPr>
              <w:instrText xml:space="preserve"> PAGEREF _Toc136216290 \h </w:instrText>
            </w:r>
            <w:r w:rsidR="00D61DE2">
              <w:rPr>
                <w:noProof/>
                <w:webHidden/>
              </w:rPr>
            </w:r>
            <w:r w:rsidR="00D61DE2">
              <w:rPr>
                <w:noProof/>
                <w:webHidden/>
              </w:rPr>
              <w:fldChar w:fldCharType="separate"/>
            </w:r>
            <w:r w:rsidR="003E1C91">
              <w:rPr>
                <w:noProof/>
                <w:webHidden/>
              </w:rPr>
              <w:t>58</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91" w:history="1">
            <w:r w:rsidR="00D61DE2" w:rsidRPr="00F56C1A">
              <w:rPr>
                <w:rStyle w:val="Hyperlink"/>
                <w:noProof/>
              </w:rPr>
              <w:t>5.1.</w:t>
            </w:r>
            <w:r w:rsidR="00D61DE2">
              <w:rPr>
                <w:rFonts w:asciiTheme="minorHAnsi" w:eastAsiaTheme="minorEastAsia" w:hAnsiTheme="minorHAnsi" w:cstheme="minorBidi"/>
                <w:noProof/>
                <w:sz w:val="22"/>
                <w:szCs w:val="22"/>
              </w:rPr>
              <w:tab/>
            </w:r>
            <w:r w:rsidR="00D61DE2" w:rsidRPr="00F56C1A">
              <w:rPr>
                <w:rStyle w:val="Hyperlink"/>
                <w:noProof/>
              </w:rPr>
              <w:t>Front End Structural Diagram</w:t>
            </w:r>
            <w:r w:rsidR="00D61DE2">
              <w:rPr>
                <w:noProof/>
                <w:webHidden/>
              </w:rPr>
              <w:tab/>
            </w:r>
            <w:r w:rsidR="00D61DE2">
              <w:rPr>
                <w:noProof/>
                <w:webHidden/>
              </w:rPr>
              <w:fldChar w:fldCharType="begin"/>
            </w:r>
            <w:r w:rsidR="00D61DE2">
              <w:rPr>
                <w:noProof/>
                <w:webHidden/>
              </w:rPr>
              <w:instrText xml:space="preserve"> PAGEREF _Toc136216291 \h </w:instrText>
            </w:r>
            <w:r w:rsidR="00D61DE2">
              <w:rPr>
                <w:noProof/>
                <w:webHidden/>
              </w:rPr>
            </w:r>
            <w:r w:rsidR="00D61DE2">
              <w:rPr>
                <w:noProof/>
                <w:webHidden/>
              </w:rPr>
              <w:fldChar w:fldCharType="separate"/>
            </w:r>
            <w:r w:rsidR="003E1C91">
              <w:rPr>
                <w:noProof/>
                <w:webHidden/>
              </w:rPr>
              <w:t>58</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92" w:history="1">
            <w:r w:rsidR="00D61DE2" w:rsidRPr="00F56C1A">
              <w:rPr>
                <w:rStyle w:val="Hyperlink"/>
                <w:noProof/>
              </w:rPr>
              <w:t>5.2.</w:t>
            </w:r>
            <w:r w:rsidR="00D61DE2">
              <w:rPr>
                <w:rFonts w:asciiTheme="minorHAnsi" w:eastAsiaTheme="minorEastAsia" w:hAnsiTheme="minorHAnsi" w:cstheme="minorBidi"/>
                <w:noProof/>
                <w:sz w:val="22"/>
                <w:szCs w:val="22"/>
              </w:rPr>
              <w:tab/>
            </w:r>
            <w:r w:rsidR="00D61DE2" w:rsidRPr="00F56C1A">
              <w:rPr>
                <w:rStyle w:val="Hyperlink"/>
                <w:noProof/>
              </w:rPr>
              <w:t>Backend and Database Diagrams</w:t>
            </w:r>
            <w:r w:rsidR="00D61DE2">
              <w:rPr>
                <w:noProof/>
                <w:webHidden/>
              </w:rPr>
              <w:tab/>
            </w:r>
            <w:r w:rsidR="00D61DE2">
              <w:rPr>
                <w:noProof/>
                <w:webHidden/>
              </w:rPr>
              <w:fldChar w:fldCharType="begin"/>
            </w:r>
            <w:r w:rsidR="00D61DE2">
              <w:rPr>
                <w:noProof/>
                <w:webHidden/>
              </w:rPr>
              <w:instrText xml:space="preserve"> PAGEREF _Toc136216292 \h </w:instrText>
            </w:r>
            <w:r w:rsidR="00D61DE2">
              <w:rPr>
                <w:noProof/>
                <w:webHidden/>
              </w:rPr>
            </w:r>
            <w:r w:rsidR="00D61DE2">
              <w:rPr>
                <w:noProof/>
                <w:webHidden/>
              </w:rPr>
              <w:fldChar w:fldCharType="separate"/>
            </w:r>
            <w:r w:rsidR="003E1C91">
              <w:rPr>
                <w:noProof/>
                <w:webHidden/>
              </w:rPr>
              <w:t>5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93" w:history="1">
            <w:r w:rsidR="00D61DE2" w:rsidRPr="00F56C1A">
              <w:rPr>
                <w:rStyle w:val="Hyperlink"/>
                <w:noProof/>
              </w:rPr>
              <w:t>5.2.1.</w:t>
            </w:r>
            <w:r w:rsidR="00D61DE2">
              <w:rPr>
                <w:rFonts w:asciiTheme="minorHAnsi" w:eastAsiaTheme="minorEastAsia" w:hAnsiTheme="minorHAnsi" w:cstheme="minorBidi"/>
                <w:noProof/>
                <w:sz w:val="22"/>
                <w:szCs w:val="22"/>
              </w:rPr>
              <w:tab/>
            </w:r>
            <w:r w:rsidR="00D61DE2" w:rsidRPr="00F56C1A">
              <w:rPr>
                <w:rStyle w:val="Hyperlink"/>
                <w:noProof/>
              </w:rPr>
              <w:t>ER Diagram</w:t>
            </w:r>
            <w:r w:rsidR="00D61DE2">
              <w:rPr>
                <w:noProof/>
                <w:webHidden/>
              </w:rPr>
              <w:tab/>
            </w:r>
            <w:r w:rsidR="00D61DE2">
              <w:rPr>
                <w:noProof/>
                <w:webHidden/>
              </w:rPr>
              <w:fldChar w:fldCharType="begin"/>
            </w:r>
            <w:r w:rsidR="00D61DE2">
              <w:rPr>
                <w:noProof/>
                <w:webHidden/>
              </w:rPr>
              <w:instrText xml:space="preserve"> PAGEREF _Toc136216293 \h </w:instrText>
            </w:r>
            <w:r w:rsidR="00D61DE2">
              <w:rPr>
                <w:noProof/>
                <w:webHidden/>
              </w:rPr>
            </w:r>
            <w:r w:rsidR="00D61DE2">
              <w:rPr>
                <w:noProof/>
                <w:webHidden/>
              </w:rPr>
              <w:fldChar w:fldCharType="separate"/>
            </w:r>
            <w:r w:rsidR="003E1C91">
              <w:rPr>
                <w:noProof/>
                <w:webHidden/>
              </w:rPr>
              <w:t>59</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94" w:history="1">
            <w:r w:rsidR="00D61DE2" w:rsidRPr="00F56C1A">
              <w:rPr>
                <w:rStyle w:val="Hyperlink"/>
                <w:noProof/>
              </w:rPr>
              <w:t>5.2.2.</w:t>
            </w:r>
            <w:r w:rsidR="00D61DE2">
              <w:rPr>
                <w:rFonts w:asciiTheme="minorHAnsi" w:eastAsiaTheme="minorEastAsia" w:hAnsiTheme="minorHAnsi" w:cstheme="minorBidi"/>
                <w:noProof/>
                <w:sz w:val="22"/>
                <w:szCs w:val="22"/>
              </w:rPr>
              <w:tab/>
            </w:r>
            <w:r w:rsidR="00D61DE2" w:rsidRPr="00F56C1A">
              <w:rPr>
                <w:rStyle w:val="Hyperlink"/>
                <w:noProof/>
              </w:rPr>
              <w:t>Use Case Diagram</w:t>
            </w:r>
            <w:r w:rsidR="00D61DE2">
              <w:rPr>
                <w:noProof/>
                <w:webHidden/>
              </w:rPr>
              <w:tab/>
            </w:r>
            <w:r w:rsidR="00D61DE2">
              <w:rPr>
                <w:noProof/>
                <w:webHidden/>
              </w:rPr>
              <w:fldChar w:fldCharType="begin"/>
            </w:r>
            <w:r w:rsidR="00D61DE2">
              <w:rPr>
                <w:noProof/>
                <w:webHidden/>
              </w:rPr>
              <w:instrText xml:space="preserve"> PAGEREF _Toc136216294 \h </w:instrText>
            </w:r>
            <w:r w:rsidR="00D61DE2">
              <w:rPr>
                <w:noProof/>
                <w:webHidden/>
              </w:rPr>
            </w:r>
            <w:r w:rsidR="00D61DE2">
              <w:rPr>
                <w:noProof/>
                <w:webHidden/>
              </w:rPr>
              <w:fldChar w:fldCharType="separate"/>
            </w:r>
            <w:r w:rsidR="003E1C91">
              <w:rPr>
                <w:noProof/>
                <w:webHidden/>
              </w:rPr>
              <w:t>60</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95" w:history="1">
            <w:r w:rsidR="00D61DE2" w:rsidRPr="00F56C1A">
              <w:rPr>
                <w:rStyle w:val="Hyperlink"/>
                <w:noProof/>
              </w:rPr>
              <w:t>5.2.3.</w:t>
            </w:r>
            <w:r w:rsidR="00D61DE2">
              <w:rPr>
                <w:rFonts w:asciiTheme="minorHAnsi" w:eastAsiaTheme="minorEastAsia" w:hAnsiTheme="minorHAnsi" w:cstheme="minorBidi"/>
                <w:noProof/>
                <w:sz w:val="22"/>
                <w:szCs w:val="22"/>
              </w:rPr>
              <w:tab/>
            </w:r>
            <w:r w:rsidR="00D61DE2" w:rsidRPr="00F56C1A">
              <w:rPr>
                <w:rStyle w:val="Hyperlink"/>
                <w:noProof/>
              </w:rPr>
              <w:t>Context Diagram</w:t>
            </w:r>
            <w:r w:rsidR="00D61DE2">
              <w:rPr>
                <w:noProof/>
                <w:webHidden/>
              </w:rPr>
              <w:tab/>
            </w:r>
            <w:r w:rsidR="00D61DE2">
              <w:rPr>
                <w:noProof/>
                <w:webHidden/>
              </w:rPr>
              <w:fldChar w:fldCharType="begin"/>
            </w:r>
            <w:r w:rsidR="00D61DE2">
              <w:rPr>
                <w:noProof/>
                <w:webHidden/>
              </w:rPr>
              <w:instrText xml:space="preserve"> PAGEREF _Toc136216295 \h </w:instrText>
            </w:r>
            <w:r w:rsidR="00D61DE2">
              <w:rPr>
                <w:noProof/>
                <w:webHidden/>
              </w:rPr>
            </w:r>
            <w:r w:rsidR="00D61DE2">
              <w:rPr>
                <w:noProof/>
                <w:webHidden/>
              </w:rPr>
              <w:fldChar w:fldCharType="separate"/>
            </w:r>
            <w:r w:rsidR="003E1C91">
              <w:rPr>
                <w:noProof/>
                <w:webHidden/>
              </w:rPr>
              <w:t>61</w:t>
            </w:r>
            <w:r w:rsidR="00D61DE2">
              <w:rPr>
                <w:noProof/>
                <w:webHidden/>
              </w:rPr>
              <w:fldChar w:fldCharType="end"/>
            </w:r>
          </w:hyperlink>
        </w:p>
        <w:p w:rsidR="00D61DE2" w:rsidRDefault="00BE7F2F">
          <w:pPr>
            <w:pStyle w:val="TOC3"/>
            <w:tabs>
              <w:tab w:val="left" w:pos="1320"/>
              <w:tab w:val="right" w:leader="dot" w:pos="9430"/>
            </w:tabs>
            <w:rPr>
              <w:rFonts w:asciiTheme="minorHAnsi" w:eastAsiaTheme="minorEastAsia" w:hAnsiTheme="minorHAnsi" w:cstheme="minorBidi"/>
              <w:noProof/>
              <w:sz w:val="22"/>
              <w:szCs w:val="22"/>
            </w:rPr>
          </w:pPr>
          <w:hyperlink w:anchor="_Toc136216296" w:history="1">
            <w:r w:rsidR="00D61DE2" w:rsidRPr="00F56C1A">
              <w:rPr>
                <w:rStyle w:val="Hyperlink"/>
                <w:noProof/>
              </w:rPr>
              <w:t>5.2.4.</w:t>
            </w:r>
            <w:r w:rsidR="00D61DE2">
              <w:rPr>
                <w:rFonts w:asciiTheme="minorHAnsi" w:eastAsiaTheme="minorEastAsia" w:hAnsiTheme="minorHAnsi" w:cstheme="minorBidi"/>
                <w:noProof/>
                <w:sz w:val="22"/>
                <w:szCs w:val="22"/>
              </w:rPr>
              <w:tab/>
            </w:r>
            <w:r w:rsidR="00D61DE2" w:rsidRPr="00F56C1A">
              <w:rPr>
                <w:rStyle w:val="Hyperlink"/>
                <w:noProof/>
              </w:rPr>
              <w:t>Relational Schema</w:t>
            </w:r>
            <w:r w:rsidR="00D61DE2">
              <w:rPr>
                <w:noProof/>
                <w:webHidden/>
              </w:rPr>
              <w:tab/>
            </w:r>
            <w:r w:rsidR="00D61DE2">
              <w:rPr>
                <w:noProof/>
                <w:webHidden/>
              </w:rPr>
              <w:fldChar w:fldCharType="begin"/>
            </w:r>
            <w:r w:rsidR="00D61DE2">
              <w:rPr>
                <w:noProof/>
                <w:webHidden/>
              </w:rPr>
              <w:instrText xml:space="preserve"> PAGEREF _Toc136216296 \h </w:instrText>
            </w:r>
            <w:r w:rsidR="00D61DE2">
              <w:rPr>
                <w:noProof/>
                <w:webHidden/>
              </w:rPr>
            </w:r>
            <w:r w:rsidR="00D61DE2">
              <w:rPr>
                <w:noProof/>
                <w:webHidden/>
              </w:rPr>
              <w:fldChar w:fldCharType="separate"/>
            </w:r>
            <w:r w:rsidR="003E1C91">
              <w:rPr>
                <w:noProof/>
                <w:webHidden/>
              </w:rPr>
              <w:t>62</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297" w:history="1">
            <w:r w:rsidR="00D61DE2" w:rsidRPr="00F56C1A">
              <w:rPr>
                <w:rStyle w:val="Hyperlink"/>
                <w:noProof/>
              </w:rPr>
              <w:t>Chapter</w:t>
            </w:r>
            <w:r w:rsidR="00D61DE2" w:rsidRPr="00F56C1A">
              <w:rPr>
                <w:rStyle w:val="Hyperlink"/>
                <w:noProof/>
                <w:spacing w:val="-27"/>
              </w:rPr>
              <w:t xml:space="preserve"> </w:t>
            </w:r>
            <w:r w:rsidR="00D61DE2" w:rsidRPr="00F56C1A">
              <w:rPr>
                <w:rStyle w:val="Hyperlink"/>
                <w:noProof/>
              </w:rPr>
              <w:t>6:</w:t>
            </w:r>
            <w:r w:rsidR="00D61DE2" w:rsidRPr="00F56C1A">
              <w:rPr>
                <w:rStyle w:val="Hyperlink"/>
                <w:noProof/>
                <w:spacing w:val="-26"/>
              </w:rPr>
              <w:t xml:space="preserve"> </w:t>
            </w:r>
            <w:r w:rsidR="00D61DE2" w:rsidRPr="00F56C1A">
              <w:rPr>
                <w:rStyle w:val="Hyperlink"/>
                <w:noProof/>
              </w:rPr>
              <w:t>User Roles</w:t>
            </w:r>
            <w:r w:rsidR="00D61DE2">
              <w:rPr>
                <w:noProof/>
                <w:webHidden/>
              </w:rPr>
              <w:tab/>
            </w:r>
            <w:r w:rsidR="00D61DE2">
              <w:rPr>
                <w:noProof/>
                <w:webHidden/>
              </w:rPr>
              <w:fldChar w:fldCharType="begin"/>
            </w:r>
            <w:r w:rsidR="00D61DE2">
              <w:rPr>
                <w:noProof/>
                <w:webHidden/>
              </w:rPr>
              <w:instrText xml:space="preserve"> PAGEREF _Toc136216297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98" w:history="1">
            <w:r w:rsidR="00D61DE2" w:rsidRPr="00F56C1A">
              <w:rPr>
                <w:rStyle w:val="Hyperlink"/>
                <w:noProof/>
              </w:rPr>
              <w:t>6.1</w:t>
            </w:r>
            <w:r w:rsidR="00D61DE2">
              <w:rPr>
                <w:rFonts w:asciiTheme="minorHAnsi" w:eastAsiaTheme="minorEastAsia" w:hAnsiTheme="minorHAnsi" w:cstheme="minorBidi"/>
                <w:noProof/>
                <w:sz w:val="22"/>
                <w:szCs w:val="22"/>
              </w:rPr>
              <w:tab/>
            </w:r>
            <w:r w:rsidR="00D61DE2" w:rsidRPr="00F56C1A">
              <w:rPr>
                <w:rStyle w:val="Hyperlink"/>
                <w:noProof/>
              </w:rPr>
              <w:t>. Administrator</w:t>
            </w:r>
            <w:r w:rsidR="00D61DE2">
              <w:rPr>
                <w:noProof/>
                <w:webHidden/>
              </w:rPr>
              <w:tab/>
            </w:r>
            <w:r w:rsidR="00D61DE2">
              <w:rPr>
                <w:noProof/>
                <w:webHidden/>
              </w:rPr>
              <w:fldChar w:fldCharType="begin"/>
            </w:r>
            <w:r w:rsidR="00D61DE2">
              <w:rPr>
                <w:noProof/>
                <w:webHidden/>
              </w:rPr>
              <w:instrText xml:space="preserve"> PAGEREF _Toc136216298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299" w:history="1">
            <w:r w:rsidR="00D61DE2" w:rsidRPr="00F56C1A">
              <w:rPr>
                <w:rStyle w:val="Hyperlink"/>
                <w:noProof/>
              </w:rPr>
              <w:t>6.2</w:t>
            </w:r>
            <w:r w:rsidR="00D61DE2">
              <w:rPr>
                <w:rFonts w:asciiTheme="minorHAnsi" w:eastAsiaTheme="minorEastAsia" w:hAnsiTheme="minorHAnsi" w:cstheme="minorBidi"/>
                <w:noProof/>
                <w:sz w:val="22"/>
                <w:szCs w:val="22"/>
              </w:rPr>
              <w:tab/>
            </w:r>
            <w:r w:rsidR="00D61DE2" w:rsidRPr="00F56C1A">
              <w:rPr>
                <w:rStyle w:val="Hyperlink"/>
                <w:noProof/>
              </w:rPr>
              <w:t>. Employer</w:t>
            </w:r>
            <w:r w:rsidR="00D61DE2">
              <w:rPr>
                <w:noProof/>
                <w:webHidden/>
              </w:rPr>
              <w:tab/>
            </w:r>
            <w:r w:rsidR="00D61DE2">
              <w:rPr>
                <w:noProof/>
                <w:webHidden/>
              </w:rPr>
              <w:fldChar w:fldCharType="begin"/>
            </w:r>
            <w:r w:rsidR="00D61DE2">
              <w:rPr>
                <w:noProof/>
                <w:webHidden/>
              </w:rPr>
              <w:instrText xml:space="preserve"> PAGEREF _Toc136216299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BE7F2F">
          <w:pPr>
            <w:pStyle w:val="TOC2"/>
            <w:tabs>
              <w:tab w:val="left" w:pos="1101"/>
              <w:tab w:val="right" w:leader="dot" w:pos="9430"/>
            </w:tabs>
            <w:rPr>
              <w:rFonts w:asciiTheme="minorHAnsi" w:eastAsiaTheme="minorEastAsia" w:hAnsiTheme="minorHAnsi" w:cstheme="minorBidi"/>
              <w:noProof/>
              <w:sz w:val="22"/>
              <w:szCs w:val="22"/>
            </w:rPr>
          </w:pPr>
          <w:hyperlink w:anchor="_Toc136216300" w:history="1">
            <w:r w:rsidR="00D61DE2" w:rsidRPr="00F56C1A">
              <w:rPr>
                <w:rStyle w:val="Hyperlink"/>
                <w:noProof/>
              </w:rPr>
              <w:t>6.3</w:t>
            </w:r>
            <w:r w:rsidR="00D61DE2">
              <w:rPr>
                <w:rFonts w:asciiTheme="minorHAnsi" w:eastAsiaTheme="minorEastAsia" w:hAnsiTheme="minorHAnsi" w:cstheme="minorBidi"/>
                <w:noProof/>
                <w:sz w:val="22"/>
                <w:szCs w:val="22"/>
              </w:rPr>
              <w:tab/>
            </w:r>
            <w:r w:rsidR="00D61DE2" w:rsidRPr="00F56C1A">
              <w:rPr>
                <w:rStyle w:val="Hyperlink"/>
                <w:noProof/>
              </w:rPr>
              <w:t>. Applicant / Candidate</w:t>
            </w:r>
            <w:r w:rsidR="00D61DE2">
              <w:rPr>
                <w:noProof/>
                <w:webHidden/>
              </w:rPr>
              <w:tab/>
            </w:r>
            <w:r w:rsidR="00D61DE2">
              <w:rPr>
                <w:noProof/>
                <w:webHidden/>
              </w:rPr>
              <w:fldChar w:fldCharType="begin"/>
            </w:r>
            <w:r w:rsidR="00D61DE2">
              <w:rPr>
                <w:noProof/>
                <w:webHidden/>
              </w:rPr>
              <w:instrText xml:space="preserve"> PAGEREF _Toc136216300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301" w:history="1">
            <w:r w:rsidR="00D61DE2" w:rsidRPr="00F56C1A">
              <w:rPr>
                <w:rStyle w:val="Hyperlink"/>
                <w:noProof/>
              </w:rPr>
              <w:t>Chapter</w:t>
            </w:r>
            <w:r w:rsidR="00D61DE2" w:rsidRPr="00F56C1A">
              <w:rPr>
                <w:rStyle w:val="Hyperlink"/>
                <w:noProof/>
                <w:spacing w:val="-27"/>
              </w:rPr>
              <w:t xml:space="preserve"> </w:t>
            </w:r>
            <w:r w:rsidR="00D61DE2" w:rsidRPr="00F56C1A">
              <w:rPr>
                <w:rStyle w:val="Hyperlink"/>
                <w:noProof/>
              </w:rPr>
              <w:t>7:</w:t>
            </w:r>
            <w:r w:rsidR="00D61DE2" w:rsidRPr="00F56C1A">
              <w:rPr>
                <w:rStyle w:val="Hyperlink"/>
                <w:noProof/>
                <w:spacing w:val="-26"/>
              </w:rPr>
              <w:t xml:space="preserve"> </w:t>
            </w:r>
            <w:r w:rsidR="00D61DE2" w:rsidRPr="00F56C1A">
              <w:rPr>
                <w:rStyle w:val="Hyperlink"/>
                <w:noProof/>
              </w:rPr>
              <w:t>Conclusion and Future Works</w:t>
            </w:r>
            <w:r w:rsidR="00D61DE2">
              <w:rPr>
                <w:noProof/>
                <w:webHidden/>
              </w:rPr>
              <w:tab/>
            </w:r>
            <w:r w:rsidR="00D61DE2">
              <w:rPr>
                <w:noProof/>
                <w:webHidden/>
              </w:rPr>
              <w:fldChar w:fldCharType="begin"/>
            </w:r>
            <w:r w:rsidR="00D61DE2">
              <w:rPr>
                <w:noProof/>
                <w:webHidden/>
              </w:rPr>
              <w:instrText xml:space="preserve"> PAGEREF _Toc136216301 \h </w:instrText>
            </w:r>
            <w:r w:rsidR="00D61DE2">
              <w:rPr>
                <w:noProof/>
                <w:webHidden/>
              </w:rPr>
            </w:r>
            <w:r w:rsidR="00D61DE2">
              <w:rPr>
                <w:noProof/>
                <w:webHidden/>
              </w:rPr>
              <w:fldChar w:fldCharType="separate"/>
            </w:r>
            <w:r w:rsidR="003E1C91">
              <w:rPr>
                <w:noProof/>
                <w:webHidden/>
              </w:rPr>
              <w:t>64</w:t>
            </w:r>
            <w:r w:rsidR="00D61DE2">
              <w:rPr>
                <w:noProof/>
                <w:webHidden/>
              </w:rPr>
              <w:fldChar w:fldCharType="end"/>
            </w:r>
          </w:hyperlink>
        </w:p>
        <w:p w:rsidR="00D61DE2" w:rsidRDefault="00BE7F2F">
          <w:pPr>
            <w:pStyle w:val="TOC2"/>
            <w:tabs>
              <w:tab w:val="right" w:leader="dot" w:pos="9430"/>
            </w:tabs>
            <w:rPr>
              <w:rFonts w:asciiTheme="minorHAnsi" w:eastAsiaTheme="minorEastAsia" w:hAnsiTheme="minorHAnsi" w:cstheme="minorBidi"/>
              <w:noProof/>
              <w:sz w:val="22"/>
              <w:szCs w:val="22"/>
            </w:rPr>
          </w:pPr>
          <w:hyperlink w:anchor="_Toc136216302" w:history="1">
            <w:r w:rsidR="00D61DE2" w:rsidRPr="00F56C1A">
              <w:rPr>
                <w:rStyle w:val="Hyperlink"/>
                <w:noProof/>
              </w:rPr>
              <w:t>7.1. Conclusion</w:t>
            </w:r>
            <w:r w:rsidR="00D61DE2">
              <w:rPr>
                <w:noProof/>
                <w:webHidden/>
              </w:rPr>
              <w:tab/>
            </w:r>
            <w:r w:rsidR="00D61DE2">
              <w:rPr>
                <w:noProof/>
                <w:webHidden/>
              </w:rPr>
              <w:fldChar w:fldCharType="begin"/>
            </w:r>
            <w:r w:rsidR="00D61DE2">
              <w:rPr>
                <w:noProof/>
                <w:webHidden/>
              </w:rPr>
              <w:instrText xml:space="preserve"> PAGEREF _Toc136216302 \h </w:instrText>
            </w:r>
            <w:r w:rsidR="00D61DE2">
              <w:rPr>
                <w:noProof/>
                <w:webHidden/>
              </w:rPr>
            </w:r>
            <w:r w:rsidR="00D61DE2">
              <w:rPr>
                <w:noProof/>
                <w:webHidden/>
              </w:rPr>
              <w:fldChar w:fldCharType="separate"/>
            </w:r>
            <w:r w:rsidR="003E1C91">
              <w:rPr>
                <w:noProof/>
                <w:webHidden/>
              </w:rPr>
              <w:t>64</w:t>
            </w:r>
            <w:r w:rsidR="00D61DE2">
              <w:rPr>
                <w:noProof/>
                <w:webHidden/>
              </w:rPr>
              <w:fldChar w:fldCharType="end"/>
            </w:r>
          </w:hyperlink>
        </w:p>
        <w:p w:rsidR="00D61DE2" w:rsidRDefault="00BE7F2F">
          <w:pPr>
            <w:pStyle w:val="TOC2"/>
            <w:tabs>
              <w:tab w:val="right" w:leader="dot" w:pos="9430"/>
            </w:tabs>
            <w:rPr>
              <w:rFonts w:asciiTheme="minorHAnsi" w:eastAsiaTheme="minorEastAsia" w:hAnsiTheme="minorHAnsi" w:cstheme="minorBidi"/>
              <w:noProof/>
              <w:sz w:val="22"/>
              <w:szCs w:val="22"/>
            </w:rPr>
          </w:pPr>
          <w:hyperlink w:anchor="_Toc136216303" w:history="1">
            <w:r w:rsidR="00D61DE2" w:rsidRPr="00F56C1A">
              <w:rPr>
                <w:rStyle w:val="Hyperlink"/>
                <w:noProof/>
              </w:rPr>
              <w:t>7.2. Future Works</w:t>
            </w:r>
            <w:r w:rsidR="00D61DE2">
              <w:rPr>
                <w:noProof/>
                <w:webHidden/>
              </w:rPr>
              <w:tab/>
            </w:r>
            <w:r w:rsidR="00D61DE2">
              <w:rPr>
                <w:noProof/>
                <w:webHidden/>
              </w:rPr>
              <w:fldChar w:fldCharType="begin"/>
            </w:r>
            <w:r w:rsidR="00D61DE2">
              <w:rPr>
                <w:noProof/>
                <w:webHidden/>
              </w:rPr>
              <w:instrText xml:space="preserve"> PAGEREF _Toc136216303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304" w:history="1">
            <w:r w:rsidR="00D61DE2" w:rsidRPr="00F56C1A">
              <w:rPr>
                <w:rStyle w:val="Hyperlink"/>
                <w:noProof/>
              </w:rPr>
              <w:t>7.2.1. Live Interviewing:</w:t>
            </w:r>
            <w:r w:rsidR="00D61DE2">
              <w:rPr>
                <w:noProof/>
                <w:webHidden/>
              </w:rPr>
              <w:tab/>
            </w:r>
            <w:r w:rsidR="00D61DE2">
              <w:rPr>
                <w:noProof/>
                <w:webHidden/>
              </w:rPr>
              <w:fldChar w:fldCharType="begin"/>
            </w:r>
            <w:r w:rsidR="00D61DE2">
              <w:rPr>
                <w:noProof/>
                <w:webHidden/>
              </w:rPr>
              <w:instrText xml:space="preserve"> PAGEREF _Toc136216304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305" w:history="1">
            <w:r w:rsidR="00D61DE2" w:rsidRPr="00F56C1A">
              <w:rPr>
                <w:rStyle w:val="Hyperlink"/>
                <w:noProof/>
              </w:rPr>
              <w:t>7.2.2. Enhanced Search and Filtering:</w:t>
            </w:r>
            <w:r w:rsidR="00D61DE2">
              <w:rPr>
                <w:noProof/>
                <w:webHidden/>
              </w:rPr>
              <w:tab/>
            </w:r>
            <w:r w:rsidR="00D61DE2">
              <w:rPr>
                <w:noProof/>
                <w:webHidden/>
              </w:rPr>
              <w:fldChar w:fldCharType="begin"/>
            </w:r>
            <w:r w:rsidR="00D61DE2">
              <w:rPr>
                <w:noProof/>
                <w:webHidden/>
              </w:rPr>
              <w:instrText xml:space="preserve"> PAGEREF _Toc136216305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306" w:history="1">
            <w:r w:rsidR="00D61DE2" w:rsidRPr="00F56C1A">
              <w:rPr>
                <w:rStyle w:val="Hyperlink"/>
                <w:noProof/>
              </w:rPr>
              <w:t>7.2.3. Personalized Recommendations:</w:t>
            </w:r>
            <w:r w:rsidR="00D61DE2">
              <w:rPr>
                <w:noProof/>
                <w:webHidden/>
              </w:rPr>
              <w:tab/>
            </w:r>
            <w:r w:rsidR="00D61DE2">
              <w:rPr>
                <w:noProof/>
                <w:webHidden/>
              </w:rPr>
              <w:fldChar w:fldCharType="begin"/>
            </w:r>
            <w:r w:rsidR="00D61DE2">
              <w:rPr>
                <w:noProof/>
                <w:webHidden/>
              </w:rPr>
              <w:instrText xml:space="preserve"> PAGEREF _Toc136216306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BE7F2F">
          <w:pPr>
            <w:pStyle w:val="TOC3"/>
            <w:tabs>
              <w:tab w:val="right" w:leader="dot" w:pos="9430"/>
            </w:tabs>
            <w:rPr>
              <w:rFonts w:asciiTheme="minorHAnsi" w:eastAsiaTheme="minorEastAsia" w:hAnsiTheme="minorHAnsi" w:cstheme="minorBidi"/>
              <w:noProof/>
              <w:sz w:val="22"/>
              <w:szCs w:val="22"/>
            </w:rPr>
          </w:pPr>
          <w:hyperlink w:anchor="_Toc136216307" w:history="1">
            <w:r w:rsidR="00D61DE2" w:rsidRPr="00F56C1A">
              <w:rPr>
                <w:rStyle w:val="Hyperlink"/>
                <w:noProof/>
              </w:rPr>
              <w:t>7.2.4. Mobile Application:</w:t>
            </w:r>
            <w:r w:rsidR="00D61DE2">
              <w:rPr>
                <w:noProof/>
                <w:webHidden/>
              </w:rPr>
              <w:tab/>
            </w:r>
            <w:r w:rsidR="00D61DE2">
              <w:rPr>
                <w:noProof/>
                <w:webHidden/>
              </w:rPr>
              <w:fldChar w:fldCharType="begin"/>
            </w:r>
            <w:r w:rsidR="00D61DE2">
              <w:rPr>
                <w:noProof/>
                <w:webHidden/>
              </w:rPr>
              <w:instrText xml:space="preserve"> PAGEREF _Toc136216307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308" w:history="1">
            <w:r w:rsidR="00D61DE2" w:rsidRPr="00F56C1A">
              <w:rPr>
                <w:rStyle w:val="Hyperlink"/>
                <w:noProof/>
              </w:rPr>
              <w:t>References</w:t>
            </w:r>
            <w:r w:rsidR="00D61DE2">
              <w:rPr>
                <w:noProof/>
                <w:webHidden/>
              </w:rPr>
              <w:tab/>
            </w:r>
            <w:r w:rsidR="00D61DE2">
              <w:rPr>
                <w:noProof/>
                <w:webHidden/>
              </w:rPr>
              <w:fldChar w:fldCharType="begin"/>
            </w:r>
            <w:r w:rsidR="00D61DE2">
              <w:rPr>
                <w:noProof/>
                <w:webHidden/>
              </w:rPr>
              <w:instrText xml:space="preserve"> PAGEREF _Toc136216308 \h </w:instrText>
            </w:r>
            <w:r w:rsidR="00D61DE2">
              <w:rPr>
                <w:noProof/>
                <w:webHidden/>
              </w:rPr>
            </w:r>
            <w:r w:rsidR="00D61DE2">
              <w:rPr>
                <w:noProof/>
                <w:webHidden/>
              </w:rPr>
              <w:fldChar w:fldCharType="separate"/>
            </w:r>
            <w:r w:rsidR="003E1C91">
              <w:rPr>
                <w:noProof/>
                <w:webHidden/>
              </w:rPr>
              <w:t>66</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309" w:history="1">
            <w:r w:rsidR="00D61DE2" w:rsidRPr="00F56C1A">
              <w:rPr>
                <w:rStyle w:val="Hyperlink"/>
                <w:noProof/>
              </w:rPr>
              <w:t>Appendix</w:t>
            </w:r>
            <w:r w:rsidR="00D61DE2" w:rsidRPr="00F56C1A">
              <w:rPr>
                <w:rStyle w:val="Hyperlink"/>
                <w:noProof/>
                <w:spacing w:val="-4"/>
              </w:rPr>
              <w:t xml:space="preserve"> </w:t>
            </w:r>
            <w:r w:rsidR="00D61DE2" w:rsidRPr="00F56C1A">
              <w:rPr>
                <w:rStyle w:val="Hyperlink"/>
                <w:noProof/>
              </w:rPr>
              <w:t>A</w:t>
            </w:r>
            <w:r w:rsidR="00D61DE2" w:rsidRPr="00F56C1A">
              <w:rPr>
                <w:rStyle w:val="Hyperlink"/>
                <w:noProof/>
                <w:spacing w:val="1"/>
              </w:rPr>
              <w:t xml:space="preserve"> </w:t>
            </w:r>
            <w:r w:rsidR="00D61DE2" w:rsidRPr="00F56C1A">
              <w:rPr>
                <w:rStyle w:val="Hyperlink"/>
                <w:noProof/>
              </w:rPr>
              <w:t>–</w:t>
            </w:r>
            <w:r w:rsidR="00D61DE2" w:rsidRPr="00F56C1A">
              <w:rPr>
                <w:rStyle w:val="Hyperlink"/>
                <w:noProof/>
                <w:spacing w:val="-1"/>
              </w:rPr>
              <w:t xml:space="preserve"> </w:t>
            </w:r>
            <w:r w:rsidR="00D61DE2" w:rsidRPr="00F56C1A">
              <w:rPr>
                <w:rStyle w:val="Hyperlink"/>
                <w:noProof/>
              </w:rPr>
              <w:t>Installation</w:t>
            </w:r>
            <w:r w:rsidR="00D61DE2" w:rsidRPr="00F56C1A">
              <w:rPr>
                <w:rStyle w:val="Hyperlink"/>
                <w:noProof/>
                <w:spacing w:val="-3"/>
              </w:rPr>
              <w:t xml:space="preserve"> </w:t>
            </w:r>
            <w:r w:rsidR="00D61DE2" w:rsidRPr="00F56C1A">
              <w:rPr>
                <w:rStyle w:val="Hyperlink"/>
                <w:noProof/>
              </w:rPr>
              <w:t>and</w:t>
            </w:r>
            <w:r w:rsidR="00D61DE2" w:rsidRPr="00F56C1A">
              <w:rPr>
                <w:rStyle w:val="Hyperlink"/>
                <w:noProof/>
                <w:spacing w:val="-1"/>
              </w:rPr>
              <w:t xml:space="preserve"> </w:t>
            </w:r>
            <w:r w:rsidR="00D61DE2" w:rsidRPr="00F56C1A">
              <w:rPr>
                <w:rStyle w:val="Hyperlink"/>
                <w:noProof/>
              </w:rPr>
              <w:t>Setup</w:t>
            </w:r>
            <w:r w:rsidR="00D61DE2">
              <w:rPr>
                <w:noProof/>
                <w:webHidden/>
              </w:rPr>
              <w:tab/>
            </w:r>
            <w:r w:rsidR="00D61DE2">
              <w:rPr>
                <w:noProof/>
                <w:webHidden/>
              </w:rPr>
              <w:fldChar w:fldCharType="begin"/>
            </w:r>
            <w:r w:rsidR="00D61DE2">
              <w:rPr>
                <w:noProof/>
                <w:webHidden/>
              </w:rPr>
              <w:instrText xml:space="preserve"> PAGEREF _Toc136216309 \h </w:instrText>
            </w:r>
            <w:r w:rsidR="00D61DE2">
              <w:rPr>
                <w:noProof/>
                <w:webHidden/>
              </w:rPr>
            </w:r>
            <w:r w:rsidR="00D61DE2">
              <w:rPr>
                <w:noProof/>
                <w:webHidden/>
              </w:rPr>
              <w:fldChar w:fldCharType="separate"/>
            </w:r>
            <w:r w:rsidR="003E1C91">
              <w:rPr>
                <w:noProof/>
                <w:webHidden/>
              </w:rPr>
              <w:t>68</w:t>
            </w:r>
            <w:r w:rsidR="00D61DE2">
              <w:rPr>
                <w:noProof/>
                <w:webHidden/>
              </w:rPr>
              <w:fldChar w:fldCharType="end"/>
            </w:r>
          </w:hyperlink>
        </w:p>
        <w:p w:rsidR="00D61DE2" w:rsidRDefault="00BE7F2F">
          <w:pPr>
            <w:pStyle w:val="TOC1"/>
            <w:tabs>
              <w:tab w:val="right" w:leader="dot" w:pos="9430"/>
            </w:tabs>
            <w:rPr>
              <w:rFonts w:asciiTheme="minorHAnsi" w:eastAsiaTheme="minorEastAsia" w:hAnsiTheme="minorHAnsi" w:cstheme="minorBidi"/>
              <w:noProof/>
              <w:sz w:val="22"/>
              <w:szCs w:val="22"/>
            </w:rPr>
          </w:pPr>
          <w:hyperlink w:anchor="_Toc136216310" w:history="1">
            <w:r w:rsidR="00D61DE2" w:rsidRPr="00F56C1A">
              <w:rPr>
                <w:rStyle w:val="Hyperlink"/>
                <w:noProof/>
              </w:rPr>
              <w:t>Appendix</w:t>
            </w:r>
            <w:r w:rsidR="00D61DE2" w:rsidRPr="00F56C1A">
              <w:rPr>
                <w:rStyle w:val="Hyperlink"/>
                <w:noProof/>
                <w:spacing w:val="-2"/>
              </w:rPr>
              <w:t xml:space="preserve"> </w:t>
            </w:r>
            <w:r w:rsidR="00D61DE2" w:rsidRPr="00F56C1A">
              <w:rPr>
                <w:rStyle w:val="Hyperlink"/>
                <w:noProof/>
              </w:rPr>
              <w:t>B</w:t>
            </w:r>
            <w:r w:rsidR="00D61DE2" w:rsidRPr="00F56C1A">
              <w:rPr>
                <w:rStyle w:val="Hyperlink"/>
                <w:noProof/>
                <w:spacing w:val="-1"/>
              </w:rPr>
              <w:t xml:space="preserve"> </w:t>
            </w:r>
            <w:r w:rsidR="00D61DE2" w:rsidRPr="00F56C1A">
              <w:rPr>
                <w:rStyle w:val="Hyperlink"/>
                <w:noProof/>
              </w:rPr>
              <w:t>–</w:t>
            </w:r>
            <w:r w:rsidR="00D61DE2" w:rsidRPr="00F56C1A">
              <w:rPr>
                <w:rStyle w:val="Hyperlink"/>
                <w:noProof/>
                <w:spacing w:val="-1"/>
              </w:rPr>
              <w:t xml:space="preserve"> </w:t>
            </w:r>
            <w:r w:rsidR="00D61DE2" w:rsidRPr="00F56C1A">
              <w:rPr>
                <w:rStyle w:val="Hyperlink"/>
                <w:noProof/>
              </w:rPr>
              <w:t>Libraries</w:t>
            </w:r>
            <w:r w:rsidR="00D61DE2" w:rsidRPr="00F56C1A">
              <w:rPr>
                <w:rStyle w:val="Hyperlink"/>
                <w:noProof/>
                <w:spacing w:val="-1"/>
              </w:rPr>
              <w:t xml:space="preserve"> </w:t>
            </w:r>
            <w:r w:rsidR="00D61DE2" w:rsidRPr="00F56C1A">
              <w:rPr>
                <w:rStyle w:val="Hyperlink"/>
                <w:noProof/>
              </w:rPr>
              <w:t>Used</w:t>
            </w:r>
            <w:r w:rsidR="00D61DE2" w:rsidRPr="00F56C1A">
              <w:rPr>
                <w:rStyle w:val="Hyperlink"/>
                <w:noProof/>
                <w:spacing w:val="-3"/>
              </w:rPr>
              <w:t xml:space="preserve"> </w:t>
            </w:r>
            <w:r w:rsidR="00D61DE2" w:rsidRPr="00F56C1A">
              <w:rPr>
                <w:rStyle w:val="Hyperlink"/>
                <w:noProof/>
              </w:rPr>
              <w:t>in</w:t>
            </w:r>
            <w:r w:rsidR="00D61DE2" w:rsidRPr="00F56C1A">
              <w:rPr>
                <w:rStyle w:val="Hyperlink"/>
                <w:noProof/>
                <w:spacing w:val="-3"/>
              </w:rPr>
              <w:t xml:space="preserve"> </w:t>
            </w:r>
            <w:r w:rsidR="00D61DE2" w:rsidRPr="00F56C1A">
              <w:rPr>
                <w:rStyle w:val="Hyperlink"/>
                <w:noProof/>
              </w:rPr>
              <w:t>Project</w:t>
            </w:r>
            <w:r w:rsidR="00D61DE2">
              <w:rPr>
                <w:noProof/>
                <w:webHidden/>
              </w:rPr>
              <w:tab/>
            </w:r>
            <w:r w:rsidR="00D61DE2">
              <w:rPr>
                <w:noProof/>
                <w:webHidden/>
              </w:rPr>
              <w:fldChar w:fldCharType="begin"/>
            </w:r>
            <w:r w:rsidR="00D61DE2">
              <w:rPr>
                <w:noProof/>
                <w:webHidden/>
              </w:rPr>
              <w:instrText xml:space="preserve"> PAGEREF _Toc136216310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BE7F2F">
          <w:pPr>
            <w:pStyle w:val="TOC3"/>
            <w:tabs>
              <w:tab w:val="left" w:pos="1101"/>
              <w:tab w:val="right" w:leader="dot" w:pos="9430"/>
            </w:tabs>
            <w:rPr>
              <w:rFonts w:asciiTheme="minorHAnsi" w:eastAsiaTheme="minorEastAsia" w:hAnsiTheme="minorHAnsi" w:cstheme="minorBidi"/>
              <w:noProof/>
              <w:sz w:val="22"/>
              <w:szCs w:val="22"/>
            </w:rPr>
          </w:pPr>
          <w:hyperlink w:anchor="_Toc136216311" w:history="1">
            <w:r w:rsidR="00D61DE2" w:rsidRPr="00F56C1A">
              <w:rPr>
                <w:rStyle w:val="Hyperlink"/>
                <w:noProof/>
              </w:rPr>
              <w:t>●</w:t>
            </w:r>
            <w:r w:rsidR="00D61DE2">
              <w:rPr>
                <w:rFonts w:asciiTheme="minorHAnsi" w:eastAsiaTheme="minorEastAsia" w:hAnsiTheme="minorHAnsi" w:cstheme="minorBidi"/>
                <w:noProof/>
                <w:sz w:val="22"/>
                <w:szCs w:val="22"/>
              </w:rPr>
              <w:tab/>
            </w:r>
            <w:r w:rsidR="00D61DE2" w:rsidRPr="00F56C1A">
              <w:rPr>
                <w:rStyle w:val="Hyperlink"/>
                <w:noProof/>
              </w:rPr>
              <w:t>Bootstrap</w:t>
            </w:r>
            <w:r w:rsidR="00D61DE2">
              <w:rPr>
                <w:noProof/>
                <w:webHidden/>
              </w:rPr>
              <w:tab/>
            </w:r>
            <w:r w:rsidR="00D61DE2">
              <w:rPr>
                <w:noProof/>
                <w:webHidden/>
              </w:rPr>
              <w:fldChar w:fldCharType="begin"/>
            </w:r>
            <w:r w:rsidR="00D61DE2">
              <w:rPr>
                <w:noProof/>
                <w:webHidden/>
              </w:rPr>
              <w:instrText xml:space="preserve"> PAGEREF _Toc136216311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BE7F2F">
          <w:pPr>
            <w:pStyle w:val="TOC3"/>
            <w:tabs>
              <w:tab w:val="left" w:pos="1101"/>
              <w:tab w:val="right" w:leader="dot" w:pos="9430"/>
            </w:tabs>
            <w:rPr>
              <w:rFonts w:asciiTheme="minorHAnsi" w:eastAsiaTheme="minorEastAsia" w:hAnsiTheme="minorHAnsi" w:cstheme="minorBidi"/>
              <w:noProof/>
              <w:sz w:val="22"/>
              <w:szCs w:val="22"/>
            </w:rPr>
          </w:pPr>
          <w:hyperlink w:anchor="_Toc136216312" w:history="1">
            <w:r w:rsidR="00D61DE2" w:rsidRPr="00F56C1A">
              <w:rPr>
                <w:rStyle w:val="Hyperlink"/>
                <w:rFonts w:ascii="Symbol" w:hAnsi="Symbol"/>
                <w:noProof/>
              </w:rPr>
              <w:t></w:t>
            </w:r>
            <w:r w:rsidR="00D61DE2">
              <w:rPr>
                <w:rFonts w:asciiTheme="minorHAnsi" w:eastAsiaTheme="minorEastAsia" w:hAnsiTheme="minorHAnsi" w:cstheme="minorBidi"/>
                <w:noProof/>
                <w:sz w:val="22"/>
                <w:szCs w:val="22"/>
              </w:rPr>
              <w:tab/>
            </w:r>
            <w:r w:rsidR="00D61DE2" w:rsidRPr="00F56C1A">
              <w:rPr>
                <w:rStyle w:val="Hyperlink"/>
                <w:noProof/>
              </w:rPr>
              <w:t>Font Awesome</w:t>
            </w:r>
            <w:r w:rsidR="00D61DE2">
              <w:rPr>
                <w:noProof/>
                <w:webHidden/>
              </w:rPr>
              <w:tab/>
            </w:r>
            <w:r w:rsidR="00D61DE2">
              <w:rPr>
                <w:noProof/>
                <w:webHidden/>
              </w:rPr>
              <w:fldChar w:fldCharType="begin"/>
            </w:r>
            <w:r w:rsidR="00D61DE2">
              <w:rPr>
                <w:noProof/>
                <w:webHidden/>
              </w:rPr>
              <w:instrText xml:space="preserve"> PAGEREF _Toc136216312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BE7F2F">
          <w:pPr>
            <w:pStyle w:val="TOC3"/>
            <w:tabs>
              <w:tab w:val="left" w:pos="1101"/>
              <w:tab w:val="right" w:leader="dot" w:pos="9430"/>
            </w:tabs>
            <w:rPr>
              <w:rFonts w:asciiTheme="minorHAnsi" w:eastAsiaTheme="minorEastAsia" w:hAnsiTheme="minorHAnsi" w:cstheme="minorBidi"/>
              <w:noProof/>
              <w:sz w:val="22"/>
              <w:szCs w:val="22"/>
            </w:rPr>
          </w:pPr>
          <w:hyperlink w:anchor="_Toc136216313" w:history="1">
            <w:r w:rsidR="00D61DE2" w:rsidRPr="00F56C1A">
              <w:rPr>
                <w:rStyle w:val="Hyperlink"/>
                <w:rFonts w:ascii="Symbol" w:hAnsi="Symbol"/>
                <w:noProof/>
              </w:rPr>
              <w:t></w:t>
            </w:r>
            <w:r w:rsidR="00D61DE2">
              <w:rPr>
                <w:rFonts w:asciiTheme="minorHAnsi" w:eastAsiaTheme="minorEastAsia" w:hAnsiTheme="minorHAnsi" w:cstheme="minorBidi"/>
                <w:noProof/>
                <w:sz w:val="22"/>
                <w:szCs w:val="22"/>
              </w:rPr>
              <w:tab/>
            </w:r>
            <w:r w:rsidR="00D61DE2" w:rsidRPr="00F56C1A">
              <w:rPr>
                <w:rStyle w:val="Hyperlink"/>
                <w:noProof/>
              </w:rPr>
              <w:t>AdminLTE</w:t>
            </w:r>
            <w:r w:rsidR="00D61DE2">
              <w:rPr>
                <w:noProof/>
                <w:webHidden/>
              </w:rPr>
              <w:tab/>
            </w:r>
            <w:r w:rsidR="00D61DE2">
              <w:rPr>
                <w:noProof/>
                <w:webHidden/>
              </w:rPr>
              <w:fldChar w:fldCharType="begin"/>
            </w:r>
            <w:r w:rsidR="00D61DE2">
              <w:rPr>
                <w:noProof/>
                <w:webHidden/>
              </w:rPr>
              <w:instrText xml:space="preserve"> PAGEREF _Toc136216313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BE7F2F">
          <w:pPr>
            <w:pStyle w:val="TOC3"/>
            <w:tabs>
              <w:tab w:val="left" w:pos="1101"/>
              <w:tab w:val="right" w:leader="dot" w:pos="9430"/>
            </w:tabs>
            <w:rPr>
              <w:rFonts w:asciiTheme="minorHAnsi" w:eastAsiaTheme="minorEastAsia" w:hAnsiTheme="minorHAnsi" w:cstheme="minorBidi"/>
              <w:noProof/>
              <w:sz w:val="22"/>
              <w:szCs w:val="22"/>
            </w:rPr>
          </w:pPr>
          <w:hyperlink w:anchor="_Toc136216314" w:history="1">
            <w:r w:rsidR="00D61DE2" w:rsidRPr="00F56C1A">
              <w:rPr>
                <w:rStyle w:val="Hyperlink"/>
                <w:rFonts w:ascii="Symbol" w:hAnsi="Symbol"/>
                <w:noProof/>
              </w:rPr>
              <w:t></w:t>
            </w:r>
            <w:r w:rsidR="00D61DE2">
              <w:rPr>
                <w:rFonts w:asciiTheme="minorHAnsi" w:eastAsiaTheme="minorEastAsia" w:hAnsiTheme="minorHAnsi" w:cstheme="minorBidi"/>
                <w:noProof/>
                <w:sz w:val="22"/>
                <w:szCs w:val="22"/>
              </w:rPr>
              <w:tab/>
            </w:r>
            <w:r w:rsidR="00D61DE2" w:rsidRPr="00F56C1A">
              <w:rPr>
                <w:rStyle w:val="Hyperlink"/>
                <w:noProof/>
              </w:rPr>
              <w:t>Data Tables</w:t>
            </w:r>
            <w:r w:rsidR="00D61DE2">
              <w:rPr>
                <w:noProof/>
                <w:webHidden/>
              </w:rPr>
              <w:tab/>
            </w:r>
            <w:r w:rsidR="00D61DE2">
              <w:rPr>
                <w:noProof/>
                <w:webHidden/>
              </w:rPr>
              <w:fldChar w:fldCharType="begin"/>
            </w:r>
            <w:r w:rsidR="00D61DE2">
              <w:rPr>
                <w:noProof/>
                <w:webHidden/>
              </w:rPr>
              <w:instrText xml:space="preserve"> PAGEREF _Toc136216314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393AF3" w:rsidRDefault="00393AF3">
          <w:r>
            <w:rPr>
              <w:b/>
              <w:bCs/>
              <w:noProof/>
            </w:rPr>
            <w:fldChar w:fldCharType="end"/>
          </w:r>
        </w:p>
      </w:sdtContent>
    </w:sdt>
    <w:p w:rsidR="00A34A06" w:rsidRDefault="00A34A06">
      <w:pPr>
        <w:sectPr w:rsidR="00A34A06">
          <w:type w:val="continuous"/>
          <w:pgSz w:w="11900" w:h="16840"/>
          <w:pgMar w:top="1360" w:right="1120" w:bottom="304" w:left="1340" w:header="720" w:footer="720" w:gutter="0"/>
          <w:cols w:space="720"/>
        </w:sectPr>
      </w:pPr>
    </w:p>
    <w:p w:rsidR="00052D87" w:rsidRPr="00BF27F2" w:rsidRDefault="00DA3A25" w:rsidP="00BF27F2">
      <w:pPr>
        <w:ind w:left="3101" w:right="3305"/>
        <w:jc w:val="center"/>
        <w:rPr>
          <w:b/>
          <w:sz w:val="40"/>
        </w:rPr>
      </w:pPr>
      <w:r>
        <w:rPr>
          <w:b/>
          <w:sz w:val="40"/>
        </w:rPr>
        <w:lastRenderedPageBreak/>
        <w:t>Table</w:t>
      </w:r>
      <w:r>
        <w:rPr>
          <w:b/>
          <w:spacing w:val="-1"/>
          <w:sz w:val="40"/>
        </w:rPr>
        <w:t xml:space="preserve"> </w:t>
      </w:r>
      <w:r>
        <w:rPr>
          <w:b/>
          <w:sz w:val="40"/>
        </w:rPr>
        <w:t>of</w:t>
      </w:r>
      <w:r>
        <w:rPr>
          <w:b/>
          <w:spacing w:val="1"/>
          <w:sz w:val="40"/>
        </w:rPr>
        <w:t xml:space="preserve"> </w:t>
      </w:r>
      <w:r>
        <w:rPr>
          <w:b/>
          <w:sz w:val="40"/>
        </w:rPr>
        <w:t>Figures</w:t>
      </w:r>
    </w:p>
    <w:p w:rsidR="00BF27F2" w:rsidRPr="00BF27F2" w:rsidRDefault="00BF27F2" w:rsidP="00BF27F2">
      <w:pPr>
        <w:spacing w:line="252" w:lineRule="auto"/>
        <w:rPr>
          <w:sz w:val="24"/>
        </w:rPr>
      </w:pPr>
      <w:r w:rsidRPr="00BF27F2">
        <w:rPr>
          <w:sz w:val="24"/>
        </w:rPr>
        <w:t>Figure 4.1. Home Page .................................................................................................................18</w:t>
      </w:r>
    </w:p>
    <w:p w:rsidR="00BF27F2" w:rsidRPr="00BF27F2" w:rsidRDefault="00BF27F2" w:rsidP="00BF27F2">
      <w:pPr>
        <w:spacing w:line="252" w:lineRule="auto"/>
        <w:rPr>
          <w:sz w:val="24"/>
        </w:rPr>
      </w:pPr>
      <w:r w:rsidRPr="00BF27F2">
        <w:rPr>
          <w:sz w:val="24"/>
        </w:rPr>
        <w:t>Figure 4.2. Job Posting Page.........................................................................................................19</w:t>
      </w:r>
    </w:p>
    <w:p w:rsidR="00BF27F2" w:rsidRPr="00BF27F2" w:rsidRDefault="00BF27F2" w:rsidP="00BF27F2">
      <w:pPr>
        <w:spacing w:line="252" w:lineRule="auto"/>
        <w:rPr>
          <w:sz w:val="24"/>
        </w:rPr>
      </w:pPr>
      <w:r w:rsidRPr="00BF27F2">
        <w:rPr>
          <w:sz w:val="24"/>
        </w:rPr>
        <w:t>Figure 4.3. Login Page .................................................................................................................20</w:t>
      </w:r>
    </w:p>
    <w:p w:rsidR="00BF27F2" w:rsidRPr="00BF27F2" w:rsidRDefault="00BF27F2" w:rsidP="00BF27F2">
      <w:pPr>
        <w:spacing w:line="252" w:lineRule="auto"/>
        <w:rPr>
          <w:sz w:val="24"/>
        </w:rPr>
      </w:pPr>
      <w:r w:rsidRPr="00BF27F2">
        <w:rPr>
          <w:sz w:val="24"/>
        </w:rPr>
        <w:t>Figure 4.4. Applicant Login..........................................................................................................21</w:t>
      </w:r>
    </w:p>
    <w:p w:rsidR="00BF27F2" w:rsidRPr="00BF27F2" w:rsidRDefault="00BF27F2" w:rsidP="00BF27F2">
      <w:pPr>
        <w:spacing w:line="252" w:lineRule="auto"/>
        <w:rPr>
          <w:sz w:val="24"/>
        </w:rPr>
      </w:pPr>
      <w:r w:rsidRPr="00BF27F2">
        <w:rPr>
          <w:sz w:val="24"/>
        </w:rPr>
        <w:t>Figure 4.5. Employer Login..........................................................................................................22</w:t>
      </w:r>
    </w:p>
    <w:p w:rsidR="00BF27F2" w:rsidRPr="00BF27F2" w:rsidRDefault="00BF27F2" w:rsidP="00BF27F2">
      <w:pPr>
        <w:spacing w:line="252" w:lineRule="auto"/>
        <w:rPr>
          <w:sz w:val="24"/>
        </w:rPr>
      </w:pPr>
      <w:r w:rsidRPr="00BF27F2">
        <w:rPr>
          <w:sz w:val="24"/>
        </w:rPr>
        <w:t>Figure 4.6. Sign Up Page .............................................................................................................23</w:t>
      </w:r>
    </w:p>
    <w:p w:rsidR="00BF27F2" w:rsidRPr="00BF27F2" w:rsidRDefault="00BF27F2" w:rsidP="00BF27F2">
      <w:pPr>
        <w:spacing w:line="252" w:lineRule="auto"/>
        <w:rPr>
          <w:sz w:val="24"/>
        </w:rPr>
      </w:pPr>
      <w:r w:rsidRPr="00BF27F2">
        <w:rPr>
          <w:sz w:val="24"/>
        </w:rPr>
        <w:t>Figure 4.7. Applicant Sign Up......................................................................................................24</w:t>
      </w:r>
    </w:p>
    <w:p w:rsidR="00BF27F2" w:rsidRPr="00BF27F2" w:rsidRDefault="00BF27F2" w:rsidP="00BF27F2">
      <w:pPr>
        <w:spacing w:line="252" w:lineRule="auto"/>
        <w:rPr>
          <w:sz w:val="24"/>
        </w:rPr>
      </w:pPr>
      <w:r w:rsidRPr="00BF27F2">
        <w:rPr>
          <w:sz w:val="24"/>
        </w:rPr>
        <w:t>Figure 4.8. Employer Sign Up .....................................................................................................25</w:t>
      </w:r>
    </w:p>
    <w:p w:rsidR="00BF27F2" w:rsidRPr="00BF27F2" w:rsidRDefault="00BF27F2" w:rsidP="00BF27F2">
      <w:pPr>
        <w:spacing w:line="252" w:lineRule="auto"/>
        <w:rPr>
          <w:sz w:val="24"/>
        </w:rPr>
      </w:pPr>
      <w:r w:rsidRPr="00BF27F2">
        <w:rPr>
          <w:sz w:val="24"/>
        </w:rPr>
        <w:t>Figure 4.9. Applicant Dashboard .................................................................................................26</w:t>
      </w:r>
    </w:p>
    <w:p w:rsidR="00BF27F2" w:rsidRPr="00BF27F2" w:rsidRDefault="00BF27F2" w:rsidP="00BF27F2">
      <w:pPr>
        <w:spacing w:line="252" w:lineRule="auto"/>
        <w:rPr>
          <w:sz w:val="24"/>
        </w:rPr>
      </w:pPr>
      <w:r w:rsidRPr="00BF27F2">
        <w:rPr>
          <w:sz w:val="24"/>
        </w:rPr>
        <w:t>Figure 4.10. Applicant Dashboard................................................................................................27</w:t>
      </w:r>
    </w:p>
    <w:p w:rsidR="00BF27F2" w:rsidRPr="00BF27F2" w:rsidRDefault="00BF27F2" w:rsidP="00BF27F2">
      <w:pPr>
        <w:spacing w:line="252" w:lineRule="auto"/>
        <w:rPr>
          <w:sz w:val="24"/>
        </w:rPr>
      </w:pPr>
      <w:r w:rsidRPr="00BF27F2">
        <w:rPr>
          <w:sz w:val="24"/>
        </w:rPr>
        <w:t>Figure 4.11. Applicant Dashboard................................................................................................28</w:t>
      </w:r>
    </w:p>
    <w:p w:rsidR="00BF27F2" w:rsidRPr="00BF27F2" w:rsidRDefault="00BF27F2" w:rsidP="00BF27F2">
      <w:pPr>
        <w:spacing w:line="252" w:lineRule="auto"/>
        <w:rPr>
          <w:sz w:val="24"/>
        </w:rPr>
      </w:pPr>
      <w:r w:rsidRPr="00BF27F2">
        <w:rPr>
          <w:sz w:val="24"/>
        </w:rPr>
        <w:t>Figure 4.12. Applicant Dashboard................................................................................................29</w:t>
      </w:r>
    </w:p>
    <w:p w:rsidR="00BF27F2" w:rsidRPr="00BF27F2" w:rsidRDefault="00BF27F2" w:rsidP="00BF27F2">
      <w:pPr>
        <w:spacing w:line="252" w:lineRule="auto"/>
        <w:rPr>
          <w:sz w:val="24"/>
        </w:rPr>
      </w:pPr>
      <w:r w:rsidRPr="00BF27F2">
        <w:rPr>
          <w:sz w:val="24"/>
        </w:rPr>
        <w:t>Figure 4.13. Applicant Dashboard................................................................................................30</w:t>
      </w:r>
    </w:p>
    <w:p w:rsidR="00BF27F2" w:rsidRPr="00BF27F2" w:rsidRDefault="00BF27F2" w:rsidP="00BF27F2">
      <w:pPr>
        <w:spacing w:line="252" w:lineRule="auto"/>
        <w:rPr>
          <w:sz w:val="24"/>
        </w:rPr>
      </w:pPr>
      <w:r w:rsidRPr="00BF27F2">
        <w:rPr>
          <w:sz w:val="24"/>
        </w:rPr>
        <w:t>Figure 4.14. Employer Dashboard ...............................................................................................31</w:t>
      </w:r>
    </w:p>
    <w:p w:rsidR="00BF27F2" w:rsidRPr="00BF27F2" w:rsidRDefault="00BF27F2" w:rsidP="00BF27F2">
      <w:pPr>
        <w:spacing w:line="252" w:lineRule="auto"/>
        <w:rPr>
          <w:sz w:val="24"/>
        </w:rPr>
      </w:pPr>
      <w:r w:rsidRPr="00BF27F2">
        <w:rPr>
          <w:sz w:val="24"/>
        </w:rPr>
        <w:t>Figure 4.15. Employer Dashboard................................................................................................32</w:t>
      </w:r>
    </w:p>
    <w:p w:rsidR="00BF27F2" w:rsidRPr="00BF27F2" w:rsidRDefault="00BF27F2" w:rsidP="00BF27F2">
      <w:pPr>
        <w:spacing w:line="252" w:lineRule="auto"/>
        <w:rPr>
          <w:sz w:val="24"/>
        </w:rPr>
      </w:pPr>
      <w:r w:rsidRPr="00BF27F2">
        <w:rPr>
          <w:sz w:val="24"/>
        </w:rPr>
        <w:t>Figure 4.16. Employer Dashboard................................................................................................33</w:t>
      </w:r>
    </w:p>
    <w:p w:rsidR="00BF27F2" w:rsidRPr="00BF27F2" w:rsidRDefault="00BF27F2" w:rsidP="00BF27F2">
      <w:pPr>
        <w:spacing w:line="252" w:lineRule="auto"/>
        <w:rPr>
          <w:sz w:val="24"/>
        </w:rPr>
      </w:pPr>
      <w:r w:rsidRPr="00BF27F2">
        <w:rPr>
          <w:sz w:val="24"/>
        </w:rPr>
        <w:t>Figure 4.17. Employer Dashboard................................................................................................34</w:t>
      </w:r>
    </w:p>
    <w:p w:rsidR="00BF27F2" w:rsidRPr="00BF27F2" w:rsidRDefault="00BF27F2" w:rsidP="00BF27F2">
      <w:pPr>
        <w:spacing w:line="252" w:lineRule="auto"/>
        <w:rPr>
          <w:sz w:val="24"/>
        </w:rPr>
      </w:pPr>
      <w:r w:rsidRPr="00BF27F2">
        <w:rPr>
          <w:sz w:val="24"/>
        </w:rPr>
        <w:t>Figure 4.18. Employer Dashboard................................................................................................35</w:t>
      </w:r>
    </w:p>
    <w:p w:rsidR="00BF27F2" w:rsidRPr="00BF27F2" w:rsidRDefault="00BF27F2" w:rsidP="00BF27F2">
      <w:pPr>
        <w:spacing w:line="252" w:lineRule="auto"/>
        <w:rPr>
          <w:sz w:val="24"/>
        </w:rPr>
      </w:pPr>
      <w:r w:rsidRPr="00BF27F2">
        <w:rPr>
          <w:sz w:val="24"/>
        </w:rPr>
        <w:t>Figure 4.19. Employer Dashboard................................................................................................36</w:t>
      </w:r>
    </w:p>
    <w:p w:rsidR="00BF27F2" w:rsidRPr="00BF27F2" w:rsidRDefault="00BF27F2" w:rsidP="00BF27F2">
      <w:pPr>
        <w:spacing w:line="252" w:lineRule="auto"/>
        <w:rPr>
          <w:sz w:val="24"/>
        </w:rPr>
      </w:pPr>
      <w:r w:rsidRPr="00BF27F2">
        <w:rPr>
          <w:sz w:val="24"/>
        </w:rPr>
        <w:t>Figure 4.20. Employer Dashboard................................................................................................37</w:t>
      </w:r>
    </w:p>
    <w:p w:rsidR="00BF27F2" w:rsidRPr="00BF27F2" w:rsidRDefault="00BF27F2" w:rsidP="00BF27F2">
      <w:pPr>
        <w:spacing w:line="252" w:lineRule="auto"/>
        <w:rPr>
          <w:sz w:val="24"/>
        </w:rPr>
      </w:pPr>
      <w:r w:rsidRPr="00BF27F2">
        <w:rPr>
          <w:sz w:val="24"/>
        </w:rPr>
        <w:t>Figure 4.21. Employer Dashboard................................................................................................38</w:t>
      </w:r>
    </w:p>
    <w:p w:rsidR="00BF27F2" w:rsidRPr="00BF27F2" w:rsidRDefault="00BF27F2" w:rsidP="00BF27F2">
      <w:pPr>
        <w:spacing w:line="252" w:lineRule="auto"/>
        <w:rPr>
          <w:sz w:val="24"/>
        </w:rPr>
      </w:pPr>
      <w:r w:rsidRPr="00BF27F2">
        <w:rPr>
          <w:sz w:val="24"/>
        </w:rPr>
        <w:t>Figure 4.22. Employer Dashboard................................................................................................39</w:t>
      </w:r>
    </w:p>
    <w:p w:rsidR="00BF27F2" w:rsidRPr="00BF27F2" w:rsidRDefault="00BF27F2" w:rsidP="00BF27F2">
      <w:pPr>
        <w:spacing w:line="252" w:lineRule="auto"/>
        <w:rPr>
          <w:sz w:val="24"/>
        </w:rPr>
      </w:pPr>
      <w:r w:rsidRPr="00BF27F2">
        <w:rPr>
          <w:sz w:val="24"/>
        </w:rPr>
        <w:t>Figure 4.23. Admin Dashboard.....................................................................................................40</w:t>
      </w:r>
    </w:p>
    <w:p w:rsidR="00BF27F2" w:rsidRPr="00BF27F2" w:rsidRDefault="00BF27F2" w:rsidP="00BF27F2">
      <w:pPr>
        <w:spacing w:line="252" w:lineRule="auto"/>
        <w:rPr>
          <w:sz w:val="24"/>
        </w:rPr>
      </w:pPr>
      <w:r w:rsidRPr="00BF27F2">
        <w:rPr>
          <w:sz w:val="24"/>
        </w:rPr>
        <w:t>Figure 4.24. Admin Dashboard.....................................................................................................41</w:t>
      </w:r>
    </w:p>
    <w:p w:rsidR="00BF27F2" w:rsidRPr="00BF27F2" w:rsidRDefault="00BF27F2" w:rsidP="00BF27F2">
      <w:pPr>
        <w:spacing w:line="252" w:lineRule="auto"/>
        <w:rPr>
          <w:sz w:val="24"/>
        </w:rPr>
      </w:pPr>
      <w:r w:rsidRPr="00BF27F2">
        <w:rPr>
          <w:sz w:val="24"/>
        </w:rPr>
        <w:t>Figure 4.25. Admin Dashboard.....................................................................................................42</w:t>
      </w:r>
    </w:p>
    <w:p w:rsidR="00BF27F2" w:rsidRPr="00BF27F2" w:rsidRDefault="00BF27F2" w:rsidP="00BF27F2">
      <w:pPr>
        <w:spacing w:line="252" w:lineRule="auto"/>
        <w:rPr>
          <w:sz w:val="24"/>
        </w:rPr>
      </w:pPr>
      <w:r w:rsidRPr="00BF27F2">
        <w:rPr>
          <w:sz w:val="24"/>
        </w:rPr>
        <w:t>Figure 4.26. Admin Dashboard.....................................................................................................43</w:t>
      </w:r>
    </w:p>
    <w:p w:rsidR="00BF27F2" w:rsidRPr="00BF27F2" w:rsidRDefault="00BF27F2" w:rsidP="00BF27F2">
      <w:pPr>
        <w:spacing w:line="252" w:lineRule="auto"/>
        <w:rPr>
          <w:sz w:val="24"/>
        </w:rPr>
      </w:pPr>
      <w:r w:rsidRPr="00BF27F2">
        <w:rPr>
          <w:sz w:val="24"/>
        </w:rPr>
        <w:t>Figure 4.27. Admin Backend.........................................................................................................44</w:t>
      </w:r>
    </w:p>
    <w:p w:rsidR="00BF27F2" w:rsidRPr="00BF27F2" w:rsidRDefault="00BF27F2" w:rsidP="00BF27F2">
      <w:pPr>
        <w:spacing w:line="252" w:lineRule="auto"/>
        <w:rPr>
          <w:sz w:val="24"/>
        </w:rPr>
      </w:pPr>
      <w:r w:rsidRPr="00BF27F2">
        <w:rPr>
          <w:sz w:val="24"/>
        </w:rPr>
        <w:t>Figure 4.28. Applicant Backend....................................................................................................45</w:t>
      </w:r>
    </w:p>
    <w:p w:rsidR="00BF27F2" w:rsidRPr="00BF27F2" w:rsidRDefault="00BF27F2" w:rsidP="00BF27F2">
      <w:pPr>
        <w:spacing w:line="252" w:lineRule="auto"/>
        <w:rPr>
          <w:sz w:val="24"/>
        </w:rPr>
      </w:pPr>
      <w:r w:rsidRPr="00BF27F2">
        <w:rPr>
          <w:sz w:val="24"/>
        </w:rPr>
        <w:t>Figure 4.29. User Backend............................................................................................................45</w:t>
      </w:r>
    </w:p>
    <w:p w:rsidR="00BF27F2" w:rsidRPr="00BF27F2" w:rsidRDefault="00BF27F2" w:rsidP="00BF27F2">
      <w:pPr>
        <w:spacing w:line="252" w:lineRule="auto"/>
        <w:rPr>
          <w:sz w:val="24"/>
        </w:rPr>
      </w:pPr>
      <w:r w:rsidRPr="00BF27F2">
        <w:rPr>
          <w:sz w:val="24"/>
        </w:rPr>
        <w:t>Figure 4.30. Database....................................................................................................................46</w:t>
      </w:r>
    </w:p>
    <w:p w:rsidR="00BF27F2" w:rsidRPr="00BF27F2" w:rsidRDefault="00BF27F2" w:rsidP="00BF27F2">
      <w:pPr>
        <w:spacing w:line="252" w:lineRule="auto"/>
        <w:rPr>
          <w:sz w:val="24"/>
        </w:rPr>
      </w:pPr>
      <w:r w:rsidRPr="00BF27F2">
        <w:rPr>
          <w:sz w:val="24"/>
        </w:rPr>
        <w:t>Figure 4.31. Admin Table ............................................................................................................47</w:t>
      </w:r>
    </w:p>
    <w:p w:rsidR="00BF27F2" w:rsidRPr="00BF27F2" w:rsidRDefault="00BF27F2" w:rsidP="00BF27F2">
      <w:pPr>
        <w:spacing w:line="252" w:lineRule="auto"/>
        <w:rPr>
          <w:sz w:val="24"/>
        </w:rPr>
      </w:pPr>
      <w:r w:rsidRPr="00BF27F2">
        <w:rPr>
          <w:sz w:val="24"/>
        </w:rPr>
        <w:t>Figure 4.32. Apply Job Table .......................................................................................................48</w:t>
      </w:r>
    </w:p>
    <w:p w:rsidR="00BF27F2" w:rsidRPr="00BF27F2" w:rsidRDefault="00BF27F2" w:rsidP="00BF27F2">
      <w:pPr>
        <w:spacing w:line="252" w:lineRule="auto"/>
        <w:rPr>
          <w:sz w:val="24"/>
        </w:rPr>
      </w:pPr>
      <w:r w:rsidRPr="00BF27F2">
        <w:rPr>
          <w:sz w:val="24"/>
        </w:rPr>
        <w:t>Figure 4.33. Cities Table...............................................................................................................48</w:t>
      </w:r>
    </w:p>
    <w:p w:rsidR="00BF27F2" w:rsidRPr="00BF27F2" w:rsidRDefault="00BF27F2" w:rsidP="00BF27F2">
      <w:pPr>
        <w:spacing w:line="252" w:lineRule="auto"/>
        <w:rPr>
          <w:sz w:val="24"/>
        </w:rPr>
      </w:pPr>
      <w:r w:rsidRPr="00BF27F2">
        <w:rPr>
          <w:sz w:val="24"/>
        </w:rPr>
        <w:t>Figure 4.34. Companies Table ......................................................................................................49</w:t>
      </w:r>
    </w:p>
    <w:p w:rsidR="00BF27F2" w:rsidRPr="00BF27F2" w:rsidRDefault="00BF27F2" w:rsidP="00BF27F2">
      <w:pPr>
        <w:spacing w:line="252" w:lineRule="auto"/>
        <w:rPr>
          <w:sz w:val="24"/>
        </w:rPr>
      </w:pPr>
      <w:r w:rsidRPr="00BF27F2">
        <w:rPr>
          <w:sz w:val="24"/>
        </w:rPr>
        <w:t>Figure 4.35. Countries Table ........................................................................................................50</w:t>
      </w:r>
    </w:p>
    <w:p w:rsidR="00BF27F2" w:rsidRPr="00BF27F2" w:rsidRDefault="00BF27F2" w:rsidP="00BF27F2">
      <w:pPr>
        <w:spacing w:line="252" w:lineRule="auto"/>
        <w:rPr>
          <w:sz w:val="24"/>
        </w:rPr>
      </w:pPr>
      <w:r w:rsidRPr="00BF27F2">
        <w:rPr>
          <w:sz w:val="24"/>
        </w:rPr>
        <w:t>Figure 4.36. Job Post Table...........................................................................................................51</w:t>
      </w:r>
    </w:p>
    <w:p w:rsidR="00BF27F2" w:rsidRPr="00BF27F2" w:rsidRDefault="00BF27F2" w:rsidP="00BF27F2">
      <w:pPr>
        <w:spacing w:line="252" w:lineRule="auto"/>
        <w:rPr>
          <w:sz w:val="24"/>
        </w:rPr>
      </w:pPr>
      <w:r w:rsidRPr="00BF27F2">
        <w:rPr>
          <w:sz w:val="24"/>
        </w:rPr>
        <w:t>Figure 4.37. Mailbox Table ..........................................................................................................52</w:t>
      </w:r>
    </w:p>
    <w:p w:rsidR="00BF27F2" w:rsidRPr="00BF27F2" w:rsidRDefault="00BF27F2" w:rsidP="00BF27F2">
      <w:pPr>
        <w:spacing w:line="252" w:lineRule="auto"/>
        <w:rPr>
          <w:sz w:val="24"/>
        </w:rPr>
      </w:pPr>
      <w:r w:rsidRPr="00BF27F2">
        <w:rPr>
          <w:sz w:val="24"/>
        </w:rPr>
        <w:t>Figure 4.38. Reply Mailbox Table................................................................................................53</w:t>
      </w:r>
    </w:p>
    <w:p w:rsidR="00BF27F2" w:rsidRPr="00BF27F2" w:rsidRDefault="00BF27F2" w:rsidP="00BF27F2">
      <w:pPr>
        <w:spacing w:line="252" w:lineRule="auto"/>
        <w:rPr>
          <w:sz w:val="24"/>
        </w:rPr>
      </w:pPr>
      <w:r w:rsidRPr="00BF27F2">
        <w:rPr>
          <w:sz w:val="24"/>
        </w:rPr>
        <w:t>Figure 4.39. State Table................................................................................................................53</w:t>
      </w:r>
    </w:p>
    <w:p w:rsidR="00BF27F2" w:rsidRPr="00BF27F2" w:rsidRDefault="00BF27F2" w:rsidP="00BF27F2">
      <w:pPr>
        <w:spacing w:line="252" w:lineRule="auto"/>
        <w:rPr>
          <w:sz w:val="24"/>
        </w:rPr>
      </w:pPr>
      <w:r w:rsidRPr="00BF27F2">
        <w:rPr>
          <w:sz w:val="24"/>
        </w:rPr>
        <w:t>Figure 4.40. User Table.................................................................................................................55</w:t>
      </w:r>
    </w:p>
    <w:p w:rsidR="00BF27F2" w:rsidRPr="00BF27F2" w:rsidRDefault="00BF27F2" w:rsidP="00BF27F2">
      <w:pPr>
        <w:spacing w:line="252" w:lineRule="auto"/>
        <w:rPr>
          <w:sz w:val="24"/>
        </w:rPr>
      </w:pPr>
      <w:r w:rsidRPr="00BF27F2">
        <w:rPr>
          <w:sz w:val="24"/>
        </w:rPr>
        <w:t>Figure 4.41. User Table.................................................................................................................55</w:t>
      </w:r>
    </w:p>
    <w:p w:rsidR="00BF27F2" w:rsidRPr="00BF27F2" w:rsidRDefault="00BF27F2" w:rsidP="00BF27F2">
      <w:pPr>
        <w:spacing w:line="252" w:lineRule="auto"/>
        <w:rPr>
          <w:sz w:val="24"/>
        </w:rPr>
      </w:pPr>
      <w:r w:rsidRPr="00BF27F2">
        <w:rPr>
          <w:sz w:val="24"/>
        </w:rPr>
        <w:t>Figure 4.42. Hosting Page ............................................................................................................56</w:t>
      </w:r>
    </w:p>
    <w:p w:rsidR="00BF27F2" w:rsidRPr="00BF27F2" w:rsidRDefault="00BF27F2" w:rsidP="00BF27F2">
      <w:pPr>
        <w:spacing w:line="252" w:lineRule="auto"/>
        <w:rPr>
          <w:sz w:val="24"/>
        </w:rPr>
      </w:pPr>
      <w:r w:rsidRPr="00BF27F2">
        <w:rPr>
          <w:sz w:val="24"/>
        </w:rPr>
        <w:t>Figure 4.43. Hosting Backend Page .............................................................................................57</w:t>
      </w:r>
    </w:p>
    <w:p w:rsidR="00BF27F2" w:rsidRPr="00BF27F2" w:rsidRDefault="00BF27F2" w:rsidP="00BF27F2">
      <w:pPr>
        <w:spacing w:line="252" w:lineRule="auto"/>
        <w:rPr>
          <w:sz w:val="24"/>
        </w:rPr>
      </w:pPr>
      <w:r w:rsidRPr="00BF27F2">
        <w:rPr>
          <w:sz w:val="24"/>
        </w:rPr>
        <w:t>Figure 4.44. Hosting Database......................................................................................................57</w:t>
      </w:r>
    </w:p>
    <w:p w:rsidR="00BF27F2" w:rsidRPr="00BF27F2" w:rsidRDefault="00BF27F2" w:rsidP="00BF27F2">
      <w:pPr>
        <w:spacing w:line="252" w:lineRule="auto"/>
        <w:rPr>
          <w:sz w:val="24"/>
        </w:rPr>
      </w:pPr>
      <w:r w:rsidRPr="00BF27F2">
        <w:rPr>
          <w:sz w:val="24"/>
        </w:rPr>
        <w:t>Figure 5.1. Structural Diagram .....................................................................................................58</w:t>
      </w:r>
    </w:p>
    <w:p w:rsidR="00BF27F2" w:rsidRPr="00BF27F2" w:rsidRDefault="00BF27F2" w:rsidP="00BF27F2">
      <w:pPr>
        <w:spacing w:line="252" w:lineRule="auto"/>
        <w:rPr>
          <w:sz w:val="24"/>
        </w:rPr>
      </w:pPr>
      <w:r w:rsidRPr="00BF27F2">
        <w:rPr>
          <w:sz w:val="24"/>
        </w:rPr>
        <w:t>Figure 5.2. ER Diagram.................................................................................................................59</w:t>
      </w:r>
    </w:p>
    <w:p w:rsidR="00BF27F2" w:rsidRPr="00BF27F2" w:rsidRDefault="00BF27F2" w:rsidP="00BF27F2">
      <w:pPr>
        <w:spacing w:line="252" w:lineRule="auto"/>
        <w:rPr>
          <w:sz w:val="24"/>
        </w:rPr>
      </w:pPr>
      <w:r w:rsidRPr="00BF27F2">
        <w:rPr>
          <w:sz w:val="24"/>
        </w:rPr>
        <w:t>Figure 5.3. Use Case Diagram ......................................................................................................60</w:t>
      </w:r>
    </w:p>
    <w:p w:rsidR="00BF27F2" w:rsidRPr="00BF27F2" w:rsidRDefault="00BF27F2" w:rsidP="00BF27F2">
      <w:pPr>
        <w:spacing w:line="252" w:lineRule="auto"/>
        <w:rPr>
          <w:sz w:val="24"/>
        </w:rPr>
      </w:pPr>
      <w:r w:rsidRPr="00BF27F2">
        <w:rPr>
          <w:sz w:val="24"/>
        </w:rPr>
        <w:t>Figure 5.4. Context Diagram ........................................................................................................61</w:t>
      </w:r>
    </w:p>
    <w:p w:rsidR="00B817F1" w:rsidRPr="0038363E" w:rsidRDefault="00BF27F2" w:rsidP="00BF27F2">
      <w:pPr>
        <w:spacing w:line="252" w:lineRule="auto"/>
        <w:rPr>
          <w:sz w:val="24"/>
        </w:rPr>
      </w:pPr>
      <w:r w:rsidRPr="00BF27F2">
        <w:rPr>
          <w:sz w:val="24"/>
        </w:rPr>
        <w:t>Figure 5.5. Relational Schema ......................................................................................................62</w:t>
      </w:r>
      <w:r w:rsidR="00B817F1">
        <w:br w:type="page"/>
      </w:r>
    </w:p>
    <w:p w:rsidR="00A34A06" w:rsidRDefault="00DA3A25" w:rsidP="002F4023">
      <w:pPr>
        <w:pStyle w:val="Heading1"/>
        <w:spacing w:before="81" w:line="360" w:lineRule="auto"/>
      </w:pPr>
      <w:bookmarkStart w:id="0" w:name="_Toc136216196"/>
      <w:r>
        <w:lastRenderedPageBreak/>
        <w:t>Abstract</w:t>
      </w:r>
      <w:bookmarkEnd w:id="0"/>
    </w:p>
    <w:p w:rsidR="00D50098" w:rsidRDefault="00EC3235" w:rsidP="002F4023">
      <w:pPr>
        <w:spacing w:line="360" w:lineRule="auto"/>
        <w:jc w:val="both"/>
        <w:rPr>
          <w:sz w:val="24"/>
          <w:szCs w:val="24"/>
        </w:rPr>
      </w:pPr>
      <w:r w:rsidRPr="00EC3235">
        <w:rPr>
          <w:sz w:val="24"/>
          <w:szCs w:val="24"/>
        </w:rPr>
        <w:t>The Job Recru</w:t>
      </w:r>
      <w:r w:rsidR="00816C32">
        <w:rPr>
          <w:sz w:val="24"/>
          <w:szCs w:val="24"/>
        </w:rPr>
        <w:t>itment Portal is a</w:t>
      </w:r>
      <w:r w:rsidR="00B975AD">
        <w:rPr>
          <w:sz w:val="24"/>
          <w:szCs w:val="24"/>
        </w:rPr>
        <w:t xml:space="preserve"> web</w:t>
      </w:r>
      <w:r w:rsidR="00816C32">
        <w:rPr>
          <w:sz w:val="24"/>
          <w:szCs w:val="24"/>
        </w:rPr>
        <w:t xml:space="preserve"> application </w:t>
      </w:r>
      <w:r w:rsidR="00B975AD">
        <w:rPr>
          <w:sz w:val="24"/>
          <w:szCs w:val="24"/>
        </w:rPr>
        <w:t xml:space="preserve">which has been </w:t>
      </w:r>
      <w:r w:rsidR="00816C32">
        <w:rPr>
          <w:sz w:val="24"/>
          <w:szCs w:val="24"/>
        </w:rPr>
        <w:t xml:space="preserve">designed to help employers as well as </w:t>
      </w:r>
      <w:r w:rsidR="00B975AD">
        <w:rPr>
          <w:sz w:val="24"/>
          <w:szCs w:val="24"/>
        </w:rPr>
        <w:t xml:space="preserve">applicants </w:t>
      </w:r>
      <w:r w:rsidR="00816C32">
        <w:rPr>
          <w:sz w:val="24"/>
          <w:szCs w:val="24"/>
        </w:rPr>
        <w:t xml:space="preserve">to improve the </w:t>
      </w:r>
      <w:r w:rsidR="00B975AD">
        <w:rPr>
          <w:sz w:val="24"/>
          <w:szCs w:val="24"/>
        </w:rPr>
        <w:t xml:space="preserve">already </w:t>
      </w:r>
      <w:r w:rsidR="00816C32">
        <w:rPr>
          <w:sz w:val="24"/>
          <w:szCs w:val="24"/>
        </w:rPr>
        <w:t>existing</w:t>
      </w:r>
      <w:r w:rsidR="00B975AD">
        <w:rPr>
          <w:sz w:val="24"/>
          <w:szCs w:val="24"/>
        </w:rPr>
        <w:t xml:space="preserve"> job recruitment process, it</w:t>
      </w:r>
      <w:r w:rsidR="00816C32">
        <w:rPr>
          <w:sz w:val="24"/>
          <w:szCs w:val="24"/>
        </w:rPr>
        <w:t xml:space="preserve"> aims to connect job applicants/candidates</w:t>
      </w:r>
      <w:r w:rsidRPr="00EC3235">
        <w:rPr>
          <w:sz w:val="24"/>
          <w:szCs w:val="24"/>
        </w:rPr>
        <w:t xml:space="preserve"> and employers through an effic</w:t>
      </w:r>
      <w:r w:rsidR="00816C32">
        <w:rPr>
          <w:sz w:val="24"/>
          <w:szCs w:val="24"/>
        </w:rPr>
        <w:t>ient and user-friendly UI, allowing a</w:t>
      </w:r>
      <w:r w:rsidRPr="00EC3235">
        <w:rPr>
          <w:sz w:val="24"/>
          <w:szCs w:val="24"/>
        </w:rPr>
        <w:t xml:space="preserve"> </w:t>
      </w:r>
      <w:r w:rsidR="00816C32">
        <w:rPr>
          <w:sz w:val="24"/>
          <w:szCs w:val="24"/>
        </w:rPr>
        <w:t>seamless job search, applying to jobs</w:t>
      </w:r>
      <w:r w:rsidRPr="00EC3235">
        <w:rPr>
          <w:sz w:val="24"/>
          <w:szCs w:val="24"/>
        </w:rPr>
        <w:t>,</w:t>
      </w:r>
      <w:r w:rsidR="00816C32">
        <w:rPr>
          <w:sz w:val="24"/>
          <w:szCs w:val="24"/>
        </w:rPr>
        <w:t xml:space="preserve"> checking CV’s, details of applicants</w:t>
      </w:r>
      <w:r w:rsidRPr="00EC3235">
        <w:rPr>
          <w:sz w:val="24"/>
          <w:szCs w:val="24"/>
        </w:rPr>
        <w:t xml:space="preserve"> and selectio</w:t>
      </w:r>
      <w:r w:rsidR="003D1F24">
        <w:rPr>
          <w:sz w:val="24"/>
          <w:szCs w:val="24"/>
        </w:rPr>
        <w:t>n procedures. The administrator</w:t>
      </w:r>
      <w:r w:rsidRPr="00EC3235">
        <w:rPr>
          <w:sz w:val="24"/>
          <w:szCs w:val="24"/>
        </w:rPr>
        <w:t>, employers, and applicants are the</w:t>
      </w:r>
      <w:r w:rsidR="003D1F24">
        <w:rPr>
          <w:sz w:val="24"/>
          <w:szCs w:val="24"/>
        </w:rPr>
        <w:t xml:space="preserve"> three main actors in this portal. Where the</w:t>
      </w:r>
      <w:r w:rsidRPr="00EC3235">
        <w:rPr>
          <w:sz w:val="24"/>
          <w:szCs w:val="24"/>
        </w:rPr>
        <w:t xml:space="preserve"> super user, </w:t>
      </w:r>
      <w:r w:rsidR="003D1F24">
        <w:rPr>
          <w:sz w:val="24"/>
          <w:szCs w:val="24"/>
        </w:rPr>
        <w:t>which is the “Admin” is allowed</w:t>
      </w:r>
      <w:r w:rsidRPr="00EC3235">
        <w:rPr>
          <w:sz w:val="24"/>
          <w:szCs w:val="24"/>
        </w:rPr>
        <w:t xml:space="preserve"> to manage the database, monitor system statistics, </w:t>
      </w:r>
      <w:r w:rsidR="003D1F24">
        <w:rPr>
          <w:sz w:val="24"/>
          <w:szCs w:val="24"/>
        </w:rPr>
        <w:t xml:space="preserve">delete accounts of applicants and employers </w:t>
      </w:r>
      <w:r w:rsidRPr="00EC3235">
        <w:rPr>
          <w:sz w:val="24"/>
          <w:szCs w:val="24"/>
        </w:rPr>
        <w:t>and perform other administrative tasks.</w:t>
      </w:r>
      <w:r w:rsidR="003D1F24">
        <w:rPr>
          <w:sz w:val="24"/>
          <w:szCs w:val="24"/>
        </w:rPr>
        <w:t xml:space="preserve"> Next we have</w:t>
      </w:r>
      <w:r w:rsidRPr="00EC3235">
        <w:rPr>
          <w:sz w:val="24"/>
          <w:szCs w:val="24"/>
        </w:rPr>
        <w:t xml:space="preserve"> </w:t>
      </w:r>
      <w:r w:rsidR="003D1F24">
        <w:rPr>
          <w:sz w:val="24"/>
          <w:szCs w:val="24"/>
        </w:rPr>
        <w:t>“</w:t>
      </w:r>
      <w:r w:rsidRPr="00EC3235">
        <w:rPr>
          <w:sz w:val="24"/>
          <w:szCs w:val="24"/>
        </w:rPr>
        <w:t>Employers</w:t>
      </w:r>
      <w:r w:rsidR="003D1F24">
        <w:rPr>
          <w:sz w:val="24"/>
          <w:szCs w:val="24"/>
        </w:rPr>
        <w:t>”</w:t>
      </w:r>
      <w:r w:rsidRPr="00EC3235">
        <w:rPr>
          <w:sz w:val="24"/>
          <w:szCs w:val="24"/>
        </w:rPr>
        <w:t xml:space="preserve"> </w:t>
      </w:r>
      <w:r w:rsidR="003D1F24">
        <w:rPr>
          <w:sz w:val="24"/>
          <w:szCs w:val="24"/>
        </w:rPr>
        <w:t>who can post jobs</w:t>
      </w:r>
      <w:r w:rsidRPr="00EC3235">
        <w:rPr>
          <w:sz w:val="24"/>
          <w:szCs w:val="24"/>
        </w:rPr>
        <w:t>, review applicant profiles, select or reject applicants, and download resumes</w:t>
      </w:r>
      <w:r w:rsidR="00D32C3E">
        <w:rPr>
          <w:sz w:val="24"/>
          <w:szCs w:val="24"/>
        </w:rPr>
        <w:t xml:space="preserve"> as well as contact applicants through the in-built mailbox</w:t>
      </w:r>
      <w:r w:rsidR="003D1F24">
        <w:rPr>
          <w:sz w:val="24"/>
          <w:szCs w:val="24"/>
        </w:rPr>
        <w:t xml:space="preserve"> system in this</w:t>
      </w:r>
      <w:r w:rsidRPr="00EC3235">
        <w:rPr>
          <w:sz w:val="24"/>
          <w:szCs w:val="24"/>
        </w:rPr>
        <w:t xml:space="preserve">. </w:t>
      </w:r>
      <w:r w:rsidR="00881E44">
        <w:rPr>
          <w:sz w:val="24"/>
          <w:szCs w:val="24"/>
        </w:rPr>
        <w:t>Finally, we have our last type of user called “</w:t>
      </w:r>
      <w:r w:rsidRPr="00EC3235">
        <w:rPr>
          <w:sz w:val="24"/>
          <w:szCs w:val="24"/>
        </w:rPr>
        <w:t>Applicants</w:t>
      </w:r>
      <w:r w:rsidR="00881E44">
        <w:rPr>
          <w:sz w:val="24"/>
          <w:szCs w:val="24"/>
        </w:rPr>
        <w:t>” or “Candidates” who</w:t>
      </w:r>
      <w:r w:rsidRPr="00EC3235">
        <w:rPr>
          <w:sz w:val="24"/>
          <w:szCs w:val="24"/>
        </w:rPr>
        <w:t xml:space="preserve"> can search available </w:t>
      </w:r>
      <w:r w:rsidR="00881E44">
        <w:rPr>
          <w:sz w:val="24"/>
          <w:szCs w:val="24"/>
        </w:rPr>
        <w:t>job listings, apply for open positions, upload their CV/</w:t>
      </w:r>
      <w:r>
        <w:rPr>
          <w:sz w:val="24"/>
          <w:szCs w:val="24"/>
        </w:rPr>
        <w:t>resume</w:t>
      </w:r>
      <w:r w:rsidR="00881E44">
        <w:rPr>
          <w:sz w:val="24"/>
          <w:szCs w:val="24"/>
        </w:rPr>
        <w:t>s, contact employers for queries etc</w:t>
      </w:r>
      <w:r w:rsidR="00235486">
        <w:rPr>
          <w:sz w:val="24"/>
          <w:szCs w:val="24"/>
        </w:rPr>
        <w:t>.</w:t>
      </w:r>
      <w:r w:rsidR="00881E44">
        <w:rPr>
          <w:sz w:val="24"/>
          <w:szCs w:val="24"/>
        </w:rPr>
        <w:t xml:space="preserve"> without having to upload documents every time</w:t>
      </w:r>
      <w:r w:rsidR="00D50098">
        <w:rPr>
          <w:sz w:val="24"/>
          <w:szCs w:val="24"/>
        </w:rPr>
        <w:t>.</w:t>
      </w:r>
    </w:p>
    <w:p w:rsidR="00EC3235" w:rsidRPr="00EC3235" w:rsidRDefault="00235486" w:rsidP="002F4023">
      <w:pPr>
        <w:spacing w:line="360" w:lineRule="auto"/>
        <w:jc w:val="both"/>
        <w:rPr>
          <w:sz w:val="24"/>
          <w:szCs w:val="24"/>
        </w:rPr>
      </w:pPr>
      <w:r>
        <w:rPr>
          <w:sz w:val="24"/>
          <w:szCs w:val="24"/>
        </w:rPr>
        <w:t>So we can say that this ‘Job Recruitment Portal’ is to</w:t>
      </w:r>
      <w:r w:rsidR="00EC3235" w:rsidRPr="00EC3235">
        <w:rPr>
          <w:sz w:val="24"/>
          <w:szCs w:val="24"/>
        </w:rPr>
        <w:t xml:space="preserve"> improve the efficie</w:t>
      </w:r>
      <w:r>
        <w:rPr>
          <w:sz w:val="24"/>
          <w:szCs w:val="24"/>
        </w:rPr>
        <w:t>ncy and effectiveness of the</w:t>
      </w:r>
      <w:r w:rsidR="00EC3235" w:rsidRPr="00EC3235">
        <w:rPr>
          <w:sz w:val="24"/>
          <w:szCs w:val="24"/>
        </w:rPr>
        <w:t xml:space="preserve"> recruitment process for both employers and appli</w:t>
      </w:r>
      <w:r>
        <w:rPr>
          <w:sz w:val="24"/>
          <w:szCs w:val="24"/>
        </w:rPr>
        <w:t>cants by providing a</w:t>
      </w:r>
      <w:r w:rsidR="00EC3235" w:rsidRPr="00EC3235">
        <w:rPr>
          <w:sz w:val="24"/>
          <w:szCs w:val="24"/>
        </w:rPr>
        <w:t xml:space="preserve"> platform for job posting</w:t>
      </w:r>
      <w:r>
        <w:rPr>
          <w:sz w:val="24"/>
          <w:szCs w:val="24"/>
        </w:rPr>
        <w:t>, searching, applying and managing the applicants as well as their applications</w:t>
      </w:r>
      <w:r w:rsidR="00D62664">
        <w:rPr>
          <w:sz w:val="24"/>
          <w:szCs w:val="24"/>
        </w:rPr>
        <w:t>. Which is password protected, that is also encrypted in the database to make the system</w:t>
      </w:r>
      <w:r w:rsidR="00EC3235" w:rsidRPr="00EC3235">
        <w:rPr>
          <w:sz w:val="24"/>
          <w:szCs w:val="24"/>
        </w:rPr>
        <w:t xml:space="preserve"> </w:t>
      </w:r>
      <w:r w:rsidR="00D62664">
        <w:rPr>
          <w:sz w:val="24"/>
          <w:szCs w:val="24"/>
        </w:rPr>
        <w:t xml:space="preserve">a </w:t>
      </w:r>
      <w:r w:rsidR="00293A2A">
        <w:rPr>
          <w:sz w:val="24"/>
          <w:szCs w:val="24"/>
        </w:rPr>
        <w:t xml:space="preserve">secure system, it also utilizes </w:t>
      </w:r>
      <w:r w:rsidR="00EC3235" w:rsidRPr="00EC3235">
        <w:rPr>
          <w:sz w:val="24"/>
          <w:szCs w:val="24"/>
        </w:rPr>
        <w:t>number of technologies and frameworks</w:t>
      </w:r>
      <w:r w:rsidR="00293A2A">
        <w:rPr>
          <w:sz w:val="24"/>
          <w:szCs w:val="24"/>
        </w:rPr>
        <w:t xml:space="preserve"> to achieve its goal</w:t>
      </w:r>
      <w:r w:rsidR="00A46ABB">
        <w:rPr>
          <w:sz w:val="24"/>
          <w:szCs w:val="24"/>
        </w:rPr>
        <w:t>. Here</w:t>
      </w:r>
      <w:r w:rsidR="00695C31">
        <w:rPr>
          <w:sz w:val="24"/>
          <w:szCs w:val="24"/>
        </w:rPr>
        <w:t xml:space="preserve"> in this thesis</w:t>
      </w:r>
      <w:r w:rsidR="00A46ABB">
        <w:rPr>
          <w:sz w:val="24"/>
          <w:szCs w:val="24"/>
        </w:rPr>
        <w:t xml:space="preserve"> we will go through t</w:t>
      </w:r>
      <w:r w:rsidR="00EC3235" w:rsidRPr="00EC3235">
        <w:rPr>
          <w:sz w:val="24"/>
          <w:szCs w:val="24"/>
        </w:rPr>
        <w:t>he design, development, and evaluation of the Jo</w:t>
      </w:r>
      <w:r w:rsidR="00A46ABB">
        <w:rPr>
          <w:sz w:val="24"/>
          <w:szCs w:val="24"/>
        </w:rPr>
        <w:t>b Recruitment Portal, along with</w:t>
      </w:r>
      <w:r w:rsidR="00EC3235" w:rsidRPr="00EC3235">
        <w:rPr>
          <w:sz w:val="24"/>
          <w:szCs w:val="24"/>
        </w:rPr>
        <w:t xml:space="preserve"> its performance and potential fut</w:t>
      </w:r>
      <w:r w:rsidR="00A46ABB">
        <w:rPr>
          <w:sz w:val="24"/>
          <w:szCs w:val="24"/>
        </w:rPr>
        <w:t>ure enhancements</w:t>
      </w:r>
      <w:r w:rsidR="00EC3235" w:rsidRPr="00EC3235">
        <w:rPr>
          <w:sz w:val="24"/>
          <w:szCs w:val="24"/>
        </w:rPr>
        <w:t xml:space="preserve">. </w:t>
      </w:r>
    </w:p>
    <w:p w:rsidR="00A34A06" w:rsidRDefault="00EC3235" w:rsidP="002F4023">
      <w:pPr>
        <w:spacing w:line="360" w:lineRule="auto"/>
        <w:jc w:val="both"/>
        <w:sectPr w:rsidR="00A34A06">
          <w:footerReference w:type="default" r:id="rId15"/>
          <w:pgSz w:w="11900" w:h="16840"/>
          <w:pgMar w:top="1580" w:right="1120" w:bottom="440" w:left="1340" w:header="0" w:footer="245" w:gutter="0"/>
          <w:pgNumType w:start="1"/>
          <w:cols w:space="720"/>
        </w:sectPr>
      </w:pPr>
      <w:r>
        <w:rPr>
          <w:sz w:val="24"/>
          <w:szCs w:val="24"/>
        </w:rPr>
        <w:t xml:space="preserve">                                      </w:t>
      </w:r>
    </w:p>
    <w:p w:rsidR="00A34A06" w:rsidRDefault="00DA3A25" w:rsidP="002F4023">
      <w:pPr>
        <w:pStyle w:val="Heading1"/>
        <w:spacing w:line="360" w:lineRule="auto"/>
        <w:jc w:val="both"/>
      </w:pPr>
      <w:bookmarkStart w:id="1" w:name="_Toc136216197"/>
      <w:r>
        <w:lastRenderedPageBreak/>
        <w:t>Chapter</w:t>
      </w:r>
      <w:r>
        <w:rPr>
          <w:spacing w:val="-4"/>
        </w:rPr>
        <w:t xml:space="preserve"> </w:t>
      </w:r>
      <w:r>
        <w:t>1:</w:t>
      </w:r>
      <w:r>
        <w:rPr>
          <w:spacing w:val="-4"/>
        </w:rPr>
        <w:t xml:space="preserve"> </w:t>
      </w:r>
      <w:r>
        <w:t>Introduction</w:t>
      </w:r>
      <w:bookmarkEnd w:id="1"/>
    </w:p>
    <w:p w:rsidR="00A34A06" w:rsidRDefault="00316FE4" w:rsidP="002F4023">
      <w:pPr>
        <w:pStyle w:val="BodyText"/>
        <w:spacing w:before="2" w:line="360" w:lineRule="auto"/>
      </w:pPr>
      <w:r w:rsidRPr="00316FE4">
        <w:t>The Job Recruitment Portal aims to revolutionize the</w:t>
      </w:r>
      <w:r w:rsidR="0094556C">
        <w:t xml:space="preserve"> old-fashioned recruitment process by giving</w:t>
      </w:r>
      <w:r w:rsidRPr="00316FE4">
        <w:t xml:space="preserve"> employers</w:t>
      </w:r>
      <w:r w:rsidR="0094556C">
        <w:t>, hiring actor,</w:t>
      </w:r>
      <w:r w:rsidRPr="00316FE4">
        <w:t xml:space="preserve"> and applicants</w:t>
      </w:r>
      <w:r w:rsidR="0094556C">
        <w:t>/candidates, applying actors, with an e</w:t>
      </w:r>
      <w:r w:rsidRPr="00316FE4">
        <w:t xml:space="preserve">fficient platform. Traditional </w:t>
      </w:r>
      <w:r w:rsidR="00983BBC">
        <w:t xml:space="preserve">methods of recruitment usually cause delays due to the manual selection procedure, also bears heavy costs due to more man hours and resources but this project takes in account these issues by giving a solution. It has </w:t>
      </w:r>
      <w:r w:rsidRPr="00316FE4">
        <w:t>thre</w:t>
      </w:r>
      <w:r w:rsidR="00983BBC">
        <w:t>e</w:t>
      </w:r>
      <w:r w:rsidR="009A73F8">
        <w:t xml:space="preserve"> actors: administrator</w:t>
      </w:r>
      <w:r w:rsidRPr="00316FE4">
        <w:t>, employers, and applicants. The database and system statistics are managed by the ad</w:t>
      </w:r>
      <w:r w:rsidR="00983BBC">
        <w:t>ministrator, whereas</w:t>
      </w:r>
      <w:r w:rsidRPr="00316FE4">
        <w:t xml:space="preserve"> post</w:t>
      </w:r>
      <w:r w:rsidR="00983BBC">
        <w:t>ing</w:t>
      </w:r>
      <w:r w:rsidRPr="00316FE4">
        <w:t xml:space="preserve"> jobs, review</w:t>
      </w:r>
      <w:r w:rsidR="00983BBC">
        <w:t>ing</w:t>
      </w:r>
      <w:r w:rsidRPr="00316FE4">
        <w:t xml:space="preserve"> applicants, and download</w:t>
      </w:r>
      <w:r w:rsidR="00983BBC">
        <w:t>ing resumes is done by employers and searching jobs and applying to</w:t>
      </w:r>
      <w:r w:rsidRPr="00316FE4">
        <w:t xml:space="preserve"> them</w:t>
      </w:r>
      <w:r w:rsidR="00983BBC">
        <w:t xml:space="preserve"> is done by </w:t>
      </w:r>
      <w:r w:rsidR="001D6E6C">
        <w:t>applicants</w:t>
      </w:r>
      <w:r w:rsidRPr="00316FE4">
        <w:t xml:space="preserve">. The </w:t>
      </w:r>
      <w:r w:rsidR="001D6E6C">
        <w:t xml:space="preserve">result of this project </w:t>
      </w:r>
      <w:r w:rsidRPr="00316FE4">
        <w:t>contribute</w:t>
      </w:r>
      <w:r w:rsidR="001D6E6C">
        <w:t>s to the area/field</w:t>
      </w:r>
      <w:r w:rsidRPr="00316FE4">
        <w:t xml:space="preserve"> of job recruitment</w:t>
      </w:r>
      <w:r w:rsidR="001D6E6C">
        <w:t>, which has a lot real-world applications</w:t>
      </w:r>
      <w:r w:rsidRPr="00316FE4">
        <w:t xml:space="preserve"> and provide</w:t>
      </w:r>
      <w:r w:rsidR="001D6E6C">
        <w:t xml:space="preserve"> guidance for future work</w:t>
      </w:r>
      <w:r w:rsidRPr="00316FE4">
        <w:t>s</w:t>
      </w:r>
      <w:r w:rsidR="001D6E6C">
        <w:t xml:space="preserve"> as well</w:t>
      </w:r>
      <w:r w:rsidR="00B1471B">
        <w:t>, where t</w:t>
      </w:r>
      <w:r w:rsidRPr="00316FE4">
        <w:t>h</w:t>
      </w:r>
      <w:r w:rsidR="00317D8D">
        <w:t>e goal is to improve the system by making</w:t>
      </w:r>
      <w:r w:rsidR="00BF08FE">
        <w:t xml:space="preserve"> it more efficient, cost wise and time wise, along with giving a better experience to its users by streamlining the whole</w:t>
      </w:r>
      <w:r w:rsidRPr="00316FE4">
        <w:t xml:space="preserve"> </w:t>
      </w:r>
      <w:r w:rsidR="00BF08FE">
        <w:t>process.</w:t>
      </w:r>
    </w:p>
    <w:p w:rsidR="009A73F8" w:rsidRDefault="009A73F8" w:rsidP="002F4023">
      <w:pPr>
        <w:pStyle w:val="BodyText"/>
        <w:spacing w:before="2" w:line="360" w:lineRule="auto"/>
        <w:rPr>
          <w:sz w:val="21"/>
        </w:rPr>
      </w:pPr>
    </w:p>
    <w:p w:rsidR="00A34A06" w:rsidRDefault="00DA3A25" w:rsidP="00BE7F2F">
      <w:pPr>
        <w:pStyle w:val="Heading2"/>
        <w:numPr>
          <w:ilvl w:val="1"/>
          <w:numId w:val="11"/>
        </w:numPr>
        <w:tabs>
          <w:tab w:val="left" w:pos="590"/>
        </w:tabs>
        <w:spacing w:line="360" w:lineRule="auto"/>
      </w:pPr>
      <w:bookmarkStart w:id="2" w:name="_Toc136216198"/>
      <w:r>
        <w:t>Problem</w:t>
      </w:r>
      <w:r>
        <w:rPr>
          <w:spacing w:val="-6"/>
        </w:rPr>
        <w:t xml:space="preserve"> </w:t>
      </w:r>
      <w:r>
        <w:t>Definition</w:t>
      </w:r>
      <w:bookmarkEnd w:id="2"/>
    </w:p>
    <w:p w:rsidR="0052053F" w:rsidRDefault="0052053F" w:rsidP="002F4023">
      <w:pPr>
        <w:pStyle w:val="BodyText"/>
        <w:spacing w:before="1" w:line="360" w:lineRule="auto"/>
      </w:pPr>
      <w:r>
        <w:t xml:space="preserve">Traditional recruitment methods frequently face a number of challenges that impede the process's efficiency and effectiveness. </w:t>
      </w:r>
    </w:p>
    <w:p w:rsidR="0052053F" w:rsidRDefault="0052053F" w:rsidP="00BE7F2F">
      <w:pPr>
        <w:pStyle w:val="BodyText"/>
        <w:numPr>
          <w:ilvl w:val="0"/>
          <w:numId w:val="12"/>
        </w:numPr>
        <w:spacing w:before="1" w:line="360" w:lineRule="auto"/>
      </w:pPr>
      <w:r>
        <w:t>Handling a large volume of job applications manually is time-consuming and labor-intensive, resulting in delays and potential oversight of qualified candidates.</w:t>
      </w:r>
    </w:p>
    <w:p w:rsidR="0052053F" w:rsidRDefault="0052053F" w:rsidP="00BE7F2F">
      <w:pPr>
        <w:pStyle w:val="BodyText"/>
        <w:numPr>
          <w:ilvl w:val="0"/>
          <w:numId w:val="12"/>
        </w:numPr>
        <w:spacing w:before="1" w:line="360" w:lineRule="auto"/>
      </w:pPr>
      <w:r>
        <w:t>Job seekers struggle to find relevant opportunities among numerous sources, resulting in potential positions being missed.</w:t>
      </w:r>
    </w:p>
    <w:p w:rsidR="0052053F" w:rsidRDefault="0052053F" w:rsidP="00BE7F2F">
      <w:pPr>
        <w:pStyle w:val="BodyText"/>
        <w:numPr>
          <w:ilvl w:val="0"/>
          <w:numId w:val="12"/>
        </w:numPr>
        <w:spacing w:before="1" w:line="360" w:lineRule="auto"/>
      </w:pPr>
      <w:r>
        <w:t>The lack of standardized formats for resumes and job postings makes objective candidate evaluation and decision-making difficult.</w:t>
      </w:r>
    </w:p>
    <w:p w:rsidR="00A34A06" w:rsidRPr="007F17C1" w:rsidRDefault="0052053F" w:rsidP="00BE7F2F">
      <w:pPr>
        <w:pStyle w:val="BodyText"/>
        <w:numPr>
          <w:ilvl w:val="0"/>
          <w:numId w:val="12"/>
        </w:numPr>
        <w:spacing w:before="1" w:line="360" w:lineRule="auto"/>
        <w:rPr>
          <w:sz w:val="21"/>
        </w:rPr>
      </w:pPr>
      <w:r>
        <w:t>Without a centralized system, employers struggle to effectively track and manage applications.</w:t>
      </w:r>
    </w:p>
    <w:p w:rsidR="007F17C1" w:rsidRPr="007F17C1" w:rsidRDefault="007F17C1" w:rsidP="00BE7F2F">
      <w:pPr>
        <w:pStyle w:val="BodyText"/>
        <w:numPr>
          <w:ilvl w:val="0"/>
          <w:numId w:val="12"/>
        </w:numPr>
        <w:spacing w:before="1" w:line="360" w:lineRule="auto"/>
      </w:pPr>
      <w:r w:rsidRPr="007F17C1">
        <w:t>Limited Reach and Narrow Candidate Pool: Conventional techniques, such as newspaper ads or physical job postings, may only reach a narrow pool of individuals. Due to this, there may be a lack of diversity and skilled applicants who are not actively looking for work through conventional routes may go unnoticed.</w:t>
      </w:r>
    </w:p>
    <w:p w:rsidR="007F17C1" w:rsidRPr="007F17C1" w:rsidRDefault="007F17C1" w:rsidP="00BE7F2F">
      <w:pPr>
        <w:pStyle w:val="BodyText"/>
        <w:numPr>
          <w:ilvl w:val="0"/>
          <w:numId w:val="12"/>
        </w:numPr>
        <w:spacing w:before="1" w:line="360" w:lineRule="auto"/>
      </w:pPr>
      <w:r w:rsidRPr="007F17C1">
        <w:t xml:space="preserve">High costs: Conventional hiring </w:t>
      </w:r>
      <w:r w:rsidR="00800FC8" w:rsidRPr="007F17C1">
        <w:t>practices</w:t>
      </w:r>
      <w:r w:rsidRPr="007F17C1">
        <w:t xml:space="preserve"> can be pricey, including participating in job fairs and newspaper advertising. Advertising, travel, and other asso</w:t>
      </w:r>
      <w:r w:rsidR="00800FC8">
        <w:t>ciated costs may require organiz</w:t>
      </w:r>
      <w:r w:rsidRPr="007F17C1">
        <w:t>ati</w:t>
      </w:r>
      <w:r w:rsidR="00B1471B">
        <w:t>ons to set aside large sums, which</w:t>
      </w:r>
      <w:r w:rsidRPr="007F17C1">
        <w:t xml:space="preserve"> can be difficult, especially for startups and small businesses with scarce resources.</w:t>
      </w:r>
    </w:p>
    <w:p w:rsidR="007F17C1" w:rsidRPr="007F17C1" w:rsidRDefault="007F17C1" w:rsidP="00BE7F2F">
      <w:pPr>
        <w:pStyle w:val="BodyText"/>
        <w:numPr>
          <w:ilvl w:val="0"/>
          <w:numId w:val="12"/>
        </w:numPr>
        <w:spacing w:before="1" w:line="360" w:lineRule="auto"/>
      </w:pPr>
      <w:r w:rsidRPr="007F17C1">
        <w:t>The management of applications, paperwork, and communication can be inefficient and prone to mistakes when done manually. Traditional techniques frequently lack automated components.</w:t>
      </w:r>
    </w:p>
    <w:p w:rsidR="007F17C1" w:rsidRDefault="007F17C1" w:rsidP="007F17C1">
      <w:pPr>
        <w:pStyle w:val="BodyText"/>
        <w:spacing w:before="1" w:line="360" w:lineRule="auto"/>
        <w:ind w:left="720"/>
        <w:rPr>
          <w:sz w:val="21"/>
        </w:rPr>
      </w:pPr>
    </w:p>
    <w:p w:rsidR="009E3C48" w:rsidRPr="009E3C48" w:rsidRDefault="00DA3A25" w:rsidP="00BE7F2F">
      <w:pPr>
        <w:pStyle w:val="Heading2"/>
        <w:numPr>
          <w:ilvl w:val="1"/>
          <w:numId w:val="11"/>
        </w:numPr>
        <w:tabs>
          <w:tab w:val="left" w:pos="590"/>
        </w:tabs>
        <w:spacing w:line="360" w:lineRule="auto"/>
      </w:pPr>
      <w:bookmarkStart w:id="3" w:name="_Toc136216199"/>
      <w:r>
        <w:t>Proposed</w:t>
      </w:r>
      <w:r>
        <w:rPr>
          <w:spacing w:val="-7"/>
        </w:rPr>
        <w:t xml:space="preserve"> </w:t>
      </w:r>
      <w:r>
        <w:t>System</w:t>
      </w:r>
      <w:bookmarkEnd w:id="3"/>
    </w:p>
    <w:p w:rsidR="00E651F1" w:rsidRDefault="00050CAC" w:rsidP="002F4023">
      <w:pPr>
        <w:spacing w:line="360" w:lineRule="auto"/>
        <w:rPr>
          <w:sz w:val="24"/>
          <w:szCs w:val="24"/>
        </w:rPr>
      </w:pPr>
      <w:r w:rsidRPr="00DA3F92">
        <w:rPr>
          <w:sz w:val="24"/>
          <w:szCs w:val="24"/>
        </w:rPr>
        <w:t>The solution for this is a modern “Job Recruitment Portal”,</w:t>
      </w:r>
      <w:r w:rsidR="00604231" w:rsidRPr="00DA3F92">
        <w:rPr>
          <w:sz w:val="24"/>
          <w:szCs w:val="24"/>
        </w:rPr>
        <w:t xml:space="preserve"> As the world moves on to a digital era, searching for Jobs or finding the right Employee for one, like all other aspects of daily life, are being shifted to be online, saving time, human resources, accessible and providing ease of use. We intended to create</w:t>
      </w:r>
      <w:r w:rsidRPr="00DA3F92">
        <w:rPr>
          <w:sz w:val="24"/>
          <w:szCs w:val="24"/>
        </w:rPr>
        <w:t xml:space="preserve"> a </w:t>
      </w:r>
      <w:r w:rsidR="00533C79" w:rsidRPr="00DA3F92">
        <w:rPr>
          <w:sz w:val="24"/>
          <w:szCs w:val="24"/>
        </w:rPr>
        <w:t xml:space="preserve">platform that will automate the </w:t>
      </w:r>
      <w:r w:rsidRPr="00DA3F92">
        <w:rPr>
          <w:sz w:val="24"/>
          <w:szCs w:val="24"/>
        </w:rPr>
        <w:t>process where organizations can put up job vacancies, where</w:t>
      </w:r>
      <w:r w:rsidR="00533C79" w:rsidRPr="00DA3F92">
        <w:rPr>
          <w:sz w:val="24"/>
          <w:szCs w:val="24"/>
        </w:rPr>
        <w:t xml:space="preserve"> applicants can go through them </w:t>
      </w:r>
      <w:r w:rsidRPr="00DA3F92">
        <w:rPr>
          <w:sz w:val="24"/>
          <w:szCs w:val="24"/>
        </w:rPr>
        <w:t xml:space="preserve">and apply in the right job. </w:t>
      </w:r>
    </w:p>
    <w:p w:rsidR="00E651F1" w:rsidRDefault="00050CAC" w:rsidP="002F4023">
      <w:pPr>
        <w:spacing w:line="360" w:lineRule="auto"/>
        <w:rPr>
          <w:sz w:val="24"/>
          <w:szCs w:val="24"/>
        </w:rPr>
      </w:pPr>
      <w:r w:rsidRPr="00DA3F92">
        <w:rPr>
          <w:sz w:val="24"/>
          <w:szCs w:val="24"/>
        </w:rPr>
        <w:t>Where employers would have th</w:t>
      </w:r>
      <w:r w:rsidR="00533C79" w:rsidRPr="00DA3F92">
        <w:rPr>
          <w:sz w:val="24"/>
          <w:szCs w:val="24"/>
        </w:rPr>
        <w:t xml:space="preserve">e ease of checking through CV’s </w:t>
      </w:r>
      <w:r w:rsidRPr="00DA3F92">
        <w:rPr>
          <w:sz w:val="24"/>
          <w:szCs w:val="24"/>
        </w:rPr>
        <w:t>and sel</w:t>
      </w:r>
      <w:r w:rsidR="00533C79" w:rsidRPr="00DA3F92">
        <w:rPr>
          <w:sz w:val="24"/>
          <w:szCs w:val="24"/>
        </w:rPr>
        <w:t xml:space="preserve">ecting the suitable candidates etc. And applicants will find a </w:t>
      </w:r>
      <w:r w:rsidRPr="00DA3F92">
        <w:rPr>
          <w:sz w:val="24"/>
          <w:szCs w:val="24"/>
        </w:rPr>
        <w:t>p</w:t>
      </w:r>
      <w:r w:rsidR="00533C79" w:rsidRPr="00DA3F92">
        <w:rPr>
          <w:sz w:val="24"/>
          <w:szCs w:val="24"/>
        </w:rPr>
        <w:t xml:space="preserve">latform that will allow them to </w:t>
      </w:r>
      <w:r w:rsidRPr="00DA3F92">
        <w:rPr>
          <w:sz w:val="24"/>
          <w:szCs w:val="24"/>
        </w:rPr>
        <w:t>apply in multiple jobs according to thei</w:t>
      </w:r>
      <w:r w:rsidR="00533C79" w:rsidRPr="00DA3F92">
        <w:rPr>
          <w:sz w:val="24"/>
          <w:szCs w:val="24"/>
        </w:rPr>
        <w:t xml:space="preserve">r qualifications easily </w:t>
      </w:r>
      <w:r w:rsidRPr="00DA3F92">
        <w:rPr>
          <w:sz w:val="24"/>
          <w:szCs w:val="24"/>
        </w:rPr>
        <w:t>as we</w:t>
      </w:r>
      <w:r w:rsidR="00DA3F92" w:rsidRPr="00DA3F92">
        <w:rPr>
          <w:sz w:val="24"/>
          <w:szCs w:val="24"/>
        </w:rPr>
        <w:t xml:space="preserve">ll as get side-by-side updates. </w:t>
      </w:r>
    </w:p>
    <w:p w:rsidR="00E651F1" w:rsidRDefault="00DA3F92" w:rsidP="002F4023">
      <w:pPr>
        <w:spacing w:line="360" w:lineRule="auto"/>
        <w:rPr>
          <w:sz w:val="24"/>
          <w:szCs w:val="24"/>
        </w:rPr>
      </w:pPr>
      <w:r w:rsidRPr="00DA3F92">
        <w:rPr>
          <w:sz w:val="24"/>
          <w:szCs w:val="24"/>
        </w:rPr>
        <w:t xml:space="preserve">It is web-based platform, with a good UI/UX having a Landing page, Job Vacancies Page from where one can apply into preferred job after registering with the system as an applicant where email validation shall be done, then provide data and upload their CV and apply for jobs they want, they can also search by the search bar and apply search filters for their needs like locations, </w:t>
      </w:r>
      <w:r>
        <w:rPr>
          <w:sz w:val="24"/>
          <w:szCs w:val="24"/>
        </w:rPr>
        <w:t>experience</w:t>
      </w:r>
      <w:r w:rsidRPr="00DA3F92">
        <w:rPr>
          <w:sz w:val="24"/>
          <w:szCs w:val="24"/>
        </w:rPr>
        <w:t xml:space="preserve"> requirements etc. Employers would have access to a job posting page where they set the requirements and the details of the</w:t>
      </w:r>
      <w:r w:rsidR="00D80369">
        <w:rPr>
          <w:sz w:val="24"/>
          <w:szCs w:val="24"/>
        </w:rPr>
        <w:t xml:space="preserve"> job like title, salary,</w:t>
      </w:r>
      <w:r w:rsidR="003055E7">
        <w:rPr>
          <w:sz w:val="24"/>
          <w:szCs w:val="24"/>
        </w:rPr>
        <w:t xml:space="preserve"> details</w:t>
      </w:r>
      <w:r w:rsidRPr="00DA3F92">
        <w:rPr>
          <w:sz w:val="24"/>
          <w:szCs w:val="24"/>
        </w:rPr>
        <w:t xml:space="preserve"> etc. This system has a database for all records </w:t>
      </w:r>
      <w:r w:rsidR="00212C9A">
        <w:rPr>
          <w:sz w:val="24"/>
          <w:szCs w:val="24"/>
        </w:rPr>
        <w:t>of jobs i.e. Job Titles (with details</w:t>
      </w:r>
      <w:r w:rsidRPr="00DA3F92">
        <w:rPr>
          <w:sz w:val="24"/>
          <w:szCs w:val="24"/>
        </w:rPr>
        <w:t>), Applications (CV attached, Data provided) as well as details of users such as employers, and most importantly the applicants like their Names, CNIC, A</w:t>
      </w:r>
      <w:r w:rsidR="00873FF8">
        <w:rPr>
          <w:sz w:val="24"/>
          <w:szCs w:val="24"/>
        </w:rPr>
        <w:t>ddresses, Qualifications,</w:t>
      </w:r>
      <w:r w:rsidRPr="00DA3F92">
        <w:rPr>
          <w:sz w:val="24"/>
          <w:szCs w:val="24"/>
        </w:rPr>
        <w:t xml:space="preserve"> and so on. </w:t>
      </w:r>
    </w:p>
    <w:p w:rsidR="00E651F1" w:rsidRDefault="00DA3F92" w:rsidP="002F4023">
      <w:pPr>
        <w:spacing w:line="360" w:lineRule="auto"/>
        <w:rPr>
          <w:sz w:val="24"/>
          <w:szCs w:val="24"/>
        </w:rPr>
      </w:pPr>
      <w:r w:rsidRPr="00DA3F92">
        <w:rPr>
          <w:sz w:val="24"/>
          <w:szCs w:val="24"/>
        </w:rPr>
        <w:t xml:space="preserve">To secure all this data and avoid mishaps, security measures will be taken starting off with proper Authorization being implemented like access-controls over user types, where an applicant can only view, update his/her own data rather than having access of others, the employer only accessing data of applicants who have applied to his posted job, Admin having access of everything including the database etc. </w:t>
      </w:r>
    </w:p>
    <w:p w:rsidR="00DA3F92" w:rsidRPr="00DA3F92" w:rsidRDefault="00086415" w:rsidP="002F4023">
      <w:pPr>
        <w:spacing w:line="360" w:lineRule="auto"/>
        <w:rPr>
          <w:sz w:val="24"/>
          <w:szCs w:val="24"/>
        </w:rPr>
        <w:sectPr w:rsidR="00DA3F92" w:rsidRPr="00DA3F92">
          <w:pgSz w:w="11900" w:h="16840"/>
          <w:pgMar w:top="1360" w:right="1120" w:bottom="440" w:left="1340" w:header="0" w:footer="245" w:gutter="0"/>
          <w:cols w:space="720"/>
        </w:sectPr>
      </w:pPr>
      <w:r>
        <w:rPr>
          <w:sz w:val="24"/>
          <w:szCs w:val="24"/>
        </w:rPr>
        <w:t xml:space="preserve">Applicants/Candidates </w:t>
      </w:r>
      <w:r w:rsidR="00DA3F92" w:rsidRPr="00DA3F92">
        <w:rPr>
          <w:sz w:val="24"/>
          <w:szCs w:val="24"/>
        </w:rPr>
        <w:t xml:space="preserve">can apply in one or more jobs with easy without entering same data (name, CNIC, Addresses etc.) again for each job they apply. On the employers end they can check all the applications to a certain job, </w:t>
      </w:r>
      <w:r w:rsidR="0021446B">
        <w:rPr>
          <w:sz w:val="24"/>
          <w:szCs w:val="24"/>
        </w:rPr>
        <w:t xml:space="preserve">contact applicants regarding </w:t>
      </w:r>
      <w:r w:rsidR="0071378C">
        <w:rPr>
          <w:sz w:val="24"/>
          <w:szCs w:val="24"/>
        </w:rPr>
        <w:t>concerns</w:t>
      </w:r>
      <w:r w:rsidR="0021446B">
        <w:rPr>
          <w:sz w:val="24"/>
          <w:szCs w:val="24"/>
        </w:rPr>
        <w:t xml:space="preserve"> through in-built communication channel</w:t>
      </w:r>
      <w:r w:rsidR="00DA3F92" w:rsidRPr="00DA3F92">
        <w:rPr>
          <w:sz w:val="24"/>
          <w:szCs w:val="24"/>
        </w:rPr>
        <w:t xml:space="preserve"> and download CV’s and data of applicants for further processing if needed. </w:t>
      </w:r>
    </w:p>
    <w:p w:rsidR="00A34A06" w:rsidRDefault="009F52D7" w:rsidP="002F4023">
      <w:pPr>
        <w:pStyle w:val="Heading2"/>
        <w:tabs>
          <w:tab w:val="left" w:pos="593"/>
        </w:tabs>
        <w:spacing w:before="62" w:line="360" w:lineRule="auto"/>
        <w:ind w:left="99" w:firstLine="0"/>
      </w:pPr>
      <w:bookmarkStart w:id="4" w:name="_Toc136216200"/>
      <w:r>
        <w:lastRenderedPageBreak/>
        <w:t xml:space="preserve">1.3 </w:t>
      </w:r>
      <w:r w:rsidR="00DA3A25">
        <w:t>System</w:t>
      </w:r>
      <w:r w:rsidR="00DA3A25">
        <w:rPr>
          <w:spacing w:val="-7"/>
        </w:rPr>
        <w:t xml:space="preserve"> </w:t>
      </w:r>
      <w:r w:rsidR="00DA3A25">
        <w:t>Functions</w:t>
      </w:r>
      <w:bookmarkEnd w:id="4"/>
    </w:p>
    <w:p w:rsidR="002938C5" w:rsidRPr="004941D3" w:rsidRDefault="004941D3" w:rsidP="002F4023">
      <w:pPr>
        <w:pStyle w:val="BodyText"/>
        <w:spacing w:line="360" w:lineRule="auto"/>
      </w:pPr>
      <w:r w:rsidRPr="004941D3">
        <w:t>The following are key system functions:</w:t>
      </w:r>
    </w:p>
    <w:p w:rsidR="004941D3" w:rsidRPr="004941D3" w:rsidRDefault="004941D3" w:rsidP="00BE7F2F">
      <w:pPr>
        <w:pStyle w:val="BodyText"/>
        <w:numPr>
          <w:ilvl w:val="0"/>
          <w:numId w:val="13"/>
        </w:numPr>
        <w:spacing w:line="360" w:lineRule="auto"/>
        <w:rPr>
          <w:b/>
          <w:bCs/>
        </w:rPr>
      </w:pPr>
      <w:r w:rsidRPr="004941D3">
        <w:rPr>
          <w:b/>
          <w:bCs/>
        </w:rPr>
        <w:t xml:space="preserve">User Registration and </w:t>
      </w:r>
      <w:r w:rsidR="00D040F2">
        <w:rPr>
          <w:b/>
          <w:bCs/>
        </w:rPr>
        <w:t xml:space="preserve">Login </w:t>
      </w:r>
      <w:r w:rsidRPr="004941D3">
        <w:rPr>
          <w:b/>
          <w:bCs/>
        </w:rPr>
        <w:t>Authentication:</w:t>
      </w:r>
    </w:p>
    <w:p w:rsidR="004941D3" w:rsidRPr="004941D3" w:rsidRDefault="00AF5FCB" w:rsidP="002F4023">
      <w:pPr>
        <w:pStyle w:val="BodyText"/>
        <w:spacing w:line="360" w:lineRule="auto"/>
        <w:ind w:left="720"/>
      </w:pPr>
      <w:r>
        <w:t>Employers and A</w:t>
      </w:r>
      <w:r w:rsidR="004941D3" w:rsidRPr="004941D3">
        <w:t>pplicants can register an</w:t>
      </w:r>
      <w:r>
        <w:t>d create accounts on the portal, that are password protected and encrypted in database, hence even admin cannot see them.</w:t>
      </w:r>
    </w:p>
    <w:p w:rsidR="00A67ED9" w:rsidRPr="004941D3" w:rsidRDefault="004941D3" w:rsidP="00A67ED9">
      <w:pPr>
        <w:pStyle w:val="BodyText"/>
        <w:spacing w:line="360" w:lineRule="auto"/>
        <w:ind w:left="720"/>
      </w:pPr>
      <w:r w:rsidRPr="004941D3">
        <w:t>User</w:t>
      </w:r>
      <w:r w:rsidR="00A67ED9">
        <w:t xml:space="preserve"> login</w:t>
      </w:r>
      <w:r w:rsidRPr="004941D3">
        <w:t xml:space="preserve"> authentication ensures secure system access and protects user data.</w:t>
      </w:r>
    </w:p>
    <w:p w:rsidR="004941D3" w:rsidRPr="004941D3" w:rsidRDefault="004941D3" w:rsidP="00BE7F2F">
      <w:pPr>
        <w:pStyle w:val="BodyText"/>
        <w:numPr>
          <w:ilvl w:val="0"/>
          <w:numId w:val="13"/>
        </w:numPr>
        <w:spacing w:line="360" w:lineRule="auto"/>
      </w:pPr>
      <w:r w:rsidRPr="004941D3">
        <w:rPr>
          <w:b/>
          <w:bCs/>
        </w:rPr>
        <w:t>Job Posting and Management:</w:t>
      </w:r>
      <w:r w:rsidRPr="004941D3">
        <w:t xml:space="preserve"> </w:t>
      </w:r>
    </w:p>
    <w:p w:rsidR="004941D3" w:rsidRPr="004941D3" w:rsidRDefault="004941D3" w:rsidP="002F4023">
      <w:pPr>
        <w:pStyle w:val="BodyText"/>
        <w:spacing w:line="360" w:lineRule="auto"/>
        <w:ind w:firstLine="720"/>
      </w:pPr>
      <w:r w:rsidRPr="004941D3">
        <w:t>Employers can create and post job openings, describing the job's details and requirements.</w:t>
      </w:r>
    </w:p>
    <w:p w:rsidR="00A67ED9" w:rsidRPr="004941D3" w:rsidRDefault="004941D3" w:rsidP="00A67ED9">
      <w:pPr>
        <w:pStyle w:val="BodyText"/>
        <w:spacing w:line="360" w:lineRule="auto"/>
        <w:ind w:firstLine="720"/>
      </w:pPr>
      <w:r w:rsidRPr="004941D3">
        <w:t>As needed, job listings can be edited, updated, or removed.</w:t>
      </w:r>
    </w:p>
    <w:p w:rsidR="004941D3" w:rsidRPr="004941D3" w:rsidRDefault="004941D3" w:rsidP="00BE7F2F">
      <w:pPr>
        <w:pStyle w:val="BodyText"/>
        <w:numPr>
          <w:ilvl w:val="0"/>
          <w:numId w:val="13"/>
        </w:numPr>
        <w:spacing w:line="360" w:lineRule="auto"/>
        <w:rPr>
          <w:b/>
          <w:bCs/>
        </w:rPr>
      </w:pPr>
      <w:r w:rsidRPr="004941D3">
        <w:rPr>
          <w:b/>
          <w:bCs/>
        </w:rPr>
        <w:t>Filtering and Job Search:</w:t>
      </w:r>
    </w:p>
    <w:p w:rsidR="00A67ED9" w:rsidRPr="004941D3" w:rsidRDefault="004941D3" w:rsidP="008C7B37">
      <w:pPr>
        <w:pStyle w:val="BodyText"/>
        <w:spacing w:line="360" w:lineRule="auto"/>
        <w:ind w:left="720"/>
      </w:pPr>
      <w:r w:rsidRPr="004941D3">
        <w:t>Applicants can use specific criteria to search for available jobs.</w:t>
      </w:r>
      <w:r w:rsidR="00C56429">
        <w:t xml:space="preserve"> </w:t>
      </w:r>
      <w:r w:rsidRPr="004941D3">
        <w:t xml:space="preserve">Filtering options allow applicants to refine their search results and </w:t>
      </w:r>
      <w:r w:rsidR="00A67ED9">
        <w:t>find relevant job opportunities.</w:t>
      </w:r>
    </w:p>
    <w:p w:rsidR="004941D3" w:rsidRPr="004941D3" w:rsidRDefault="004941D3" w:rsidP="00BE7F2F">
      <w:pPr>
        <w:pStyle w:val="BodyText"/>
        <w:numPr>
          <w:ilvl w:val="0"/>
          <w:numId w:val="13"/>
        </w:numPr>
        <w:spacing w:line="360" w:lineRule="auto"/>
      </w:pPr>
      <w:r w:rsidRPr="004941D3">
        <w:rPr>
          <w:b/>
          <w:bCs/>
        </w:rPr>
        <w:t>Management of Applicant Profiles:</w:t>
      </w:r>
    </w:p>
    <w:p w:rsidR="004941D3" w:rsidRPr="004941D3" w:rsidRDefault="004941D3" w:rsidP="00A373C0">
      <w:pPr>
        <w:pStyle w:val="BodyText"/>
        <w:spacing w:line="360" w:lineRule="auto"/>
        <w:ind w:left="720"/>
      </w:pPr>
      <w:r w:rsidRPr="004941D3">
        <w:t>Employers can review applicant profiles, including resumes</w:t>
      </w:r>
      <w:r w:rsidR="00A373C0">
        <w:t>, can establish contact if they have applied to any job posting by that employer</w:t>
      </w:r>
      <w:r w:rsidRPr="004941D3">
        <w:t>.</w:t>
      </w:r>
    </w:p>
    <w:p w:rsidR="004941D3" w:rsidRPr="004941D3" w:rsidRDefault="004941D3" w:rsidP="00BE7F2F">
      <w:pPr>
        <w:pStyle w:val="BodyText"/>
        <w:numPr>
          <w:ilvl w:val="0"/>
          <w:numId w:val="13"/>
        </w:numPr>
        <w:spacing w:line="360" w:lineRule="auto"/>
        <w:rPr>
          <w:b/>
          <w:bCs/>
        </w:rPr>
      </w:pPr>
      <w:r w:rsidRPr="004941D3">
        <w:rPr>
          <w:b/>
          <w:bCs/>
        </w:rPr>
        <w:t>Candidate Selection:</w:t>
      </w:r>
    </w:p>
    <w:p w:rsidR="004941D3" w:rsidRPr="004941D3" w:rsidRDefault="004941D3" w:rsidP="002F4023">
      <w:pPr>
        <w:pStyle w:val="BodyText"/>
        <w:spacing w:line="360" w:lineRule="auto"/>
        <w:ind w:left="720"/>
      </w:pPr>
      <w:r w:rsidRPr="004941D3">
        <w:t xml:space="preserve">Based </w:t>
      </w:r>
      <w:r w:rsidR="001115A2">
        <w:t>on their suitability for the job</w:t>
      </w:r>
      <w:r w:rsidRPr="004941D3">
        <w:t>, employers can mark a</w:t>
      </w:r>
      <w:r w:rsidR="001115A2">
        <w:t>pplicants as selected /</w:t>
      </w:r>
      <w:r w:rsidRPr="004941D3">
        <w:t xml:space="preserve"> rejected.</w:t>
      </w:r>
    </w:p>
    <w:p w:rsidR="004941D3" w:rsidRPr="004941D3" w:rsidRDefault="004941D3" w:rsidP="002F4023">
      <w:pPr>
        <w:pStyle w:val="BodyText"/>
        <w:spacing w:line="360" w:lineRule="auto"/>
        <w:ind w:left="720"/>
      </w:pPr>
      <w:r w:rsidRPr="004941D3">
        <w:t>Selected candidates can be contacted for interviews, assessments, or other stages of the selection process</w:t>
      </w:r>
      <w:r w:rsidR="00AA70CE">
        <w:t xml:space="preserve"> through the in-built mailbox</w:t>
      </w:r>
      <w:r w:rsidRPr="004941D3">
        <w:t>.</w:t>
      </w:r>
    </w:p>
    <w:p w:rsidR="004941D3" w:rsidRPr="004941D3" w:rsidRDefault="004941D3" w:rsidP="00BE7F2F">
      <w:pPr>
        <w:pStyle w:val="BodyText"/>
        <w:numPr>
          <w:ilvl w:val="0"/>
          <w:numId w:val="13"/>
        </w:numPr>
        <w:spacing w:line="360" w:lineRule="auto"/>
      </w:pPr>
      <w:r w:rsidRPr="004941D3">
        <w:rPr>
          <w:b/>
          <w:bCs/>
        </w:rPr>
        <w:t>Download Resume/CV:</w:t>
      </w:r>
    </w:p>
    <w:p w:rsidR="004941D3" w:rsidRDefault="004941D3" w:rsidP="002F4023">
      <w:pPr>
        <w:pStyle w:val="BodyText"/>
        <w:spacing w:line="360" w:lineRule="auto"/>
        <w:ind w:left="720"/>
      </w:pPr>
      <w:r w:rsidRPr="004941D3">
        <w:t>Employers can download applicants' resumes or CVs for offline review or further evaluation.</w:t>
      </w:r>
    </w:p>
    <w:p w:rsidR="004941D3" w:rsidRPr="004941D3" w:rsidRDefault="004941D3" w:rsidP="00BE7F2F">
      <w:pPr>
        <w:pStyle w:val="BodyText"/>
        <w:numPr>
          <w:ilvl w:val="0"/>
          <w:numId w:val="13"/>
        </w:numPr>
        <w:spacing w:line="360" w:lineRule="auto"/>
        <w:rPr>
          <w:b/>
          <w:bCs/>
        </w:rPr>
      </w:pPr>
      <w:r w:rsidRPr="004941D3">
        <w:rPr>
          <w:b/>
          <w:bCs/>
        </w:rPr>
        <w:t>Management and the Admin Dashboard:</w:t>
      </w:r>
    </w:p>
    <w:p w:rsidR="004941D3" w:rsidRDefault="004941D3" w:rsidP="002F4023">
      <w:pPr>
        <w:pStyle w:val="BodyText"/>
        <w:spacing w:line="360" w:lineRule="auto"/>
        <w:ind w:left="720"/>
      </w:pPr>
      <w:r>
        <w:t>The system administrator has access to a comprehensive dashboard for system management.</w:t>
      </w:r>
    </w:p>
    <w:p w:rsidR="00A34A06" w:rsidRDefault="004941D3" w:rsidP="00B20A16">
      <w:pPr>
        <w:pStyle w:val="BodyText"/>
        <w:spacing w:line="360" w:lineRule="auto"/>
        <w:ind w:left="720"/>
      </w:pPr>
      <w:r>
        <w:t>Admin functions include</w:t>
      </w:r>
      <w:r w:rsidR="00F91B4B">
        <w:t xml:space="preserve"> approval of employer account,</w:t>
      </w:r>
      <w:r>
        <w:t xml:space="preserve"> managing users, databases, and generating system statistics.</w:t>
      </w:r>
      <w:r w:rsidR="00554FEB">
        <w:t xml:space="preserve"> </w:t>
      </w:r>
      <w:r w:rsidR="00F91B4B">
        <w:t>Admin reserves rights to delete any posted job, or employer account as well from here.</w:t>
      </w:r>
      <w:bookmarkStart w:id="5" w:name="_bookmark5"/>
      <w:bookmarkEnd w:id="5"/>
    </w:p>
    <w:p w:rsidR="00F91B4B" w:rsidRPr="004941D3" w:rsidRDefault="00F91B4B" w:rsidP="00BE7F2F">
      <w:pPr>
        <w:pStyle w:val="BodyText"/>
        <w:numPr>
          <w:ilvl w:val="0"/>
          <w:numId w:val="13"/>
        </w:numPr>
        <w:spacing w:line="360" w:lineRule="auto"/>
        <w:rPr>
          <w:b/>
          <w:bCs/>
        </w:rPr>
      </w:pPr>
      <w:r>
        <w:rPr>
          <w:b/>
          <w:bCs/>
        </w:rPr>
        <w:t>In Built Mailbox</w:t>
      </w:r>
      <w:r w:rsidRPr="004941D3">
        <w:rPr>
          <w:b/>
          <w:bCs/>
        </w:rPr>
        <w:t>:</w:t>
      </w:r>
    </w:p>
    <w:p w:rsidR="00A67ED9" w:rsidRDefault="00F91B4B" w:rsidP="00EF2AED">
      <w:pPr>
        <w:pStyle w:val="BodyText"/>
        <w:spacing w:line="360" w:lineRule="auto"/>
        <w:ind w:left="720"/>
      </w:pPr>
      <w:r>
        <w:t>The in-built mailbox offers applicants and employers to communicate any misunderstandings or important notices and details.</w:t>
      </w:r>
    </w:p>
    <w:p w:rsidR="0002367F" w:rsidRPr="004941D3" w:rsidRDefault="0002367F" w:rsidP="00BE7F2F">
      <w:pPr>
        <w:pStyle w:val="BodyText"/>
        <w:numPr>
          <w:ilvl w:val="0"/>
          <w:numId w:val="13"/>
        </w:numPr>
        <w:spacing w:line="360" w:lineRule="auto"/>
        <w:rPr>
          <w:b/>
          <w:bCs/>
        </w:rPr>
      </w:pPr>
      <w:r>
        <w:rPr>
          <w:b/>
          <w:bCs/>
        </w:rPr>
        <w:t>Change Password / Deactivate Accounts</w:t>
      </w:r>
      <w:r w:rsidRPr="004941D3">
        <w:rPr>
          <w:b/>
          <w:bCs/>
        </w:rPr>
        <w:t>:</w:t>
      </w:r>
    </w:p>
    <w:p w:rsidR="0002367F" w:rsidRDefault="0002367F" w:rsidP="00B77EA7">
      <w:pPr>
        <w:spacing w:line="360" w:lineRule="auto"/>
        <w:ind w:left="720"/>
        <w:sectPr w:rsidR="0002367F">
          <w:pgSz w:w="11900" w:h="16840"/>
          <w:pgMar w:top="1360" w:right="1120" w:bottom="440" w:left="1340" w:header="0" w:footer="245" w:gutter="0"/>
          <w:cols w:space="720"/>
        </w:sectPr>
      </w:pPr>
      <w:r w:rsidRPr="0002367F">
        <w:rPr>
          <w:sz w:val="24"/>
          <w:szCs w:val="24"/>
        </w:rPr>
        <w:t>Employers and applicants can both use this option to modify their passwo</w:t>
      </w:r>
      <w:r w:rsidR="004B3732">
        <w:rPr>
          <w:sz w:val="24"/>
          <w:szCs w:val="24"/>
        </w:rPr>
        <w:t>rds inside the portal. For</w:t>
      </w:r>
      <w:r w:rsidRPr="0002367F">
        <w:rPr>
          <w:sz w:val="24"/>
          <w:szCs w:val="24"/>
        </w:rPr>
        <w:t xml:space="preserve"> account security, users can reset their passwords an</w:t>
      </w:r>
      <w:r w:rsidR="004B3732">
        <w:rPr>
          <w:sz w:val="24"/>
          <w:szCs w:val="24"/>
        </w:rPr>
        <w:t>d access their account settings, also u</w:t>
      </w:r>
      <w:r w:rsidRPr="0002367F">
        <w:rPr>
          <w:sz w:val="24"/>
          <w:szCs w:val="24"/>
        </w:rPr>
        <w:t xml:space="preserve">sers </w:t>
      </w:r>
      <w:r w:rsidR="00B77EA7" w:rsidRPr="0002367F">
        <w:rPr>
          <w:sz w:val="24"/>
          <w:szCs w:val="24"/>
        </w:rPr>
        <w:t>are</w:t>
      </w:r>
      <w:r w:rsidR="00B77EA7">
        <w:rPr>
          <w:sz w:val="24"/>
          <w:szCs w:val="24"/>
        </w:rPr>
        <w:t xml:space="preserve"> also </w:t>
      </w:r>
      <w:r w:rsidRPr="0002367F">
        <w:rPr>
          <w:sz w:val="24"/>
          <w:szCs w:val="24"/>
        </w:rPr>
        <w:t>able to deactivate their accounts within the portal.</w:t>
      </w:r>
    </w:p>
    <w:p w:rsidR="00A34A06" w:rsidRDefault="00DA3A25">
      <w:pPr>
        <w:pStyle w:val="Heading1"/>
        <w:jc w:val="both"/>
      </w:pPr>
      <w:bookmarkStart w:id="6" w:name="_Toc136216201"/>
      <w:r>
        <w:lastRenderedPageBreak/>
        <w:t>Chapter</w:t>
      </w:r>
      <w:r>
        <w:rPr>
          <w:spacing w:val="-4"/>
        </w:rPr>
        <w:t xml:space="preserve"> </w:t>
      </w:r>
      <w:r w:rsidR="003D2F6A">
        <w:t>2:</w:t>
      </w:r>
      <w:r>
        <w:rPr>
          <w:spacing w:val="-1"/>
        </w:rPr>
        <w:t xml:space="preserve"> </w:t>
      </w:r>
      <w:r w:rsidR="003D2F6A">
        <w:t>Literature</w:t>
      </w:r>
      <w:r>
        <w:rPr>
          <w:spacing w:val="2"/>
        </w:rPr>
        <w:t xml:space="preserve"> </w:t>
      </w:r>
      <w:r w:rsidR="003D2F6A">
        <w:rPr>
          <w:spacing w:val="2"/>
        </w:rPr>
        <w:t>and T</w:t>
      </w:r>
      <w:r w:rsidR="001F0457">
        <w:rPr>
          <w:spacing w:val="2"/>
        </w:rPr>
        <w:t xml:space="preserve">ech </w:t>
      </w:r>
      <w:r>
        <w:t>Review</w:t>
      </w:r>
      <w:bookmarkEnd w:id="6"/>
    </w:p>
    <w:p w:rsidR="00A34A06" w:rsidRPr="0046684E" w:rsidRDefault="00DA3A25">
      <w:pPr>
        <w:spacing w:before="312" w:line="360" w:lineRule="auto"/>
        <w:ind w:left="100" w:right="316"/>
        <w:jc w:val="both"/>
        <w:rPr>
          <w:sz w:val="24"/>
        </w:rPr>
      </w:pPr>
      <w:r>
        <w:rPr>
          <w:sz w:val="24"/>
        </w:rPr>
        <w:t>Chapter 2 contains many basic concepts, technologies and frameworks that are significant in</w:t>
      </w:r>
      <w:r>
        <w:rPr>
          <w:spacing w:val="1"/>
          <w:sz w:val="24"/>
        </w:rPr>
        <w:t xml:space="preserve"> </w:t>
      </w:r>
      <w:r>
        <w:rPr>
          <w:sz w:val="24"/>
        </w:rPr>
        <w:t>the conduct and development of the project titled “</w:t>
      </w:r>
      <w:r w:rsidR="00F335BB">
        <w:rPr>
          <w:i/>
          <w:sz w:val="24"/>
        </w:rPr>
        <w:t>J</w:t>
      </w:r>
      <w:r w:rsidR="00322112">
        <w:rPr>
          <w:i/>
          <w:sz w:val="24"/>
        </w:rPr>
        <w:t>ob</w:t>
      </w:r>
      <w:r w:rsidR="00F335BB">
        <w:rPr>
          <w:i/>
          <w:sz w:val="24"/>
        </w:rPr>
        <w:t xml:space="preserve"> Recruitment Portal</w:t>
      </w:r>
      <w:r>
        <w:rPr>
          <w:i/>
          <w:sz w:val="24"/>
        </w:rPr>
        <w:t>”.</w:t>
      </w:r>
      <w:r w:rsidR="007F56FC">
        <w:rPr>
          <w:i/>
          <w:sz w:val="24"/>
        </w:rPr>
        <w:t xml:space="preserve"> </w:t>
      </w:r>
      <w:r w:rsidR="0046684E">
        <w:rPr>
          <w:sz w:val="24"/>
        </w:rPr>
        <w:t>From simple languages to complex backend frameworks and applications that were used for the development process.</w:t>
      </w:r>
    </w:p>
    <w:p w:rsidR="00A34A06" w:rsidRDefault="00A34A06">
      <w:pPr>
        <w:pStyle w:val="BodyText"/>
        <w:spacing w:before="1"/>
        <w:rPr>
          <w:i/>
          <w:sz w:val="21"/>
        </w:rPr>
      </w:pPr>
    </w:p>
    <w:p w:rsidR="00A34A06" w:rsidRDefault="00AE4BBC" w:rsidP="00BE7F2F">
      <w:pPr>
        <w:pStyle w:val="Heading2"/>
        <w:numPr>
          <w:ilvl w:val="1"/>
          <w:numId w:val="10"/>
        </w:numPr>
        <w:tabs>
          <w:tab w:val="left" w:pos="593"/>
        </w:tabs>
      </w:pPr>
      <w:bookmarkStart w:id="7" w:name="_Toc136216202"/>
      <w:r>
        <w:t>Management Portal</w:t>
      </w:r>
      <w:bookmarkEnd w:id="7"/>
    </w:p>
    <w:p w:rsidR="00A34A06" w:rsidRDefault="00A07B37">
      <w:pPr>
        <w:pStyle w:val="BodyText"/>
        <w:spacing w:before="220" w:line="360" w:lineRule="auto"/>
        <w:ind w:left="100" w:right="318"/>
        <w:jc w:val="both"/>
      </w:pPr>
      <w:r>
        <w:t xml:space="preserve">Our project, the job </w:t>
      </w:r>
      <w:r w:rsidR="00365225">
        <w:t>recruitment</w:t>
      </w:r>
      <w:r>
        <w:t xml:space="preserve"> portal is type of a</w:t>
      </w:r>
      <w:r w:rsidR="00365225">
        <w:t>n</w:t>
      </w:r>
      <w:r>
        <w:t xml:space="preserve"> information management portal, and </w:t>
      </w:r>
      <w:r w:rsidR="00DA3A25">
        <w:t>Information systems are large, linked collections of information, data and processes. They are</w:t>
      </w:r>
      <w:r w:rsidR="00DA3A25">
        <w:rPr>
          <w:spacing w:val="-57"/>
        </w:rPr>
        <w:t xml:space="preserve"> </w:t>
      </w:r>
      <w:r w:rsidR="00DA3A25">
        <w:t>employed</w:t>
      </w:r>
      <w:r w:rsidR="00DA3A25">
        <w:rPr>
          <w:spacing w:val="-1"/>
        </w:rPr>
        <w:t xml:space="preserve"> </w:t>
      </w:r>
      <w:r w:rsidR="00DA3A25">
        <w:t>in virtually every element</w:t>
      </w:r>
      <w:r w:rsidR="00DA3A25">
        <w:rPr>
          <w:spacing w:val="-1"/>
        </w:rPr>
        <w:t xml:space="preserve"> </w:t>
      </w:r>
      <w:r w:rsidR="00DA3A25">
        <w:t>of human life, business,</w:t>
      </w:r>
      <w:r w:rsidR="00DA3A25">
        <w:rPr>
          <w:spacing w:val="-1"/>
        </w:rPr>
        <w:t xml:space="preserve"> </w:t>
      </w:r>
      <w:r>
        <w:t>and industry, like schools have library management systems to employee management systems and so on.</w:t>
      </w:r>
    </w:p>
    <w:p w:rsidR="00A34A06" w:rsidRDefault="00A07B37">
      <w:pPr>
        <w:pStyle w:val="BodyText"/>
        <w:spacing w:line="360" w:lineRule="auto"/>
        <w:ind w:left="100" w:right="318"/>
        <w:jc w:val="both"/>
      </w:pPr>
      <w:r>
        <w:t>The "I</w:t>
      </w:r>
      <w:r w:rsidR="00DA3A25">
        <w:t>nformat</w:t>
      </w:r>
      <w:r>
        <w:t>ion system" in technology means</w:t>
      </w:r>
      <w:r w:rsidR="00DA3A25">
        <w:t xml:space="preserve"> any tool or information system that</w:t>
      </w:r>
      <w:r w:rsidR="00DA3A25">
        <w:rPr>
          <w:spacing w:val="1"/>
        </w:rPr>
        <w:t xml:space="preserve"> </w:t>
      </w:r>
      <w:r>
        <w:t>allows u</w:t>
      </w:r>
      <w:r w:rsidR="00DA3A25">
        <w:t>s</w:t>
      </w:r>
      <w:r w:rsidR="00DA3A25">
        <w:rPr>
          <w:spacing w:val="-2"/>
        </w:rPr>
        <w:t xml:space="preserve"> </w:t>
      </w:r>
      <w:r>
        <w:t>to</w:t>
      </w:r>
      <w:r w:rsidR="00DA3A25">
        <w:rPr>
          <w:spacing w:val="-2"/>
        </w:rPr>
        <w:t xml:space="preserve"> </w:t>
      </w:r>
      <w:r>
        <w:t>gather</w:t>
      </w:r>
      <w:r w:rsidR="00DA3A25">
        <w:rPr>
          <w:spacing w:val="-2"/>
        </w:rPr>
        <w:t xml:space="preserve"> </w:t>
      </w:r>
      <w:r w:rsidR="00DA3A25">
        <w:t>and</w:t>
      </w:r>
      <w:r w:rsidR="00DA3A25">
        <w:rPr>
          <w:spacing w:val="-1"/>
        </w:rPr>
        <w:t xml:space="preserve"> </w:t>
      </w:r>
      <w:r>
        <w:t>utilize</w:t>
      </w:r>
      <w:r w:rsidR="00DA3A25">
        <w:rPr>
          <w:spacing w:val="-2"/>
        </w:rPr>
        <w:t xml:space="preserve"> </w:t>
      </w:r>
      <w:r w:rsidR="00DA3A25">
        <w:t>data</w:t>
      </w:r>
      <w:r>
        <w:t xml:space="preserve"> / information</w:t>
      </w:r>
      <w:r w:rsidR="00DA3A25">
        <w:t>.</w:t>
      </w:r>
      <w:r w:rsidR="00DA3A25">
        <w:rPr>
          <w:spacing w:val="-2"/>
        </w:rPr>
        <w:t xml:space="preserve"> </w:t>
      </w:r>
      <w:r w:rsidR="00DA3A25">
        <w:t>Information</w:t>
      </w:r>
      <w:r w:rsidR="00DA3A25">
        <w:rPr>
          <w:spacing w:val="-1"/>
        </w:rPr>
        <w:t xml:space="preserve"> </w:t>
      </w:r>
      <w:r w:rsidR="00DA3A25">
        <w:t>systems</w:t>
      </w:r>
      <w:r w:rsidR="00DA3A25">
        <w:rPr>
          <w:spacing w:val="-2"/>
        </w:rPr>
        <w:t xml:space="preserve"> </w:t>
      </w:r>
      <w:r w:rsidR="00DA3A25">
        <w:t>can</w:t>
      </w:r>
      <w:r w:rsidR="00DA3A25">
        <w:rPr>
          <w:spacing w:val="-1"/>
        </w:rPr>
        <w:t xml:space="preserve"> </w:t>
      </w:r>
      <w:r w:rsidR="00DA3A25">
        <w:t>be</w:t>
      </w:r>
      <w:r w:rsidR="00DA3A25">
        <w:rPr>
          <w:spacing w:val="-3"/>
        </w:rPr>
        <w:t xml:space="preserve"> </w:t>
      </w:r>
      <w:r w:rsidR="00DA3A25">
        <w:t>utilized</w:t>
      </w:r>
      <w:r w:rsidR="00DA3A25">
        <w:rPr>
          <w:spacing w:val="-1"/>
        </w:rPr>
        <w:t xml:space="preserve"> </w:t>
      </w:r>
      <w:r w:rsidR="00DA3A25">
        <w:t>to</w:t>
      </w:r>
      <w:r w:rsidR="00DA3A25">
        <w:rPr>
          <w:spacing w:val="-2"/>
        </w:rPr>
        <w:t xml:space="preserve"> </w:t>
      </w:r>
      <w:r w:rsidR="00DA3A25">
        <w:t>give</w:t>
      </w:r>
      <w:r w:rsidR="00DA3A25">
        <w:rPr>
          <w:spacing w:val="-2"/>
        </w:rPr>
        <w:t xml:space="preserve"> </w:t>
      </w:r>
      <w:r w:rsidR="00DA3A25">
        <w:t>aid</w:t>
      </w:r>
      <w:r w:rsidR="00DA3A25">
        <w:rPr>
          <w:spacing w:val="-58"/>
        </w:rPr>
        <w:t xml:space="preserve"> </w:t>
      </w:r>
      <w:r w:rsidR="00DA3A25">
        <w:t>inside</w:t>
      </w:r>
      <w:r w:rsidR="00DA3A25">
        <w:rPr>
          <w:spacing w:val="-2"/>
        </w:rPr>
        <w:t xml:space="preserve"> </w:t>
      </w:r>
      <w:r w:rsidR="00DA3A25">
        <w:t>a</w:t>
      </w:r>
      <w:r w:rsidR="00DA3A25">
        <w:rPr>
          <w:spacing w:val="-1"/>
        </w:rPr>
        <w:t xml:space="preserve"> </w:t>
      </w:r>
      <w:r w:rsidR="00DA3A25">
        <w:t>company or</w:t>
      </w:r>
      <w:r w:rsidR="00DA3A25">
        <w:rPr>
          <w:spacing w:val="-2"/>
        </w:rPr>
        <w:t xml:space="preserve"> </w:t>
      </w:r>
      <w:r w:rsidR="00DA3A25">
        <w:t>for</w:t>
      </w:r>
      <w:r w:rsidR="00DA3A25">
        <w:rPr>
          <w:spacing w:val="1"/>
        </w:rPr>
        <w:t xml:space="preserve"> </w:t>
      </w:r>
      <w:r w:rsidR="00DA3A25">
        <w:t>personal benefit.</w:t>
      </w:r>
    </w:p>
    <w:p w:rsidR="00A34A06" w:rsidRDefault="00326980">
      <w:pPr>
        <w:pStyle w:val="BodyText"/>
        <w:spacing w:line="360" w:lineRule="auto"/>
        <w:ind w:left="100" w:right="319"/>
        <w:jc w:val="both"/>
      </w:pPr>
      <w:r>
        <w:t>Hence a good information system allow</w:t>
      </w:r>
      <w:r w:rsidR="00DA3A25">
        <w:t>s the user</w:t>
      </w:r>
      <w:r>
        <w:t xml:space="preserve"> to quickly access </w:t>
      </w:r>
      <w:r w:rsidR="00DA3A25">
        <w:t>and react to</w:t>
      </w:r>
      <w:r w:rsidR="00DA3A25">
        <w:rPr>
          <w:spacing w:val="1"/>
        </w:rPr>
        <w:t xml:space="preserve"> </w:t>
      </w:r>
      <w:r w:rsidR="00DA3A25">
        <w:t xml:space="preserve">information. </w:t>
      </w:r>
      <w:r>
        <w:t>Where the system users are to have</w:t>
      </w:r>
      <w:r w:rsidR="00DA3A25">
        <w:t xml:space="preserve"> access to the most up-to-date info</w:t>
      </w:r>
      <w:r>
        <w:t>rmation whenever they need it</w:t>
      </w:r>
      <w:r w:rsidR="00DA3A25">
        <w:t>.</w:t>
      </w:r>
    </w:p>
    <w:p w:rsidR="00E206D7" w:rsidRDefault="00E206D7">
      <w:pPr>
        <w:pStyle w:val="BodyText"/>
        <w:spacing w:line="360" w:lineRule="auto"/>
        <w:ind w:left="100" w:right="319"/>
        <w:jc w:val="both"/>
      </w:pPr>
    </w:p>
    <w:p w:rsidR="00A34A06" w:rsidRDefault="00A34A06">
      <w:pPr>
        <w:pStyle w:val="BodyText"/>
        <w:rPr>
          <w:sz w:val="21"/>
        </w:rPr>
      </w:pPr>
    </w:p>
    <w:p w:rsidR="00A34A06" w:rsidRDefault="00DA3A25" w:rsidP="00BE7F2F">
      <w:pPr>
        <w:pStyle w:val="Heading2"/>
        <w:numPr>
          <w:ilvl w:val="1"/>
          <w:numId w:val="10"/>
        </w:numPr>
        <w:tabs>
          <w:tab w:val="left" w:pos="590"/>
        </w:tabs>
        <w:ind w:left="589" w:hanging="490"/>
      </w:pPr>
      <w:bookmarkStart w:id="8" w:name="_Toc136216203"/>
      <w:r>
        <w:t>Programming</w:t>
      </w:r>
      <w:r>
        <w:rPr>
          <w:spacing w:val="-7"/>
        </w:rPr>
        <w:t xml:space="preserve"> </w:t>
      </w:r>
      <w:r>
        <w:t>Languages</w:t>
      </w:r>
      <w:r>
        <w:rPr>
          <w:spacing w:val="-6"/>
        </w:rPr>
        <w:t xml:space="preserve"> </w:t>
      </w:r>
      <w:r>
        <w:t>and</w:t>
      </w:r>
      <w:r>
        <w:rPr>
          <w:spacing w:val="-10"/>
        </w:rPr>
        <w:t xml:space="preserve"> </w:t>
      </w:r>
      <w:r>
        <w:t>Frameworks</w:t>
      </w:r>
      <w:bookmarkEnd w:id="8"/>
    </w:p>
    <w:p w:rsidR="00A52E4E" w:rsidRDefault="00DA3A25" w:rsidP="00E95BD7">
      <w:pPr>
        <w:pStyle w:val="BodyText"/>
        <w:spacing w:before="219" w:line="362" w:lineRule="auto"/>
        <w:ind w:left="100" w:right="315"/>
        <w:jc w:val="both"/>
      </w:pPr>
      <w:r>
        <w:t xml:space="preserve">In this section, different </w:t>
      </w:r>
      <w:r w:rsidR="00F84A1D">
        <w:t>programming languages that have</w:t>
      </w:r>
      <w:r>
        <w:t xml:space="preserve"> b</w:t>
      </w:r>
      <w:r w:rsidR="00F84A1D">
        <w:t>e</w:t>
      </w:r>
      <w:r>
        <w:t>e</w:t>
      </w:r>
      <w:r w:rsidR="00F84A1D">
        <w:t>n</w:t>
      </w:r>
      <w:r>
        <w:t xml:space="preserve"> </w:t>
      </w:r>
      <w:r w:rsidR="00F84A1D">
        <w:t>used to develop this</w:t>
      </w:r>
      <w:r>
        <w:rPr>
          <w:spacing w:val="1"/>
        </w:rPr>
        <w:t xml:space="preserve"> </w:t>
      </w:r>
      <w:r>
        <w:t>system</w:t>
      </w:r>
      <w:r>
        <w:rPr>
          <w:spacing w:val="-1"/>
        </w:rPr>
        <w:t xml:space="preserve"> </w:t>
      </w:r>
      <w:r>
        <w:t>are</w:t>
      </w:r>
      <w:r>
        <w:rPr>
          <w:spacing w:val="-2"/>
        </w:rPr>
        <w:t xml:space="preserve"> </w:t>
      </w:r>
      <w:r>
        <w:t>discussed.</w:t>
      </w:r>
      <w:r w:rsidR="00536AE3">
        <w:t xml:space="preserve"> It includes simple frontend structural languages to backend languages that went in.</w:t>
      </w:r>
    </w:p>
    <w:p w:rsidR="00A34A06" w:rsidRDefault="00A34A06">
      <w:pPr>
        <w:pStyle w:val="BodyText"/>
        <w:spacing w:before="5"/>
        <w:rPr>
          <w:sz w:val="20"/>
        </w:rPr>
      </w:pPr>
    </w:p>
    <w:p w:rsidR="00A34A06" w:rsidRDefault="00DA3A25" w:rsidP="00BE7F2F">
      <w:pPr>
        <w:pStyle w:val="Heading3"/>
        <w:numPr>
          <w:ilvl w:val="2"/>
          <w:numId w:val="10"/>
        </w:numPr>
        <w:tabs>
          <w:tab w:val="left" w:pos="701"/>
        </w:tabs>
        <w:ind w:hanging="601"/>
      </w:pPr>
      <w:bookmarkStart w:id="9" w:name="_Toc136216204"/>
      <w:r>
        <w:t>HTML</w:t>
      </w:r>
      <w:bookmarkEnd w:id="9"/>
    </w:p>
    <w:p w:rsidR="00A34A06" w:rsidRDefault="00625541" w:rsidP="008908BF">
      <w:pPr>
        <w:pStyle w:val="BodyText"/>
        <w:spacing w:before="197" w:line="360" w:lineRule="auto"/>
        <w:ind w:left="100" w:right="314"/>
        <w:sectPr w:rsidR="00A34A06">
          <w:pgSz w:w="11900" w:h="16840"/>
          <w:pgMar w:top="1360" w:right="1120" w:bottom="440" w:left="1340" w:header="0" w:footer="245" w:gutter="0"/>
          <w:cols w:space="720"/>
        </w:sectPr>
      </w:pPr>
      <w:r w:rsidRPr="00625541">
        <w:t xml:space="preserve">We </w:t>
      </w:r>
      <w:r w:rsidR="004E325B">
        <w:t xml:space="preserve">have </w:t>
      </w:r>
      <w:r w:rsidRPr="00625541">
        <w:t>used HTML (Hypertext Markup Language) for cr</w:t>
      </w:r>
      <w:r w:rsidR="004E325B">
        <w:t>eating and organizing web pages, where i</w:t>
      </w:r>
      <w:r w:rsidRPr="00625541">
        <w:t xml:space="preserve">t has tags that specify the structure and presentation of content. Text, links, images, videos, links, forms are added in HTML and shown on the browser. Web designers use html to structure and format the content. </w:t>
      </w:r>
      <w:r w:rsidR="00393873">
        <w:t>HTML is one of the</w:t>
      </w:r>
      <w:r w:rsidRPr="00625541">
        <w:t xml:space="preserve"> main languages that are used in web development,</w:t>
      </w:r>
      <w:r w:rsidR="00C475A0" w:rsidRPr="00C475A0">
        <w:t xml:space="preserve"> it ensures cross - platform compatibility and is supported by all major web browsers</w:t>
      </w:r>
      <w:r w:rsidR="00D514B8">
        <w:t>.</w:t>
      </w:r>
      <w:r w:rsidR="008908BF">
        <w:fldChar w:fldCharType="begin"/>
      </w:r>
      <w:r w:rsidR="008908BF">
        <w:instrText xml:space="preserve"> ADDIN ZOTERO_ITEM CSL_CITATION {"citationID":"fEfKAKD0","properties":{"formattedCitation":"[1]","plainCitation":"[1]","noteIndex":0},"citationItems":[{"id":2,"uris":["http://zotero.org/users/local/mSPpwT2z/items/Z2YTXI47"],"itemData":{"id":2,"type":"webpage","title":"HTML Tutorial","URL":"https://www.w3schools.com/html/","accessed":{"date-parts":[["2023",5,26]]}}}],"schema":"https://github.com/citation-style-language/schema/raw/master/csl-citation.json"} </w:instrText>
      </w:r>
      <w:r w:rsidR="008908BF">
        <w:fldChar w:fldCharType="separate"/>
      </w:r>
      <w:r w:rsidR="008908BF" w:rsidRPr="008908BF">
        <w:rPr>
          <w:sz w:val="22"/>
        </w:rPr>
        <w:t>[1]</w:t>
      </w:r>
      <w:r w:rsidR="008908BF">
        <w:fldChar w:fldCharType="end"/>
      </w:r>
    </w:p>
    <w:p w:rsidR="00A34A06" w:rsidRDefault="00A34A06">
      <w:pPr>
        <w:pStyle w:val="BodyText"/>
        <w:spacing w:before="1"/>
        <w:rPr>
          <w:sz w:val="6"/>
        </w:rPr>
      </w:pPr>
    </w:p>
    <w:p w:rsidR="00A34A06" w:rsidRDefault="00A34A06">
      <w:pPr>
        <w:rPr>
          <w:sz w:val="6"/>
        </w:rPr>
        <w:sectPr w:rsidR="00A34A06">
          <w:pgSz w:w="11900" w:h="16840"/>
          <w:pgMar w:top="1360" w:right="1120" w:bottom="440" w:left="1340" w:header="0" w:footer="245" w:gutter="0"/>
          <w:cols w:space="720"/>
        </w:sectPr>
      </w:pPr>
    </w:p>
    <w:p w:rsidR="00A34A06" w:rsidRDefault="00A34A06">
      <w:pPr>
        <w:pStyle w:val="BodyText"/>
        <w:rPr>
          <w:sz w:val="26"/>
        </w:rPr>
      </w:pPr>
    </w:p>
    <w:p w:rsidR="00EF49B7" w:rsidRDefault="00EF49B7">
      <w:pPr>
        <w:pStyle w:val="BodyText"/>
        <w:rPr>
          <w:sz w:val="26"/>
        </w:rPr>
      </w:pPr>
    </w:p>
    <w:p w:rsidR="00A34A06" w:rsidRDefault="00DA3A25" w:rsidP="00BE7F2F">
      <w:pPr>
        <w:pStyle w:val="Heading3"/>
        <w:numPr>
          <w:ilvl w:val="2"/>
          <w:numId w:val="10"/>
        </w:numPr>
        <w:tabs>
          <w:tab w:val="left" w:pos="701"/>
        </w:tabs>
        <w:spacing w:before="187"/>
        <w:ind w:hanging="601"/>
      </w:pPr>
      <w:bookmarkStart w:id="10" w:name="_bookmark11"/>
      <w:bookmarkStart w:id="11" w:name="_Toc136216205"/>
      <w:bookmarkEnd w:id="10"/>
      <w:r>
        <w:t>CSS</w:t>
      </w:r>
      <w:bookmarkEnd w:id="11"/>
    </w:p>
    <w:p w:rsidR="00A34A06" w:rsidRDefault="00DA3A25" w:rsidP="00AC39A6">
      <w:pPr>
        <w:spacing w:before="4"/>
        <w:rPr>
          <w:rFonts w:ascii="Calibri"/>
          <w:i/>
          <w:sz w:val="20"/>
        </w:rPr>
      </w:pPr>
      <w:r>
        <w:br w:type="column"/>
      </w: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1181" w:space="2280"/>
            <w:col w:w="5979"/>
          </w:cols>
        </w:sectPr>
      </w:pPr>
    </w:p>
    <w:p w:rsidR="00AC39A6" w:rsidRDefault="00D4635C" w:rsidP="00AC39A6">
      <w:pPr>
        <w:pStyle w:val="BodyText"/>
        <w:spacing w:before="90" w:line="360" w:lineRule="auto"/>
        <w:ind w:left="100" w:right="313"/>
        <w:jc w:val="both"/>
      </w:pPr>
      <w:r w:rsidRPr="00D4635C">
        <w:lastRenderedPageBreak/>
        <w:t xml:space="preserve">We used CSS to style the HTML. Web developers use CSS as it separates content from presentation giving more flexibility and consistency across pages. We can apply different colors, layout, animations and fonts to HTML using CSS. It supports efficient web development as we can reuse styles on multiple pages which loads the web page faster because lesser the code, faster the page. it is easy to update and </w:t>
      </w:r>
      <w:r w:rsidR="00AC4074">
        <w:t>maintain websites because of CSS</w:t>
      </w:r>
      <w:r w:rsidRPr="00D4635C">
        <w:t>. It improves the experience and presentation of content of web site.it is not dependent o</w:t>
      </w:r>
      <w:r w:rsidR="003F3C9A">
        <w:t>n html. There are many tags in CSS</w:t>
      </w:r>
      <w:r w:rsidRPr="00D4635C">
        <w:t xml:space="preserve"> such as &lt;style&gt; tag is used to style the document, to style para we use &lt;p&gt; tag and define the color, font we need. &lt;div&gt; tag allows to group and style content on web page</w:t>
      </w:r>
      <w:r w:rsidR="00AC39A6" w:rsidRPr="00AC39A6">
        <w:t>.</w:t>
      </w:r>
      <w:r w:rsidR="00581ACC">
        <w:fldChar w:fldCharType="begin"/>
      </w:r>
      <w:r w:rsidR="00581ACC">
        <w:instrText xml:space="preserve"> ADDIN ZOTERO_ITEM CSL_CITATION {"citationID":"v3PQLPeA","properties":{"formattedCitation":"[2]","plainCitation":"[2]","noteIndex":0},"citationItems":[{"id":4,"uris":["http://zotero.org/users/local/mSPpwT2z/items/SJB9E6C4"],"itemData":{"id":4,"type":"webpage","abstract":"W3Schools offers free online tutorials, references and exercises in all the major languages of the web. Covering popular subjects like HTML, CSS, JavaScript, Python, SQL, Java, and many, many more.","language":"en-US","title":"CSS Tutorial","URL":"https://www.w3schools.com/css/default.asp","accessed":{"date-parts":[["2023",5,26]]}}}],"schema":"https://github.com/citation-style-language/schema/raw/master/csl-citation.json"} </w:instrText>
      </w:r>
      <w:r w:rsidR="00581ACC">
        <w:fldChar w:fldCharType="separate"/>
      </w:r>
      <w:r w:rsidR="00581ACC" w:rsidRPr="00581ACC">
        <w:t>[2]</w:t>
      </w:r>
      <w:r w:rsidR="00581ACC">
        <w:fldChar w:fldCharType="end"/>
      </w:r>
    </w:p>
    <w:p w:rsidR="00E206D7" w:rsidRDefault="00E206D7" w:rsidP="00AC39A6">
      <w:pPr>
        <w:pStyle w:val="BodyText"/>
        <w:spacing w:before="90" w:line="360" w:lineRule="auto"/>
        <w:ind w:left="100" w:right="313"/>
        <w:jc w:val="both"/>
      </w:pPr>
    </w:p>
    <w:p w:rsidR="00E206D7" w:rsidRDefault="00E206D7" w:rsidP="00BE7F2F">
      <w:pPr>
        <w:pStyle w:val="Heading3"/>
        <w:numPr>
          <w:ilvl w:val="2"/>
          <w:numId w:val="10"/>
        </w:numPr>
        <w:tabs>
          <w:tab w:val="left" w:pos="701"/>
        </w:tabs>
        <w:spacing w:before="187"/>
        <w:ind w:hanging="601"/>
      </w:pPr>
      <w:bookmarkStart w:id="12" w:name="_Toc136216206"/>
      <w:r>
        <w:t>JavaScript</w:t>
      </w:r>
      <w:bookmarkEnd w:id="12"/>
    </w:p>
    <w:p w:rsidR="00131ACB" w:rsidRPr="00131ACB" w:rsidRDefault="00131ACB" w:rsidP="00E206D7">
      <w:pPr>
        <w:pStyle w:val="BodyText"/>
        <w:spacing w:before="90" w:line="360" w:lineRule="auto"/>
        <w:ind w:left="100" w:right="316"/>
        <w:jc w:val="both"/>
        <w:rPr>
          <w:sz w:val="10"/>
        </w:rPr>
      </w:pPr>
    </w:p>
    <w:p w:rsidR="00E206D7" w:rsidRDefault="00BE47EE" w:rsidP="00E206D7">
      <w:pPr>
        <w:pStyle w:val="BodyText"/>
        <w:spacing w:before="90" w:line="360" w:lineRule="auto"/>
        <w:ind w:left="100" w:right="316"/>
        <w:jc w:val="both"/>
      </w:pPr>
      <w:r w:rsidRPr="00BE47EE">
        <w:t>JavaScri</w:t>
      </w:r>
      <w:r w:rsidR="00E34F15">
        <w:t>pt is used to add interactivity</w:t>
      </w:r>
      <w:r w:rsidRPr="00BE47EE">
        <w:t>, functionality and dynamic behavior to the web sites. It runs on user’s browser. It is used to handle user</w:t>
      </w:r>
      <w:r w:rsidR="00E34F15">
        <w:t>’</w:t>
      </w:r>
      <w:r w:rsidRPr="00BE47EE">
        <w:t>s intera</w:t>
      </w:r>
      <w:r w:rsidR="00E34F15">
        <w:t>ction, manipulating html and CSS</w:t>
      </w:r>
      <w:r w:rsidRPr="00BE47EE">
        <w:t xml:space="preserve"> and validation etc. it can update the page contents according to users’ action without reloading the page. It is important part of web development</w:t>
      </w:r>
      <w:r w:rsidR="00E34F15">
        <w:t xml:space="preserve"> as it enhances user experience</w:t>
      </w:r>
      <w:r w:rsidRPr="00BE47EE">
        <w:t>, we can create responsive user</w:t>
      </w:r>
      <w:r w:rsidR="00E34F15">
        <w:t xml:space="preserve"> interfaces, validate the data </w:t>
      </w:r>
      <w:r w:rsidRPr="00BE47EE">
        <w:t>entered by user and perform calculations and much more. All major web browsers supp</w:t>
      </w:r>
      <w:r w:rsidR="00E34F15">
        <w:t>ort</w:t>
      </w:r>
      <w:r w:rsidRPr="00BE47EE">
        <w:t xml:space="preserve"> JavaScript. We can use it directly within html files or in separate files to improve user experien</w:t>
      </w:r>
      <w:r w:rsidR="009D0B26">
        <w:t>ce and functionality of website</w:t>
      </w:r>
      <w:r w:rsidR="00E206D7" w:rsidRPr="00AC39A6">
        <w:t>.</w:t>
      </w:r>
      <w:r w:rsidR="000A1020">
        <w:fldChar w:fldCharType="begin"/>
      </w:r>
      <w:r w:rsidR="000A1020">
        <w:instrText xml:space="preserve"> ADDIN ZOTERO_ITEM CSL_CITATION {"citationID":"y1u6WvT5","properties":{"formattedCitation":"[3]","plainCitation":"[3]","noteIndex":0},"citationItems":[{"id":6,"uris":["http://zotero.org/users/local/mSPpwT2z/items/JWFR6EU9"],"itemData":{"id":6,"type":"webpage","abstract":"W3Schools offers free online tutorials, references and exercises in all the major languages of the web. Covering popular subjects like HTML, CSS, JavaScript, Python, SQL, Java, and many, many more.","language":"en-US","title":"JavaScript Tutorial","URL":"https://www.w3schools.com/js/default.asp","accessed":{"date-parts":[["2023",5,26]]}}}],"schema":"https://github.com/citation-style-language/schema/raw/master/csl-citation.json"} </w:instrText>
      </w:r>
      <w:r w:rsidR="000A1020">
        <w:fldChar w:fldCharType="separate"/>
      </w:r>
      <w:r w:rsidR="000A1020" w:rsidRPr="000A1020">
        <w:t>[3]</w:t>
      </w:r>
      <w:r w:rsidR="000A1020">
        <w:fldChar w:fldCharType="end"/>
      </w:r>
    </w:p>
    <w:p w:rsidR="00E206D7" w:rsidRDefault="00E206D7" w:rsidP="00AC39A6">
      <w:pPr>
        <w:pStyle w:val="BodyText"/>
        <w:spacing w:before="90" w:line="360" w:lineRule="auto"/>
        <w:ind w:left="100" w:right="313"/>
        <w:jc w:val="both"/>
      </w:pPr>
    </w:p>
    <w:p w:rsidR="00AC39A6" w:rsidRPr="00AC39A6" w:rsidRDefault="00AC39A6" w:rsidP="00AC39A6">
      <w:pPr>
        <w:sectPr w:rsidR="00AC39A6" w:rsidRPr="00AC39A6">
          <w:type w:val="continuous"/>
          <w:pgSz w:w="11900" w:h="16840"/>
          <w:pgMar w:top="1580" w:right="1120" w:bottom="280" w:left="1340" w:header="720" w:footer="720" w:gutter="0"/>
          <w:cols w:space="720"/>
        </w:sectPr>
      </w:pPr>
    </w:p>
    <w:p w:rsidR="00A34A06" w:rsidRDefault="00A34A06" w:rsidP="00AC39A6">
      <w:pPr>
        <w:spacing w:before="6"/>
        <w:rPr>
          <w:rFonts w:ascii="Calibri"/>
          <w:i/>
          <w:sz w:val="20"/>
        </w:rPr>
      </w:pP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2162" w:space="1393"/>
            <w:col w:w="5885"/>
          </w:cols>
        </w:sectPr>
      </w:pPr>
    </w:p>
    <w:p w:rsidR="00A34A06" w:rsidRDefault="00A34A06">
      <w:pPr>
        <w:pStyle w:val="BodyText"/>
        <w:spacing w:before="9"/>
        <w:rPr>
          <w:rFonts w:ascii="Calibri"/>
          <w:i/>
          <w:sz w:val="8"/>
        </w:rPr>
      </w:pPr>
    </w:p>
    <w:p w:rsidR="006311D4" w:rsidRPr="006311D4" w:rsidRDefault="006311D4" w:rsidP="006311D4">
      <w:pPr>
        <w:tabs>
          <w:tab w:val="center" w:pos="4720"/>
        </w:tabs>
        <w:sectPr w:rsidR="006311D4" w:rsidRPr="006311D4">
          <w:type w:val="continuous"/>
          <w:pgSz w:w="11900" w:h="16840"/>
          <w:pgMar w:top="1580" w:right="1120" w:bottom="280" w:left="1340" w:header="720" w:footer="720" w:gutter="0"/>
          <w:cols w:space="720"/>
        </w:sectPr>
      </w:pPr>
    </w:p>
    <w:p w:rsidR="00A34A06" w:rsidRDefault="00DA3A25" w:rsidP="00BE7F2F">
      <w:pPr>
        <w:pStyle w:val="Heading3"/>
        <w:numPr>
          <w:ilvl w:val="2"/>
          <w:numId w:val="10"/>
        </w:numPr>
      </w:pPr>
      <w:bookmarkStart w:id="13" w:name="_Toc136216207"/>
      <w:r>
        <w:lastRenderedPageBreak/>
        <w:t>Bootstrap</w:t>
      </w:r>
      <w:bookmarkEnd w:id="13"/>
    </w:p>
    <w:p w:rsidR="00A34A06" w:rsidRDefault="00E31DD5" w:rsidP="00AC39A6">
      <w:pPr>
        <w:pStyle w:val="BodyText"/>
        <w:spacing w:before="198" w:line="360" w:lineRule="auto"/>
        <w:ind w:left="100" w:right="316"/>
        <w:jc w:val="both"/>
      </w:pPr>
      <w:r w:rsidRPr="00E31DD5">
        <w:t>Bootstrap</w:t>
      </w:r>
      <w:r>
        <w:t xml:space="preserve"> is a famous front end framework,</w:t>
      </w:r>
      <w:r w:rsidRPr="00E31DD5">
        <w:t xml:space="preserve"> it has collec</w:t>
      </w:r>
      <w:r>
        <w:t>tion of templets, styles and CSS and JS</w:t>
      </w:r>
      <w:r w:rsidRPr="00E31DD5">
        <w:t>. it is used to create responsive web applications. It makes the process of designing and styling the web site easy by providing the pre-built components such as forms, buttons, navigation b</w:t>
      </w:r>
      <w:r w:rsidR="001B7F85">
        <w:t xml:space="preserve">ars and grid etc. it contains </w:t>
      </w:r>
      <w:r w:rsidR="00D9483E">
        <w:t>JavaScript</w:t>
      </w:r>
      <w:r w:rsidRPr="00E31DD5">
        <w:t xml:space="preserve"> plugins such as dropdowns etc. the plugins improves the</w:t>
      </w:r>
      <w:r w:rsidR="00334B4D">
        <w:t xml:space="preserve"> functionality without writing </w:t>
      </w:r>
      <w:r w:rsidR="007054D5">
        <w:t>Java</w:t>
      </w:r>
      <w:r w:rsidR="007054D5" w:rsidRPr="00E31DD5">
        <w:t>S</w:t>
      </w:r>
      <w:r w:rsidR="007054D5">
        <w:t>cript</w:t>
      </w:r>
      <w:r w:rsidRPr="00E31DD5">
        <w:t xml:space="preserve"> code. it helps developers to easily customize the we</w:t>
      </w:r>
      <w:r>
        <w:t>bsite by providing customizable</w:t>
      </w:r>
      <w:r w:rsidR="004445CF">
        <w:t xml:space="preserve"> prebuilt themes and styles,</w:t>
      </w:r>
      <w:r>
        <w:t xml:space="preserve"> Also it</w:t>
      </w:r>
      <w:r w:rsidRPr="00E31DD5">
        <w:t xml:space="preserve"> reduces the time</w:t>
      </w:r>
      <w:r>
        <w:t xml:space="preserve"> needed</w:t>
      </w:r>
      <w:r w:rsidRPr="00E31DD5">
        <w:t xml:space="preserve"> to create a website as there is no ne</w:t>
      </w:r>
      <w:r>
        <w:t>ed to write a code from scratch for its development</w:t>
      </w:r>
      <w:r w:rsidR="00DA3A25">
        <w:t>.</w:t>
      </w:r>
      <w:r w:rsidR="00FF1B10">
        <w:fldChar w:fldCharType="begin"/>
      </w:r>
      <w:r w:rsidR="00FF1B10">
        <w:instrText xml:space="preserve"> ADDIN ZOTERO_ITEM CSL_CITATION {"citationID":"jIavHMSh","properties":{"formattedCitation":"[4]","plainCitation":"[4]","noteIndex":0},"citationItems":[{"id":8,"uris":["http://zotero.org/users/local/mSPpwT2z/items/GD7TUJ8W"],"itemData":{"id":8,"type":"webpage","abstract":"W3Schools offers free online tutorials, references and exercises in all the major languages of the web. Covering popular subjects like HTML, CSS, JavaScript, Python, SQL, Java, and many, many more.","language":"en-US","title":"W3Schools Free Online Web Tutorials","URL":"https://www.w3schools.com/bootstrap/bootstrap_ver.asp","accessed":{"date-parts":[["2023",5,26]]}}}],"schema":"https://github.com/citation-style-language/schema/raw/master/csl-citation.json"} </w:instrText>
      </w:r>
      <w:r w:rsidR="00FF1B10">
        <w:fldChar w:fldCharType="separate"/>
      </w:r>
      <w:r w:rsidR="00FF1B10" w:rsidRPr="00FF1B10">
        <w:t>[4]</w:t>
      </w:r>
      <w:r w:rsidR="00FF1B10">
        <w:fldChar w:fldCharType="end"/>
      </w:r>
    </w:p>
    <w:p w:rsidR="00A34A06" w:rsidRDefault="00A34A06">
      <w:pPr>
        <w:pStyle w:val="BodyText"/>
        <w:rPr>
          <w:sz w:val="21"/>
        </w:rPr>
      </w:pPr>
    </w:p>
    <w:p w:rsidR="00A6494D" w:rsidRDefault="00A6494D">
      <w:pPr>
        <w:pStyle w:val="BodyText"/>
        <w:rPr>
          <w:sz w:val="21"/>
        </w:rPr>
      </w:pPr>
    </w:p>
    <w:p w:rsidR="00A34A06" w:rsidRDefault="002B7E30" w:rsidP="00BE7F2F">
      <w:pPr>
        <w:pStyle w:val="Heading3"/>
        <w:numPr>
          <w:ilvl w:val="2"/>
          <w:numId w:val="10"/>
        </w:numPr>
      </w:pPr>
      <w:bookmarkStart w:id="14" w:name="_Toc136216208"/>
      <w:r>
        <w:t>PHP</w:t>
      </w:r>
      <w:bookmarkEnd w:id="14"/>
    </w:p>
    <w:p w:rsidR="00A34A06" w:rsidRDefault="001D2F2B" w:rsidP="00AC39A6">
      <w:pPr>
        <w:pStyle w:val="BodyText"/>
        <w:spacing w:before="197" w:line="360" w:lineRule="auto"/>
        <w:ind w:left="100" w:right="318"/>
        <w:jc w:val="both"/>
      </w:pPr>
      <w:r w:rsidRPr="001D2F2B">
        <w:t>PHP is a famous language used in web development. It is server-side progra</w:t>
      </w:r>
      <w:r>
        <w:t xml:space="preserve">mming language. It is embedded with html to give </w:t>
      </w:r>
      <w:r w:rsidRPr="001D2F2B">
        <w:t>a mix presentation and logic. PHP is used to create dynamic pages. PHP is run on server side before the html is sent to client brow</w:t>
      </w:r>
      <w:r>
        <w:t>ser</w:t>
      </w:r>
      <w:r w:rsidRPr="001D2F2B">
        <w:t>. it has a wide rang</w:t>
      </w:r>
      <w:r>
        <w:t>e of uses such as file handling</w:t>
      </w:r>
      <w:r w:rsidRPr="001D2F2B">
        <w:t>, database connectivity etc. PHP is simple and flexible. It is compatible with many databases such as oracle and MySQL. It has in-built libraries and functionalities that makes the process of creating websites easy. It runs on multiple operating systems and servers.it helps developers to create scalable web applications because of its large comm</w:t>
      </w:r>
      <w:r>
        <w:t>unity, frameworks and libraries</w:t>
      </w:r>
      <w:r w:rsidR="00AC39A6" w:rsidRPr="00AC39A6">
        <w:t>.</w:t>
      </w:r>
      <w:r w:rsidR="007D26BE">
        <w:fldChar w:fldCharType="begin"/>
      </w:r>
      <w:r w:rsidR="007D26BE">
        <w:instrText xml:space="preserve"> ADDIN ZOTERO_ITEM CSL_CITATION {"citationID":"F8mwXxL7","properties":{"formattedCitation":"[5]","plainCitation":"[5]","noteIndex":0},"citationItems":[{"id":10,"uris":["http://zotero.org/users/local/mSPpwT2z/items/WBDMJZX5"],"itemData":{"id":10,"type":"webpage","abstract":"W3Schools offers free online tutorials, references and exercises in all the major languages of the web. Covering popular subjects like HTML, CSS, JavaScript, Python, SQL, Java, and many, many more.","language":"en-US","title":"PHP Tutorial","URL":"https://www.w3schools.com/php/default.asp","accessed":{"date-parts":[["2023",5,26]]}}}],"schema":"https://github.com/citation-style-language/schema/raw/master/csl-citation.json"} </w:instrText>
      </w:r>
      <w:r w:rsidR="007D26BE">
        <w:fldChar w:fldCharType="separate"/>
      </w:r>
      <w:r w:rsidR="007D26BE" w:rsidRPr="007D26BE">
        <w:t>[5]</w:t>
      </w:r>
      <w:r w:rsidR="007D26BE">
        <w:fldChar w:fldCharType="end"/>
      </w:r>
    </w:p>
    <w:p w:rsidR="00A34A06" w:rsidRDefault="00A34A06">
      <w:pPr>
        <w:pStyle w:val="BodyText"/>
        <w:spacing w:before="9"/>
        <w:rPr>
          <w:sz w:val="20"/>
        </w:rPr>
      </w:pPr>
    </w:p>
    <w:p w:rsidR="00A6494D" w:rsidRDefault="00A6494D">
      <w:pPr>
        <w:pStyle w:val="BodyText"/>
        <w:spacing w:before="9"/>
        <w:rPr>
          <w:sz w:val="20"/>
        </w:rPr>
      </w:pPr>
    </w:p>
    <w:p w:rsidR="00A34A06" w:rsidRDefault="005972B9" w:rsidP="00BE7F2F">
      <w:pPr>
        <w:pStyle w:val="Heading3"/>
        <w:numPr>
          <w:ilvl w:val="2"/>
          <w:numId w:val="10"/>
        </w:numPr>
      </w:pPr>
      <w:bookmarkStart w:id="15" w:name="_Toc136216209"/>
      <w:r>
        <w:t>MySQL</w:t>
      </w:r>
      <w:bookmarkEnd w:id="15"/>
    </w:p>
    <w:p w:rsidR="00A34A06" w:rsidRDefault="00C364FD" w:rsidP="00AC39A6">
      <w:pPr>
        <w:pStyle w:val="BodyText"/>
        <w:spacing w:before="200" w:line="360" w:lineRule="auto"/>
        <w:ind w:left="100" w:right="321"/>
        <w:jc w:val="both"/>
      </w:pPr>
      <w:r>
        <w:t>It</w:t>
      </w:r>
      <w:r w:rsidR="0021374B">
        <w:t xml:space="preserve"> is a</w:t>
      </w:r>
      <w:r w:rsidR="00023E7A" w:rsidRPr="00023E7A">
        <w:t xml:space="preserve"> relationa</w:t>
      </w:r>
      <w:r w:rsidR="00E35F5B">
        <w:t>l database management system</w:t>
      </w:r>
      <w:r>
        <w:t>,</w:t>
      </w:r>
      <w:r w:rsidR="00E35F5B">
        <w:t xml:space="preserve"> it</w:t>
      </w:r>
      <w:r w:rsidR="00023E7A" w:rsidRPr="00023E7A">
        <w:t xml:space="preserve"> is used</w:t>
      </w:r>
      <w:r>
        <w:t xml:space="preserve"> for</w:t>
      </w:r>
      <w:r w:rsidR="00023E7A" w:rsidRPr="00023E7A">
        <w:t xml:space="preserve"> </w:t>
      </w:r>
      <w:r>
        <w:t>managing, storing and retrieving</w:t>
      </w:r>
      <w:r w:rsidR="00023E7A" w:rsidRPr="00023E7A">
        <w:t xml:space="preserve"> </w:t>
      </w:r>
      <w:r w:rsidR="0084119F">
        <w:t>data</w:t>
      </w:r>
      <w:r w:rsidR="00040E7C">
        <w:t>. I</w:t>
      </w:r>
      <w:r w:rsidR="004C17CA">
        <w:t>t</w:t>
      </w:r>
      <w:r w:rsidR="0084119F">
        <w:t xml:space="preserve"> used to</w:t>
      </w:r>
      <w:r w:rsidR="00023E7A" w:rsidRPr="00023E7A">
        <w:t xml:space="preserve"> handle large data efficiently and securely web application and other systems use </w:t>
      </w:r>
      <w:r w:rsidR="00746012" w:rsidRPr="00023E7A">
        <w:t>MySQL</w:t>
      </w:r>
      <w:r w:rsidR="00023E7A" w:rsidRPr="00023E7A">
        <w:t xml:space="preserve">. It provides features such as data security, integrity, transection support and access controls. It is used along with </w:t>
      </w:r>
      <w:r w:rsidR="00746012" w:rsidRPr="00023E7A">
        <w:t>python,</w:t>
      </w:r>
      <w:r w:rsidR="00023E7A" w:rsidRPr="00023E7A">
        <w:t xml:space="preserve"> JS</w:t>
      </w:r>
      <w:r w:rsidR="00746012">
        <w:t xml:space="preserve"> and PHP</w:t>
      </w:r>
      <w:r w:rsidR="00023E7A" w:rsidRPr="00023E7A">
        <w:t xml:space="preserve"> to create dynamic and responsive web applications allowing to store and retrieve data and perform database queries. It a main choice for both enterprise-level and small-scale projects as it offers functions like ease of use, performance and reliab</w:t>
      </w:r>
      <w:r w:rsidR="00023E7A">
        <w:t>ility</w:t>
      </w:r>
      <w:r w:rsidR="002C6B1D">
        <w:t xml:space="preserve">. MySQL is </w:t>
      </w:r>
      <w:r w:rsidR="00AC39A6" w:rsidRPr="00AC39A6">
        <w:t>known for its speed, depen</w:t>
      </w:r>
      <w:r w:rsidR="002C6B1D">
        <w:t>dability, and simple use</w:t>
      </w:r>
      <w:r w:rsidR="00AC39A6" w:rsidRPr="00AC39A6">
        <w:t xml:space="preserve"> </w:t>
      </w:r>
      <w:r w:rsidR="00AF1E7E">
        <w:t xml:space="preserve">which makes </w:t>
      </w:r>
      <w:r w:rsidR="00AC39A6" w:rsidRPr="00AC39A6">
        <w:t>it a pop</w:t>
      </w:r>
      <w:r w:rsidR="00AF1E7E">
        <w:t>ular choice for smaller projects to corporate and</w:t>
      </w:r>
      <w:r w:rsidR="00796A97">
        <w:t xml:space="preserve"> enterprise-level applications</w:t>
      </w:r>
      <w:r w:rsidR="00AC39A6" w:rsidRPr="00AC39A6">
        <w:t>.</w:t>
      </w:r>
      <w:r w:rsidR="00EF5E2B">
        <w:fldChar w:fldCharType="begin"/>
      </w:r>
      <w:r w:rsidR="00EF5E2B">
        <w:instrText xml:space="preserve"> ADDIN ZOTERO_ITEM CSL_CITATION {"citationID":"nRnQl3Jq","properties":{"formattedCitation":"[6]","plainCitation":"[6]","noteIndex":0},"citationItems":[{"id":26,"uris":["http://zotero.org/users/local/mSPpwT2z/items/D2E3SIT6"],"itemData":{"id":26,"type":"webpage","title":"MySQL","URL":"https://www.mysql.com/","accessed":{"date-parts":[["2023",5,29]]}}}],"schema":"https://github.com/citation-style-language/schema/raw/master/csl-citation.json"} </w:instrText>
      </w:r>
      <w:r w:rsidR="00EF5E2B">
        <w:fldChar w:fldCharType="separate"/>
      </w:r>
      <w:r w:rsidR="00EF5E2B" w:rsidRPr="00EF5E2B">
        <w:t>[6]</w:t>
      </w:r>
      <w:r w:rsidR="00EF5E2B">
        <w:fldChar w:fldCharType="end"/>
      </w:r>
    </w:p>
    <w:p w:rsidR="009C0B2A" w:rsidRDefault="009C0B2A">
      <w:r>
        <w:br w:type="page"/>
      </w:r>
    </w:p>
    <w:p w:rsidR="00A34A06" w:rsidRDefault="00A34A06">
      <w:pPr>
        <w:spacing w:line="360" w:lineRule="auto"/>
        <w:jc w:val="both"/>
      </w:pPr>
    </w:p>
    <w:p w:rsidR="004031BA" w:rsidRDefault="004031BA" w:rsidP="00BE7F2F">
      <w:pPr>
        <w:pStyle w:val="Heading2"/>
        <w:numPr>
          <w:ilvl w:val="1"/>
          <w:numId w:val="10"/>
        </w:numPr>
        <w:tabs>
          <w:tab w:val="left" w:pos="590"/>
        </w:tabs>
        <w:ind w:left="589" w:hanging="490"/>
      </w:pPr>
      <w:bookmarkStart w:id="16" w:name="_Toc136216210"/>
      <w:r>
        <w:t>Software</w:t>
      </w:r>
      <w:r w:rsidR="00FD5A81">
        <w:t>’</w:t>
      </w:r>
      <w:r>
        <w:t>s and Technologies Used</w:t>
      </w:r>
      <w:bookmarkEnd w:id="16"/>
    </w:p>
    <w:p w:rsidR="004031BA" w:rsidRDefault="004031BA" w:rsidP="004031BA">
      <w:pPr>
        <w:pStyle w:val="BodyText"/>
        <w:spacing w:before="219" w:line="362" w:lineRule="auto"/>
        <w:ind w:left="100" w:right="315"/>
        <w:jc w:val="both"/>
      </w:pPr>
      <w:r>
        <w:t xml:space="preserve">In this section, different technologies and tools that </w:t>
      </w:r>
      <w:r w:rsidR="007D4276">
        <w:t>are</w:t>
      </w:r>
      <w:r>
        <w:t xml:space="preserve"> used to develop this </w:t>
      </w:r>
      <w:r w:rsidR="00AC39A6">
        <w:t>porta</w:t>
      </w:r>
      <w:r w:rsidR="001A7D8F">
        <w:t>l</w:t>
      </w:r>
      <w:r>
        <w:rPr>
          <w:spacing w:val="-1"/>
        </w:rPr>
        <w:t xml:space="preserve"> </w:t>
      </w:r>
      <w:r>
        <w:t>are</w:t>
      </w:r>
      <w:r>
        <w:rPr>
          <w:spacing w:val="-2"/>
        </w:rPr>
        <w:t xml:space="preserve"> </w:t>
      </w:r>
      <w:r>
        <w:t>discussed</w:t>
      </w:r>
      <w:r w:rsidR="007D4276">
        <w:t xml:space="preserve"> below:</w:t>
      </w:r>
    </w:p>
    <w:p w:rsidR="004031BA" w:rsidRDefault="004031BA" w:rsidP="004031BA">
      <w:pPr>
        <w:pStyle w:val="BodyText"/>
        <w:spacing w:before="5"/>
        <w:rPr>
          <w:sz w:val="20"/>
        </w:rPr>
      </w:pPr>
    </w:p>
    <w:p w:rsidR="004031BA" w:rsidRDefault="00162CF3" w:rsidP="00BE7F2F">
      <w:pPr>
        <w:pStyle w:val="Heading3"/>
        <w:numPr>
          <w:ilvl w:val="2"/>
          <w:numId w:val="10"/>
        </w:numPr>
        <w:tabs>
          <w:tab w:val="left" w:pos="701"/>
        </w:tabs>
        <w:ind w:hanging="601"/>
      </w:pPr>
      <w:bookmarkStart w:id="17" w:name="_Toc136216211"/>
      <w:r>
        <w:t>XAMPP</w:t>
      </w:r>
      <w:bookmarkEnd w:id="17"/>
    </w:p>
    <w:p w:rsidR="004551BC" w:rsidRDefault="004551BC" w:rsidP="004551BC">
      <w:pPr>
        <w:pStyle w:val="BodyText"/>
        <w:spacing w:before="197" w:line="360" w:lineRule="auto"/>
        <w:ind w:left="100" w:right="314"/>
        <w:jc w:val="both"/>
      </w:pPr>
      <w:r>
        <w:t xml:space="preserve">XAMPP is an open source software package that provides local environment to develop and test applications. </w:t>
      </w:r>
      <w:proofErr w:type="spellStart"/>
      <w:r>
        <w:t>Xampp</w:t>
      </w:r>
      <w:proofErr w:type="spellEnd"/>
      <w:r>
        <w:t xml:space="preserve"> has apache that hosts web application locally, which is used by us for our project too. It also has MySQL to store and retrieve data and it is also used by us for our project locally, it has PHP which is a server side scripting language to create dynamic and interactive applications.</w:t>
      </w:r>
      <w:r w:rsidR="007E03A0" w:rsidRPr="007E03A0">
        <w:t xml:space="preserve"> </w:t>
      </w:r>
      <w:r w:rsidR="007E03A0">
        <w:t>I</w:t>
      </w:r>
      <w:r w:rsidR="007E03A0" w:rsidRPr="007E03A0">
        <w:t xml:space="preserve">t mainly has the </w:t>
      </w:r>
      <w:proofErr w:type="spellStart"/>
      <w:r w:rsidR="007E03A0" w:rsidRPr="007E03A0">
        <w:t>MariaDB</w:t>
      </w:r>
      <w:proofErr w:type="spellEnd"/>
      <w:r w:rsidR="007E03A0" w:rsidRPr="007E03A0">
        <w:t xml:space="preserve"> database, the Apache HTTP Server, script interpreters for the PHP and Perl programming languages.</w:t>
      </w:r>
    </w:p>
    <w:p w:rsidR="00CB570D" w:rsidRDefault="004551BC" w:rsidP="001210B7">
      <w:pPr>
        <w:pStyle w:val="BodyText"/>
        <w:spacing w:before="197" w:line="360" w:lineRule="auto"/>
        <w:ind w:left="100" w:right="314"/>
        <w:jc w:val="both"/>
      </w:pPr>
      <w:r>
        <w:t>By using XAMPP we can make our local server environment eliminating the need for internet connection or remote server</w:t>
      </w:r>
      <w:r w:rsidR="004807DF">
        <w:t xml:space="preserve"> during development and testing</w:t>
      </w:r>
      <w:r w:rsidR="001A7D8F">
        <w:t>.</w:t>
      </w:r>
      <w:r w:rsidR="005E3612" w:rsidRPr="005E3612">
        <w:t xml:space="preserve"> A WAMP webserver stack can be deployed and instantiated with ease using XAMPP.</w:t>
      </w:r>
      <w:r w:rsidR="00DF43E3">
        <w:fldChar w:fldCharType="begin"/>
      </w:r>
      <w:r w:rsidR="00EF5E2B">
        <w:instrText xml:space="preserve"> ADDIN ZOTERO_ITEM CSL_CITATION {"citationID":"lAezW9Fk","properties":{"formattedCitation":"[7]","plainCitation":"[7]","noteIndex":0},"citationItems":[{"id":12,"uris":["http://zotero.org/users/local/mSPpwT2z/items/63EZGUK9"],"itemData":{"id":12,"type":"webpage","title":"XAMPP Installers and Downloads for Apache Friends","URL":"https://www.apachefriends.org/","accessed":{"date-parts":[["2023",5,26]]}}}],"schema":"https://github.com/citation-style-language/schema/raw/master/csl-citation.json"} </w:instrText>
      </w:r>
      <w:r w:rsidR="00DF43E3">
        <w:fldChar w:fldCharType="separate"/>
      </w:r>
      <w:r w:rsidR="00EF5E2B" w:rsidRPr="00EF5E2B">
        <w:t>[7]</w:t>
      </w:r>
      <w:r w:rsidR="00DF43E3">
        <w:fldChar w:fldCharType="end"/>
      </w:r>
    </w:p>
    <w:p w:rsidR="001210B7" w:rsidRPr="001210B7" w:rsidRDefault="001210B7" w:rsidP="001210B7">
      <w:pPr>
        <w:pStyle w:val="BodyText"/>
        <w:spacing w:before="197" w:line="360" w:lineRule="auto"/>
        <w:ind w:left="100" w:right="314"/>
        <w:jc w:val="both"/>
        <w:rPr>
          <w:sz w:val="4"/>
        </w:rPr>
      </w:pPr>
    </w:p>
    <w:p w:rsidR="003A44B1" w:rsidRDefault="00D80A52" w:rsidP="00BE7F2F">
      <w:pPr>
        <w:pStyle w:val="Heading3"/>
        <w:numPr>
          <w:ilvl w:val="2"/>
          <w:numId w:val="10"/>
        </w:numPr>
        <w:tabs>
          <w:tab w:val="left" w:pos="701"/>
        </w:tabs>
        <w:spacing w:before="187"/>
        <w:ind w:hanging="601"/>
      </w:pPr>
      <w:bookmarkStart w:id="18" w:name="_Toc136216212"/>
      <w:r>
        <w:t>Visual Studio</w:t>
      </w:r>
      <w:bookmarkEnd w:id="18"/>
    </w:p>
    <w:p w:rsidR="002A36CC" w:rsidRDefault="003A44B1" w:rsidP="001210B7">
      <w:pPr>
        <w:pStyle w:val="BodyText"/>
        <w:spacing w:before="197" w:line="360" w:lineRule="auto"/>
        <w:ind w:left="100" w:right="314"/>
        <w:jc w:val="both"/>
      </w:pPr>
      <w:r>
        <w:t>Visual studio is developed by Microsoft. it is t is used to develop applications for many platforms in many languages like C, C#, C++, Python etc. it is easy to use and it provides various tools such as project management, debugger, code editor. It is widely used for development and deploying applications and software across multiple platforms. Due to its documentatio</w:t>
      </w:r>
      <w:r w:rsidR="008F41E8">
        <w:t>n</w:t>
      </w:r>
      <w:r>
        <w:t>, community and tools i</w:t>
      </w:r>
      <w:r w:rsidR="008F41E8">
        <w:t>t is main choice for developers</w:t>
      </w:r>
      <w:r>
        <w:t>, teachers and students.</w:t>
      </w:r>
      <w:r w:rsidR="008F41E8" w:rsidRPr="008F41E8">
        <w:t xml:space="preserve"> </w:t>
      </w:r>
      <w:r w:rsidR="008F41E8">
        <w:t>It has code editors, project management tools with a large collection of libraries and extensions. Visual Studio has source control systems, allows developers to collaborate on projects</w:t>
      </w:r>
      <w:r w:rsidR="001210B7">
        <w:t xml:space="preserve">. </w:t>
      </w:r>
    </w:p>
    <w:p w:rsidR="001210B7" w:rsidRPr="001210B7" w:rsidRDefault="001210B7" w:rsidP="001210B7">
      <w:pPr>
        <w:pStyle w:val="BodyText"/>
        <w:spacing w:before="197" w:line="360" w:lineRule="auto"/>
        <w:ind w:left="100" w:right="314"/>
        <w:jc w:val="both"/>
        <w:rPr>
          <w:sz w:val="4"/>
        </w:rPr>
      </w:pPr>
    </w:p>
    <w:p w:rsidR="002A36CC" w:rsidRDefault="002A36CC" w:rsidP="00BE7F2F">
      <w:pPr>
        <w:pStyle w:val="Heading3"/>
        <w:numPr>
          <w:ilvl w:val="2"/>
          <w:numId w:val="10"/>
        </w:numPr>
        <w:tabs>
          <w:tab w:val="left" w:pos="701"/>
        </w:tabs>
        <w:spacing w:before="187"/>
        <w:ind w:hanging="601"/>
      </w:pPr>
      <w:bookmarkStart w:id="19" w:name="_Toc136216213"/>
      <w:r>
        <w:t>Apache</w:t>
      </w:r>
      <w:bookmarkEnd w:id="19"/>
    </w:p>
    <w:p w:rsidR="00541A9F" w:rsidRDefault="00541A9F" w:rsidP="00541A9F">
      <w:pPr>
        <w:pStyle w:val="BodyText"/>
        <w:spacing w:before="197" w:line="360" w:lineRule="auto"/>
        <w:ind w:left="100" w:right="314"/>
        <w:jc w:val="both"/>
      </w:pPr>
      <w:r>
        <w:t>Apache is also called</w:t>
      </w:r>
      <w:r w:rsidR="001A7D8F" w:rsidRPr="001A7D8F">
        <w:t xml:space="preserve"> </w:t>
      </w:r>
      <w:r>
        <w:t>“</w:t>
      </w:r>
      <w:r w:rsidR="001A7D8F" w:rsidRPr="001A7D8F">
        <w:t>Apache HTTP Server</w:t>
      </w:r>
      <w:r>
        <w:t>”</w:t>
      </w:r>
      <w:r w:rsidR="001A7D8F" w:rsidRPr="001A7D8F">
        <w:t>,</w:t>
      </w:r>
      <w:r>
        <w:t xml:space="preserve"> it</w:t>
      </w:r>
      <w:r w:rsidR="001A7D8F" w:rsidRPr="001A7D8F">
        <w:t xml:space="preserve"> is a popular op</w:t>
      </w:r>
      <w:r>
        <w:t>en-source web server. Apache is a web server software for hosting web sites and serving web pages to users online.</w:t>
      </w:r>
    </w:p>
    <w:p w:rsidR="002A36CC" w:rsidRDefault="00541A9F" w:rsidP="00541A9F">
      <w:pPr>
        <w:pStyle w:val="BodyText"/>
        <w:spacing w:before="197" w:line="360" w:lineRule="auto"/>
        <w:ind w:left="100" w:right="314"/>
        <w:jc w:val="both"/>
      </w:pPr>
      <w:r>
        <w:t xml:space="preserve">Apache handles http requests and deliver content to users. It is supported by many operating systems like windows, Linux and </w:t>
      </w:r>
      <w:proofErr w:type="spellStart"/>
      <w:r>
        <w:t>macOS</w:t>
      </w:r>
      <w:proofErr w:type="spellEnd"/>
      <w:r>
        <w:t xml:space="preserve"> and languages and frameworks.it has many configuration options making it scalable and customizable.it is an important tool in software development.  It has functions like SSL/TLS encryption, load balancing, URL rewriting and virtual hosting. By using apache admin can tailor the server according to requirements</w:t>
      </w:r>
      <w:r w:rsidR="002A36CC">
        <w:t>.</w:t>
      </w:r>
      <w:r w:rsidR="00EF5E2B">
        <w:fldChar w:fldCharType="begin"/>
      </w:r>
      <w:r w:rsidR="00EF5E2B">
        <w:instrText xml:space="preserve"> ADDIN ZOTERO_ITEM CSL_CITATION {"citationID":"xowyvSvo","properties":{"formattedCitation":"[8]","plainCitation":"[8]","noteIndex":0},"citationItems":[{"id":30,"uris":["http://zotero.org/users/local/mSPpwT2z/items/TUKCD5ZZ"],"itemData":{"id":30,"type":"webpage","title":"What Is Apache? What Is a Web Server?","URL":"https://www.wpbeginner.com/glossary/apache/","accessed":{"date-parts":[["2023",5,29]]}}}],"schema":"https://github.com/citation-style-language/schema/raw/master/csl-citation.json"} </w:instrText>
      </w:r>
      <w:r w:rsidR="00EF5E2B">
        <w:fldChar w:fldCharType="separate"/>
      </w:r>
      <w:r w:rsidR="00EF5E2B" w:rsidRPr="00EF5E2B">
        <w:t>[8]</w:t>
      </w:r>
      <w:r w:rsidR="00EF5E2B">
        <w:fldChar w:fldCharType="end"/>
      </w:r>
    </w:p>
    <w:p w:rsidR="002A36CC" w:rsidRDefault="002A36CC" w:rsidP="008E10C9">
      <w:pPr>
        <w:pStyle w:val="BodyText"/>
        <w:spacing w:line="360" w:lineRule="auto"/>
        <w:ind w:right="320"/>
        <w:jc w:val="both"/>
      </w:pPr>
    </w:p>
    <w:p w:rsidR="00B67FBE" w:rsidRDefault="00884DFB" w:rsidP="00BE7F2F">
      <w:pPr>
        <w:pStyle w:val="Heading3"/>
        <w:numPr>
          <w:ilvl w:val="2"/>
          <w:numId w:val="10"/>
        </w:numPr>
        <w:tabs>
          <w:tab w:val="left" w:pos="701"/>
        </w:tabs>
        <w:spacing w:before="187"/>
        <w:ind w:hanging="601"/>
      </w:pPr>
      <w:bookmarkStart w:id="20" w:name="_Toc136216214"/>
      <w:r>
        <w:lastRenderedPageBreak/>
        <w:t>GitHub</w:t>
      </w:r>
      <w:bookmarkEnd w:id="20"/>
    </w:p>
    <w:p w:rsidR="00B67FBE" w:rsidRDefault="00832486" w:rsidP="00B67FBE">
      <w:pPr>
        <w:pStyle w:val="BodyText"/>
        <w:spacing w:before="197" w:line="360" w:lineRule="auto"/>
        <w:ind w:left="100" w:right="314"/>
        <w:jc w:val="both"/>
      </w:pPr>
      <w:r w:rsidRPr="00EF5E2B">
        <w:t>GitHub</w:t>
      </w:r>
      <w:r w:rsidR="00EF5E2B" w:rsidRPr="00EF5E2B">
        <w:t xml:space="preserve"> is a platform for developers to collaborate with each other, track the changes in code. Developers can create </w:t>
      </w:r>
      <w:r w:rsidRPr="00EF5E2B">
        <w:t>repositories, where</w:t>
      </w:r>
      <w:r w:rsidR="00EF5E2B" w:rsidRPr="00EF5E2B">
        <w:t xml:space="preserve"> code and files are stored, which can allow us to share our code with each other. Through </w:t>
      </w:r>
      <w:r w:rsidRPr="00EF5E2B">
        <w:t>GitHub</w:t>
      </w:r>
      <w:r w:rsidR="00EF5E2B" w:rsidRPr="00EF5E2B">
        <w:t xml:space="preserve"> developers can work on different modules and with on click they can merge their code by using branches and merging feature. </w:t>
      </w:r>
      <w:r w:rsidRPr="00EF5E2B">
        <w:t>GitHub</w:t>
      </w:r>
      <w:r w:rsidR="00EF5E2B" w:rsidRPr="00EF5E2B">
        <w:t xml:space="preserve"> is a platform through with developers can easily contribute with each other and manage different versions of code</w:t>
      </w:r>
      <w:r w:rsidR="001A7D8F" w:rsidRPr="001A7D8F">
        <w:t>.</w:t>
      </w:r>
      <w:r w:rsidR="00E827B5">
        <w:fldChar w:fldCharType="begin"/>
      </w:r>
      <w:r w:rsidR="00E827B5">
        <w:instrText xml:space="preserve"> ADDIN ZOTERO_ITEM CSL_CITATION {"citationID":"HOPSVOGR","properties":{"formattedCitation":"[9]","plainCitation":"[9]","noteIndex":0},"citationItems":[{"id":32,"uris":["http://zotero.org/users/local/mSPpwT2z/items/GBWFKFKM"],"itemData":{"id":32,"type":"webpage","title":"What Is GitHub? | Definition from TechTarget","URL":"https://www.techtarget.com/searchitoperations/definition/GitHub","accessed":{"date-parts":[["2023",5,29]]}}}],"schema":"https://github.com/citation-style-language/schema/raw/master/csl-citation.json"} </w:instrText>
      </w:r>
      <w:r w:rsidR="00E827B5">
        <w:fldChar w:fldCharType="separate"/>
      </w:r>
      <w:r w:rsidR="00E827B5" w:rsidRPr="00E827B5">
        <w:t>[9]</w:t>
      </w:r>
      <w:r w:rsidR="00E827B5">
        <w:fldChar w:fldCharType="end"/>
      </w:r>
    </w:p>
    <w:p w:rsidR="00B67FBE" w:rsidRPr="003D123C" w:rsidRDefault="00B67FBE" w:rsidP="003D123C">
      <w:pPr>
        <w:rPr>
          <w:sz w:val="24"/>
          <w:szCs w:val="24"/>
        </w:rPr>
      </w:pPr>
    </w:p>
    <w:p w:rsidR="00022AD8" w:rsidRDefault="00022AD8" w:rsidP="00BE7F2F">
      <w:pPr>
        <w:pStyle w:val="Heading3"/>
        <w:numPr>
          <w:ilvl w:val="2"/>
          <w:numId w:val="10"/>
        </w:numPr>
        <w:tabs>
          <w:tab w:val="left" w:pos="701"/>
        </w:tabs>
        <w:spacing w:before="187"/>
        <w:ind w:hanging="601"/>
      </w:pPr>
      <w:bookmarkStart w:id="21" w:name="_Toc136216215"/>
      <w:proofErr w:type="spellStart"/>
      <w:r>
        <w:t>phpMyAdmin</w:t>
      </w:r>
      <w:bookmarkEnd w:id="21"/>
      <w:proofErr w:type="spellEnd"/>
    </w:p>
    <w:p w:rsidR="00022AD8" w:rsidRDefault="00D512C4" w:rsidP="00022AD8">
      <w:pPr>
        <w:pStyle w:val="BodyText"/>
        <w:spacing w:before="197" w:line="360" w:lineRule="auto"/>
        <w:ind w:left="100" w:right="314"/>
        <w:jc w:val="both"/>
      </w:pPr>
      <w:proofErr w:type="spellStart"/>
      <w:r w:rsidRPr="00D512C4">
        <w:t>PhpMyAdmin</w:t>
      </w:r>
      <w:proofErr w:type="spellEnd"/>
      <w:r w:rsidRPr="00D512C4">
        <w:t xml:space="preserve"> is a graphical user interface for managin</w:t>
      </w:r>
      <w:r w:rsidR="00035006">
        <w:t xml:space="preserve">g </w:t>
      </w:r>
      <w:proofErr w:type="spellStart"/>
      <w:r w:rsidR="00035006">
        <w:t>mysql</w:t>
      </w:r>
      <w:proofErr w:type="spellEnd"/>
      <w:r w:rsidR="00035006">
        <w:t xml:space="preserve"> database.</w:t>
      </w:r>
      <w:r w:rsidRPr="00D512C4">
        <w:t xml:space="preserve"> </w:t>
      </w:r>
      <w:proofErr w:type="spellStart"/>
      <w:r w:rsidRPr="00D512C4">
        <w:t>phpMyAdmin</w:t>
      </w:r>
      <w:proofErr w:type="spellEnd"/>
      <w:r w:rsidRPr="00D512C4">
        <w:t xml:space="preserve"> is designed to manage MySQL a</w:t>
      </w:r>
      <w:r w:rsidR="00907206">
        <w:t xml:space="preserve">dministration on the </w:t>
      </w:r>
      <w:proofErr w:type="spellStart"/>
      <w:r w:rsidR="00907206">
        <w:t>intermet</w:t>
      </w:r>
      <w:proofErr w:type="spellEnd"/>
      <w:r w:rsidR="00907206">
        <w:t>,</w:t>
      </w:r>
      <w:r w:rsidRPr="00D512C4">
        <w:t xml:space="preserve"> wide variety of operations on MySQL and </w:t>
      </w:r>
      <w:proofErr w:type="spellStart"/>
      <w:r w:rsidRPr="00D512C4">
        <w:t>MariaDB</w:t>
      </w:r>
      <w:proofErr w:type="spellEnd"/>
      <w:r w:rsidRPr="00D512C4">
        <w:t xml:space="preserve"> are supported</w:t>
      </w:r>
      <w:r w:rsidR="00907206">
        <w:t xml:space="preserve"> / can be done</w:t>
      </w:r>
      <w:r w:rsidRPr="00D512C4">
        <w:t xml:space="preserve"> by</w:t>
      </w:r>
      <w:r w:rsidR="00907206">
        <w:t xml:space="preserve"> using</w:t>
      </w:r>
      <w:r w:rsidRPr="00D512C4">
        <w:t xml:space="preserve"> </w:t>
      </w:r>
      <w:proofErr w:type="spellStart"/>
      <w:r w:rsidRPr="00D512C4">
        <w:t>phpMyAdmin</w:t>
      </w:r>
      <w:proofErr w:type="spellEnd"/>
      <w:r w:rsidRPr="00D512C4">
        <w:t>. Its user friendly interface helps user to do different database operations without interacting with command line. You can add, delete, insert tables, create databases, execute database querie</w:t>
      </w:r>
      <w:r w:rsidR="00E0272F">
        <w:t>s, import or export. It is</w:t>
      </w:r>
      <w:r w:rsidRPr="00D512C4">
        <w:t xml:space="preserve"> translated into 72 languages and supports both LTR and RTL languages to m</w:t>
      </w:r>
      <w:r w:rsidR="003F2024">
        <w:t>ake it easier for people to use</w:t>
      </w:r>
      <w:r w:rsidR="001A7D8F" w:rsidRPr="001A7D8F">
        <w:t>.</w:t>
      </w:r>
    </w:p>
    <w:p w:rsidR="00022AD8" w:rsidRDefault="00022AD8" w:rsidP="008E10C9">
      <w:pPr>
        <w:pStyle w:val="BodyText"/>
        <w:spacing w:line="360" w:lineRule="auto"/>
        <w:ind w:right="320"/>
        <w:jc w:val="both"/>
      </w:pPr>
    </w:p>
    <w:p w:rsidR="00C55104" w:rsidRDefault="00C55104" w:rsidP="00BE7F2F">
      <w:pPr>
        <w:pStyle w:val="Heading3"/>
        <w:numPr>
          <w:ilvl w:val="2"/>
          <w:numId w:val="10"/>
        </w:numPr>
        <w:tabs>
          <w:tab w:val="left" w:pos="701"/>
        </w:tabs>
        <w:spacing w:before="187"/>
        <w:ind w:hanging="601"/>
      </w:pPr>
      <w:bookmarkStart w:id="22" w:name="_Toc136216216"/>
      <w:r>
        <w:t>000WebHost</w:t>
      </w:r>
      <w:bookmarkEnd w:id="22"/>
    </w:p>
    <w:p w:rsidR="005765D7" w:rsidRDefault="005765D7" w:rsidP="005765D7">
      <w:pPr>
        <w:pStyle w:val="BodyText"/>
        <w:spacing w:before="197" w:line="360" w:lineRule="auto"/>
        <w:ind w:left="100" w:right="314"/>
        <w:jc w:val="both"/>
      </w:pPr>
      <w:r>
        <w:t xml:space="preserve">000webhosting is a web hosting service that individuals and small businesses use to host their websites free of cost. Users upload their website files and make them politically </w:t>
      </w:r>
      <w:r w:rsidR="00B92C2B">
        <w:t>accessible</w:t>
      </w:r>
      <w:r>
        <w:t>.</w:t>
      </w:r>
    </w:p>
    <w:p w:rsidR="005765D7" w:rsidRDefault="005765D7" w:rsidP="005765D7">
      <w:pPr>
        <w:pStyle w:val="BodyText"/>
        <w:spacing w:before="197" w:line="360" w:lineRule="auto"/>
        <w:ind w:left="100" w:right="314"/>
        <w:jc w:val="both"/>
      </w:pPr>
      <w:r>
        <w:t xml:space="preserve">This platform has many tools like it has web site builder tool to create website for those individuals who do not know how to create a web site. It has interface through which users can manage their </w:t>
      </w:r>
      <w:r w:rsidR="00B92C2B">
        <w:t>website. I</w:t>
      </w:r>
      <w:r>
        <w:t>t sup</w:t>
      </w:r>
      <w:r w:rsidR="00B92C2B">
        <w:t>ports many languages such as PHP and MySQL</w:t>
      </w:r>
      <w:r>
        <w:t>.</w:t>
      </w:r>
    </w:p>
    <w:p w:rsidR="00C55104" w:rsidRDefault="005765D7" w:rsidP="005765D7">
      <w:pPr>
        <w:pStyle w:val="BodyText"/>
        <w:spacing w:before="197" w:line="360" w:lineRule="auto"/>
        <w:ind w:left="100" w:right="314"/>
        <w:jc w:val="both"/>
      </w:pPr>
      <w:r>
        <w:t>Although it is a great platform but it has some limitations such as it has le</w:t>
      </w:r>
      <w:r w:rsidR="00AA041F">
        <w:t>ss bandwidth, storage space etc</w:t>
      </w:r>
      <w:r w:rsidR="001A7D8F" w:rsidRPr="001A7D8F">
        <w:t>.</w:t>
      </w:r>
      <w:r w:rsidR="00C31F2F">
        <w:fldChar w:fldCharType="begin"/>
      </w:r>
      <w:r w:rsidR="00E827B5">
        <w:instrText xml:space="preserve"> ADDIN ZOTERO_ITEM CSL_CITATION {"citationID":"mQwUHWMl","properties":{"formattedCitation":"[10]","plainCitation":"[10]","noteIndex":0},"citationItems":[{"id":14,"uris":["http://zotero.org/users/local/mSPpwT2z/items/KVAZ3V7E"],"itemData":{"id":14,"type":"webpage","abstract":"Absolutely free web hosting with cPanel, PHP &amp; MySQL for a stunning blogging start. Get free website hosting together with a free domain name at no cost at all!","container-title":"Free Web Hosting","genre":"Service","language":"en-us","title":"Free Web Hosting - Host a Website for Free with Cpanel, PHP","URL":"https://www.000webhost.com/","accessed":{"date-parts":[["2023",5,26]]}}}],"schema":"https://github.com/citation-style-language/schema/raw/master/csl-citation.json"} </w:instrText>
      </w:r>
      <w:r w:rsidR="00C31F2F">
        <w:fldChar w:fldCharType="separate"/>
      </w:r>
      <w:r w:rsidR="00E827B5" w:rsidRPr="00E827B5">
        <w:t>[10]</w:t>
      </w:r>
      <w:r w:rsidR="00C31F2F">
        <w:fldChar w:fldCharType="end"/>
      </w:r>
    </w:p>
    <w:p w:rsidR="00C55104" w:rsidRDefault="00C55104" w:rsidP="008E10C9">
      <w:pPr>
        <w:pStyle w:val="BodyText"/>
        <w:spacing w:line="360" w:lineRule="auto"/>
        <w:ind w:right="320"/>
        <w:jc w:val="both"/>
      </w:pPr>
    </w:p>
    <w:p w:rsidR="001A7D8F" w:rsidRDefault="001A7D8F" w:rsidP="008E10C9">
      <w:pPr>
        <w:pStyle w:val="BodyText"/>
        <w:spacing w:line="360" w:lineRule="auto"/>
        <w:ind w:right="320"/>
        <w:jc w:val="both"/>
        <w:sectPr w:rsidR="001A7D8F">
          <w:pgSz w:w="11900" w:h="16840"/>
          <w:pgMar w:top="1360" w:right="1120" w:bottom="440" w:left="1340" w:header="0" w:footer="245" w:gutter="0"/>
          <w:cols w:space="720"/>
        </w:sectPr>
      </w:pPr>
    </w:p>
    <w:p w:rsidR="00A34A06" w:rsidRDefault="00DA3A25" w:rsidP="004A73E8">
      <w:pPr>
        <w:pStyle w:val="Heading1"/>
      </w:pPr>
      <w:bookmarkStart w:id="23" w:name="_Toc136216217"/>
      <w:r>
        <w:lastRenderedPageBreak/>
        <w:t>Chapter</w:t>
      </w:r>
      <w:r>
        <w:rPr>
          <w:spacing w:val="-2"/>
        </w:rPr>
        <w:t xml:space="preserve"> </w:t>
      </w:r>
      <w:r>
        <w:t>3:</w:t>
      </w:r>
      <w:r>
        <w:rPr>
          <w:spacing w:val="-1"/>
        </w:rPr>
        <w:t xml:space="preserve"> </w:t>
      </w:r>
      <w:r>
        <w:t>Software</w:t>
      </w:r>
      <w:r>
        <w:rPr>
          <w:spacing w:val="-2"/>
        </w:rPr>
        <w:t xml:space="preserve"> </w:t>
      </w:r>
      <w:r w:rsidR="00874A0C">
        <w:t>Design &amp; Architecture</w:t>
      </w:r>
      <w:bookmarkEnd w:id="23"/>
    </w:p>
    <w:p w:rsidR="00A34A06" w:rsidRDefault="00A34A06">
      <w:pPr>
        <w:pStyle w:val="BodyText"/>
        <w:spacing w:before="8"/>
        <w:rPr>
          <w:b/>
          <w:sz w:val="40"/>
        </w:rPr>
      </w:pPr>
    </w:p>
    <w:p w:rsidR="00A34A06" w:rsidRDefault="00DA3A25">
      <w:pPr>
        <w:pStyle w:val="Heading2"/>
        <w:ind w:left="100" w:firstLine="0"/>
      </w:pPr>
      <w:bookmarkStart w:id="24" w:name="_Toc136216218"/>
      <w:r>
        <w:t>3.1.</w:t>
      </w:r>
      <w:r>
        <w:rPr>
          <w:spacing w:val="-3"/>
        </w:rPr>
        <w:t xml:space="preserve"> </w:t>
      </w:r>
      <w:r w:rsidR="00BE40AD">
        <w:t>System</w:t>
      </w:r>
      <w:r w:rsidR="00CE5761">
        <w:t xml:space="preserve"> </w:t>
      </w:r>
      <w:r w:rsidR="003D3AF4">
        <w:t>Overview</w:t>
      </w:r>
      <w:bookmarkEnd w:id="24"/>
    </w:p>
    <w:p w:rsidR="00A34A06" w:rsidRDefault="00100F7C">
      <w:pPr>
        <w:pStyle w:val="BodyText"/>
        <w:spacing w:before="222" w:line="360" w:lineRule="auto"/>
        <w:ind w:left="100" w:right="316"/>
        <w:jc w:val="both"/>
      </w:pPr>
      <w:r>
        <w:t>Our</w:t>
      </w:r>
      <w:r w:rsidR="00DA3A25">
        <w:t xml:space="preserve"> </w:t>
      </w:r>
      <w:r w:rsidR="000F2729">
        <w:t xml:space="preserve">Job Recruitment </w:t>
      </w:r>
      <w:r>
        <w:t xml:space="preserve">system </w:t>
      </w:r>
      <w:r w:rsidR="00DA3A25">
        <w:t>provides all the</w:t>
      </w:r>
      <w:r w:rsidR="00DA3A25">
        <w:rPr>
          <w:spacing w:val="1"/>
        </w:rPr>
        <w:t xml:space="preserve"> </w:t>
      </w:r>
      <w:r w:rsidR="00DA3A25">
        <w:t>necessary informatio</w:t>
      </w:r>
      <w:r w:rsidR="000F2729">
        <w:t>n or details of jobs available,</w:t>
      </w:r>
      <w:r>
        <w:t xml:space="preserve"> with requirements posted by the employers which allow applicants to apply</w:t>
      </w:r>
      <w:r w:rsidR="000F2729">
        <w:t xml:space="preserve"> </w:t>
      </w:r>
      <w:r>
        <w:t xml:space="preserve">to </w:t>
      </w:r>
      <w:r w:rsidR="000F2729">
        <w:t>those and employers to check resumes</w:t>
      </w:r>
      <w:r>
        <w:t xml:space="preserve"> and download them along with data as well</w:t>
      </w:r>
      <w:r w:rsidR="000F2729">
        <w:t xml:space="preserve"> and select / reject application.</w:t>
      </w:r>
    </w:p>
    <w:p w:rsidR="00A34A06" w:rsidRDefault="00A34A06">
      <w:pPr>
        <w:pStyle w:val="BodyText"/>
        <w:rPr>
          <w:sz w:val="21"/>
        </w:rPr>
      </w:pPr>
    </w:p>
    <w:p w:rsidR="00A34A06" w:rsidRDefault="00C66BD1" w:rsidP="00BE7F2F">
      <w:pPr>
        <w:pStyle w:val="Heading2"/>
        <w:numPr>
          <w:ilvl w:val="1"/>
          <w:numId w:val="9"/>
        </w:numPr>
        <w:tabs>
          <w:tab w:val="left" w:pos="520"/>
        </w:tabs>
      </w:pPr>
      <w:bookmarkStart w:id="25" w:name="_Toc136216219"/>
      <w:r>
        <w:t>Functional Requirements</w:t>
      </w:r>
      <w:bookmarkEnd w:id="25"/>
    </w:p>
    <w:p w:rsidR="0079363F" w:rsidRDefault="0079363F" w:rsidP="0079363F">
      <w:pPr>
        <w:ind w:firstLine="520"/>
        <w:rPr>
          <w:sz w:val="24"/>
        </w:rPr>
      </w:pPr>
    </w:p>
    <w:p w:rsidR="0079363F" w:rsidRPr="0079363F" w:rsidRDefault="0079363F" w:rsidP="0079363F">
      <w:pPr>
        <w:ind w:firstLine="520"/>
        <w:rPr>
          <w:sz w:val="24"/>
        </w:rPr>
      </w:pPr>
      <w:r>
        <w:rPr>
          <w:sz w:val="24"/>
        </w:rPr>
        <w:t>The functional requirements of this Job Recruitment Portal are given below for each actor:</w:t>
      </w:r>
    </w:p>
    <w:p w:rsidR="00C25BF7" w:rsidRDefault="00C25BF7" w:rsidP="0079363F"/>
    <w:p w:rsidR="0004659E" w:rsidRDefault="0004659E" w:rsidP="00C25BF7">
      <w:pPr>
        <w:pStyle w:val="Heading3"/>
      </w:pPr>
      <w:bookmarkStart w:id="26" w:name="_Toc136216220"/>
      <w:r>
        <w:t>3.2.1. User</w:t>
      </w:r>
      <w:r w:rsidR="00C52C52">
        <w:t>s</w:t>
      </w:r>
      <w:r>
        <w:t xml:space="preserve"> / Applicant</w:t>
      </w:r>
      <w:bookmarkEnd w:id="26"/>
    </w:p>
    <w:p w:rsidR="00A5132B" w:rsidRPr="00A5132B" w:rsidRDefault="00A5132B" w:rsidP="003C4881">
      <w:pPr>
        <w:tabs>
          <w:tab w:val="left" w:pos="821"/>
        </w:tabs>
        <w:spacing w:before="140"/>
        <w:ind w:left="700"/>
        <w:rPr>
          <w:sz w:val="24"/>
        </w:rPr>
      </w:pPr>
      <w:r w:rsidRPr="00A5132B">
        <w:rPr>
          <w:sz w:val="24"/>
        </w:rPr>
        <w:t xml:space="preserve">1. Registration: Applicants should be able to create an account by </w:t>
      </w:r>
      <w:r w:rsidR="00CA2C29">
        <w:rPr>
          <w:sz w:val="24"/>
        </w:rPr>
        <w:t>giving</w:t>
      </w:r>
      <w:r w:rsidRPr="00A5132B">
        <w:rPr>
          <w:sz w:val="24"/>
        </w:rPr>
        <w:t xml:space="preserve"> details and creating login </w:t>
      </w:r>
      <w:r w:rsidR="00CA2C29">
        <w:rPr>
          <w:sz w:val="24"/>
        </w:rPr>
        <w:t>by email and password credential</w:t>
      </w:r>
      <w:r w:rsidRPr="00A5132B">
        <w:rPr>
          <w:sz w:val="24"/>
        </w:rPr>
        <w:t>s.</w:t>
      </w:r>
    </w:p>
    <w:p w:rsidR="00A5132B" w:rsidRPr="00A5132B" w:rsidRDefault="00D83E66" w:rsidP="003C4881">
      <w:pPr>
        <w:tabs>
          <w:tab w:val="left" w:pos="821"/>
        </w:tabs>
        <w:spacing w:before="140"/>
        <w:ind w:left="700"/>
        <w:rPr>
          <w:sz w:val="24"/>
        </w:rPr>
      </w:pPr>
      <w:r>
        <w:rPr>
          <w:sz w:val="24"/>
        </w:rPr>
        <w:t>2. Login: They should be able</w:t>
      </w:r>
      <w:r w:rsidR="00A5132B" w:rsidRPr="00A5132B">
        <w:rPr>
          <w:sz w:val="24"/>
        </w:rPr>
        <w:t xml:space="preserve"> to log into t</w:t>
      </w:r>
      <w:r>
        <w:rPr>
          <w:sz w:val="24"/>
        </w:rPr>
        <w:t>heir accounts using their</w:t>
      </w:r>
      <w:r w:rsidR="00A5132B" w:rsidRPr="00A5132B">
        <w:rPr>
          <w:sz w:val="24"/>
        </w:rPr>
        <w:t xml:space="preserve"> email and password.</w:t>
      </w:r>
    </w:p>
    <w:p w:rsidR="00A5132B" w:rsidRPr="00A5132B" w:rsidRDefault="00A5132B" w:rsidP="003C4881">
      <w:pPr>
        <w:tabs>
          <w:tab w:val="left" w:pos="821"/>
        </w:tabs>
        <w:spacing w:before="140"/>
        <w:ind w:left="700"/>
        <w:rPr>
          <w:sz w:val="24"/>
        </w:rPr>
      </w:pPr>
      <w:r w:rsidRPr="00A5132B">
        <w:rPr>
          <w:sz w:val="24"/>
        </w:rPr>
        <w:t>3. Forgot Pa</w:t>
      </w:r>
      <w:r w:rsidR="000A6A5E">
        <w:rPr>
          <w:sz w:val="24"/>
        </w:rPr>
        <w:t xml:space="preserve">ssword: They </w:t>
      </w:r>
      <w:r w:rsidRPr="00A5132B">
        <w:rPr>
          <w:sz w:val="24"/>
        </w:rPr>
        <w:t xml:space="preserve">have an option to recover their forgotten password </w:t>
      </w:r>
      <w:r w:rsidR="000A6A5E">
        <w:rPr>
          <w:sz w:val="24"/>
        </w:rPr>
        <w:t>through a button given at the login page</w:t>
      </w:r>
      <w:r w:rsidRPr="00A5132B">
        <w:rPr>
          <w:sz w:val="24"/>
        </w:rPr>
        <w:t>.</w:t>
      </w:r>
    </w:p>
    <w:p w:rsidR="00A5132B" w:rsidRPr="00A5132B" w:rsidRDefault="00A5132B" w:rsidP="003C4881">
      <w:pPr>
        <w:tabs>
          <w:tab w:val="left" w:pos="821"/>
        </w:tabs>
        <w:spacing w:before="140"/>
        <w:ind w:left="700"/>
        <w:rPr>
          <w:sz w:val="24"/>
        </w:rPr>
      </w:pPr>
      <w:r w:rsidRPr="00A5132B">
        <w:rPr>
          <w:sz w:val="24"/>
        </w:rPr>
        <w:t xml:space="preserve">4. Update Profile: </w:t>
      </w:r>
      <w:r w:rsidR="008667B7">
        <w:rPr>
          <w:sz w:val="24"/>
        </w:rPr>
        <w:t>They can</w:t>
      </w:r>
      <w:r w:rsidRPr="00A5132B">
        <w:rPr>
          <w:sz w:val="24"/>
        </w:rPr>
        <w:t xml:space="preserve"> edit and update their profile information, including personal details, work experience, education, and skills.</w:t>
      </w:r>
    </w:p>
    <w:p w:rsidR="00A5132B" w:rsidRPr="00A5132B" w:rsidRDefault="00A5132B" w:rsidP="003C4881">
      <w:pPr>
        <w:tabs>
          <w:tab w:val="left" w:pos="821"/>
        </w:tabs>
        <w:spacing w:before="140"/>
        <w:ind w:left="700"/>
        <w:rPr>
          <w:sz w:val="24"/>
        </w:rPr>
      </w:pPr>
      <w:r w:rsidRPr="00A5132B">
        <w:rPr>
          <w:sz w:val="24"/>
        </w:rPr>
        <w:t xml:space="preserve">5. View Jobs: </w:t>
      </w:r>
      <w:r w:rsidR="00E85070">
        <w:rPr>
          <w:sz w:val="24"/>
        </w:rPr>
        <w:t>Applicants can go through the</w:t>
      </w:r>
      <w:r w:rsidRPr="00A5132B">
        <w:rPr>
          <w:sz w:val="24"/>
        </w:rPr>
        <w:t xml:space="preserve"> list of j</w:t>
      </w:r>
      <w:r w:rsidR="00E85070">
        <w:rPr>
          <w:sz w:val="24"/>
        </w:rPr>
        <w:t>ob openings, as well as</w:t>
      </w:r>
      <w:r w:rsidRPr="00A5132B">
        <w:rPr>
          <w:sz w:val="24"/>
        </w:rPr>
        <w:t xml:space="preserve"> search, filter, and br</w:t>
      </w:r>
      <w:r w:rsidR="00E85070">
        <w:rPr>
          <w:sz w:val="24"/>
        </w:rPr>
        <w:t>owse through available posts</w:t>
      </w:r>
      <w:r w:rsidRPr="00A5132B">
        <w:rPr>
          <w:sz w:val="24"/>
        </w:rPr>
        <w:t>.</w:t>
      </w:r>
    </w:p>
    <w:p w:rsidR="00A5132B" w:rsidRPr="00A5132B" w:rsidRDefault="00A5132B" w:rsidP="003C4881">
      <w:pPr>
        <w:tabs>
          <w:tab w:val="left" w:pos="821"/>
        </w:tabs>
        <w:spacing w:before="140"/>
        <w:ind w:left="700"/>
        <w:rPr>
          <w:sz w:val="24"/>
        </w:rPr>
      </w:pPr>
      <w:r w:rsidRPr="00A5132B">
        <w:rPr>
          <w:sz w:val="24"/>
        </w:rPr>
        <w:t>6. App</w:t>
      </w:r>
      <w:r w:rsidR="00334961">
        <w:rPr>
          <w:sz w:val="24"/>
        </w:rPr>
        <w:t xml:space="preserve">ly for Job: They can </w:t>
      </w:r>
      <w:r w:rsidRPr="00A5132B">
        <w:rPr>
          <w:sz w:val="24"/>
        </w:rPr>
        <w:t>submit thei</w:t>
      </w:r>
      <w:r w:rsidR="00334961">
        <w:rPr>
          <w:sz w:val="24"/>
        </w:rPr>
        <w:t>r applications for specific job, by clicking in apply which would send their details to the respective employer</w:t>
      </w:r>
      <w:r w:rsidR="000D1624">
        <w:rPr>
          <w:sz w:val="24"/>
        </w:rPr>
        <w:t>.</w:t>
      </w:r>
    </w:p>
    <w:p w:rsidR="00A34A06" w:rsidRDefault="00A5132B" w:rsidP="003C4881">
      <w:pPr>
        <w:tabs>
          <w:tab w:val="left" w:pos="821"/>
        </w:tabs>
        <w:spacing w:before="140"/>
        <w:ind w:left="700"/>
        <w:rPr>
          <w:sz w:val="24"/>
        </w:rPr>
      </w:pPr>
      <w:r w:rsidRPr="00A5132B">
        <w:rPr>
          <w:sz w:val="24"/>
        </w:rPr>
        <w:t>7. Upload</w:t>
      </w:r>
      <w:r w:rsidR="000D1624">
        <w:rPr>
          <w:sz w:val="24"/>
        </w:rPr>
        <w:t xml:space="preserve"> Resume: T</w:t>
      </w:r>
      <w:r w:rsidRPr="00A5132B">
        <w:rPr>
          <w:sz w:val="24"/>
        </w:rPr>
        <w:t>he</w:t>
      </w:r>
      <w:r w:rsidR="000D1624">
        <w:rPr>
          <w:sz w:val="24"/>
        </w:rPr>
        <w:t>y</w:t>
      </w:r>
      <w:r w:rsidRPr="00A5132B">
        <w:rPr>
          <w:sz w:val="24"/>
        </w:rPr>
        <w:t xml:space="preserve"> </w:t>
      </w:r>
      <w:r w:rsidR="000D1624">
        <w:rPr>
          <w:sz w:val="24"/>
        </w:rPr>
        <w:t>should be able</w:t>
      </w:r>
      <w:r w:rsidRPr="00A5132B">
        <w:rPr>
          <w:sz w:val="24"/>
        </w:rPr>
        <w:t xml:space="preserve"> to upload their resumes or CVs to their pr</w:t>
      </w:r>
      <w:r w:rsidR="000D1624">
        <w:rPr>
          <w:sz w:val="24"/>
        </w:rPr>
        <w:t>ofiles for employers to review during the selection</w:t>
      </w:r>
      <w:r w:rsidRPr="00A5132B">
        <w:rPr>
          <w:sz w:val="24"/>
        </w:rPr>
        <w:t xml:space="preserve"> process.</w:t>
      </w:r>
    </w:p>
    <w:p w:rsidR="00C25BF7" w:rsidRDefault="00C25BF7" w:rsidP="00A5132B">
      <w:pPr>
        <w:tabs>
          <w:tab w:val="left" w:pos="821"/>
        </w:tabs>
        <w:spacing w:before="140"/>
        <w:ind w:left="100"/>
        <w:rPr>
          <w:sz w:val="24"/>
        </w:rPr>
      </w:pPr>
    </w:p>
    <w:p w:rsidR="00C25BF7" w:rsidRDefault="00F420AD" w:rsidP="00F420AD">
      <w:pPr>
        <w:pStyle w:val="Heading3"/>
      </w:pPr>
      <w:bookmarkStart w:id="27" w:name="_Toc136216221"/>
      <w:r>
        <w:t xml:space="preserve">3.2.2. </w:t>
      </w:r>
      <w:r w:rsidR="00C25BF7">
        <w:t>Employers</w:t>
      </w:r>
      <w:bookmarkEnd w:id="27"/>
    </w:p>
    <w:p w:rsidR="00C25BF7" w:rsidRPr="00C25BF7" w:rsidRDefault="006D04B6" w:rsidP="006D04B6">
      <w:pPr>
        <w:tabs>
          <w:tab w:val="left" w:pos="821"/>
        </w:tabs>
        <w:spacing w:before="140"/>
        <w:ind w:left="700"/>
        <w:rPr>
          <w:sz w:val="24"/>
        </w:rPr>
      </w:pPr>
      <w:r>
        <w:rPr>
          <w:sz w:val="24"/>
        </w:rPr>
        <w:t xml:space="preserve">1. Registration: </w:t>
      </w:r>
      <w:r w:rsidR="007F789E">
        <w:rPr>
          <w:sz w:val="24"/>
        </w:rPr>
        <w:t>Users</w:t>
      </w:r>
      <w:r w:rsidRPr="00A5132B">
        <w:rPr>
          <w:sz w:val="24"/>
        </w:rPr>
        <w:t xml:space="preserve"> should be able to create an account by </w:t>
      </w:r>
      <w:r>
        <w:rPr>
          <w:sz w:val="24"/>
        </w:rPr>
        <w:t>giving</w:t>
      </w:r>
      <w:r w:rsidRPr="00A5132B">
        <w:rPr>
          <w:sz w:val="24"/>
        </w:rPr>
        <w:t xml:space="preserve"> details</w:t>
      </w:r>
      <w:r>
        <w:rPr>
          <w:sz w:val="24"/>
        </w:rPr>
        <w:t xml:space="preserve"> needed</w:t>
      </w:r>
      <w:r w:rsidRPr="00A5132B">
        <w:rPr>
          <w:sz w:val="24"/>
        </w:rPr>
        <w:t xml:space="preserve"> and creating login </w:t>
      </w:r>
      <w:r>
        <w:rPr>
          <w:sz w:val="24"/>
        </w:rPr>
        <w:t>by email and password credential</w:t>
      </w:r>
      <w:r w:rsidRPr="00A5132B">
        <w:rPr>
          <w:sz w:val="24"/>
        </w:rPr>
        <w:t>s.</w:t>
      </w:r>
    </w:p>
    <w:p w:rsidR="00C25BF7" w:rsidRPr="00C25BF7" w:rsidRDefault="00C25BF7" w:rsidP="00F84310">
      <w:pPr>
        <w:tabs>
          <w:tab w:val="left" w:pos="821"/>
        </w:tabs>
        <w:spacing w:before="140"/>
        <w:ind w:left="700"/>
        <w:rPr>
          <w:sz w:val="24"/>
        </w:rPr>
      </w:pPr>
      <w:r w:rsidRPr="00C25BF7">
        <w:rPr>
          <w:sz w:val="24"/>
        </w:rPr>
        <w:t xml:space="preserve">2. Login: </w:t>
      </w:r>
      <w:r w:rsidR="00D30810">
        <w:rPr>
          <w:sz w:val="24"/>
        </w:rPr>
        <w:t>They should be able</w:t>
      </w:r>
      <w:r w:rsidR="007F789E">
        <w:rPr>
          <w:sz w:val="24"/>
        </w:rPr>
        <w:t xml:space="preserve"> to login by</w:t>
      </w:r>
      <w:r w:rsidR="00D30810">
        <w:rPr>
          <w:sz w:val="24"/>
        </w:rPr>
        <w:t xml:space="preserve"> using their</w:t>
      </w:r>
      <w:r w:rsidR="00D30810" w:rsidRPr="00A5132B">
        <w:rPr>
          <w:sz w:val="24"/>
        </w:rPr>
        <w:t xml:space="preserve"> email and password</w:t>
      </w:r>
      <w:r w:rsidRPr="00C25BF7">
        <w:rPr>
          <w:sz w:val="24"/>
        </w:rPr>
        <w:t>.</w:t>
      </w:r>
    </w:p>
    <w:p w:rsidR="00C25BF7" w:rsidRPr="00C25BF7" w:rsidRDefault="00C25BF7" w:rsidP="00F84310">
      <w:pPr>
        <w:tabs>
          <w:tab w:val="left" w:pos="821"/>
        </w:tabs>
        <w:spacing w:before="140"/>
        <w:ind w:left="700"/>
        <w:rPr>
          <w:sz w:val="24"/>
        </w:rPr>
      </w:pPr>
      <w:r w:rsidRPr="00C25BF7">
        <w:rPr>
          <w:sz w:val="24"/>
        </w:rPr>
        <w:t xml:space="preserve">3. Forget password option: </w:t>
      </w:r>
      <w:r w:rsidR="00BD7B9A">
        <w:rPr>
          <w:sz w:val="24"/>
        </w:rPr>
        <w:t xml:space="preserve">They </w:t>
      </w:r>
      <w:r w:rsidR="00BD7B9A" w:rsidRPr="00A5132B">
        <w:rPr>
          <w:sz w:val="24"/>
        </w:rPr>
        <w:t xml:space="preserve">have an option to recover their forgotten password </w:t>
      </w:r>
      <w:r w:rsidR="00BD7B9A">
        <w:rPr>
          <w:sz w:val="24"/>
        </w:rPr>
        <w:t>through a button given at the login page.</w:t>
      </w:r>
    </w:p>
    <w:p w:rsidR="00C25BF7" w:rsidRPr="00C25BF7" w:rsidRDefault="00C25BF7" w:rsidP="00F84310">
      <w:pPr>
        <w:tabs>
          <w:tab w:val="left" w:pos="821"/>
        </w:tabs>
        <w:spacing w:before="140"/>
        <w:ind w:left="700"/>
        <w:rPr>
          <w:sz w:val="24"/>
        </w:rPr>
      </w:pPr>
      <w:r w:rsidRPr="00C25BF7">
        <w:rPr>
          <w:sz w:val="24"/>
        </w:rPr>
        <w:t xml:space="preserve">4. Select/reject: </w:t>
      </w:r>
      <w:r w:rsidR="00677553">
        <w:rPr>
          <w:sz w:val="24"/>
        </w:rPr>
        <w:t>The employers should have the function which allows them to check applicants and allow to either select or reject them for the job</w:t>
      </w:r>
      <w:r w:rsidRPr="00C25BF7">
        <w:rPr>
          <w:sz w:val="24"/>
        </w:rPr>
        <w:t>.</w:t>
      </w:r>
    </w:p>
    <w:p w:rsidR="00C25BF7" w:rsidRPr="00C25BF7" w:rsidRDefault="00C25BF7" w:rsidP="00F84310">
      <w:pPr>
        <w:tabs>
          <w:tab w:val="left" w:pos="821"/>
        </w:tabs>
        <w:spacing w:before="140"/>
        <w:ind w:left="700"/>
        <w:rPr>
          <w:sz w:val="24"/>
        </w:rPr>
      </w:pPr>
      <w:r w:rsidRPr="00C25BF7">
        <w:rPr>
          <w:sz w:val="24"/>
        </w:rPr>
        <w:t>5. Add Job po</w:t>
      </w:r>
      <w:r w:rsidR="00F51F2D">
        <w:rPr>
          <w:sz w:val="24"/>
        </w:rPr>
        <w:t>sts: Employees should be able to create and post job listings with details like</w:t>
      </w:r>
      <w:r w:rsidRPr="00C25BF7">
        <w:rPr>
          <w:sz w:val="24"/>
        </w:rPr>
        <w:t xml:space="preserve"> job title, description, requirements,</w:t>
      </w:r>
      <w:r w:rsidR="00F51F2D">
        <w:rPr>
          <w:sz w:val="24"/>
        </w:rPr>
        <w:t xml:space="preserve"> salary</w:t>
      </w:r>
      <w:r w:rsidRPr="00C25BF7">
        <w:rPr>
          <w:sz w:val="24"/>
        </w:rPr>
        <w:t xml:space="preserve"> and application instructions.</w:t>
      </w:r>
    </w:p>
    <w:p w:rsidR="00C25BF7" w:rsidRPr="00C25BF7" w:rsidRDefault="00C25BF7" w:rsidP="00F84310">
      <w:pPr>
        <w:tabs>
          <w:tab w:val="left" w:pos="821"/>
        </w:tabs>
        <w:spacing w:before="140"/>
        <w:ind w:left="700"/>
        <w:rPr>
          <w:sz w:val="24"/>
        </w:rPr>
      </w:pPr>
      <w:r w:rsidRPr="00C25BF7">
        <w:rPr>
          <w:sz w:val="24"/>
        </w:rPr>
        <w:t>6. D</w:t>
      </w:r>
      <w:r w:rsidR="00AD7C8F">
        <w:rPr>
          <w:sz w:val="24"/>
        </w:rPr>
        <w:t>elete Job posts: They could remove jobs posted</w:t>
      </w:r>
      <w:r w:rsidRPr="00C25BF7">
        <w:rPr>
          <w:sz w:val="24"/>
        </w:rPr>
        <w:t xml:space="preserve"> from the portal once the position has been filled or is no longer available.</w:t>
      </w:r>
    </w:p>
    <w:p w:rsidR="00C25BF7" w:rsidRPr="00A5132B" w:rsidRDefault="00C25BF7" w:rsidP="00F84310">
      <w:pPr>
        <w:tabs>
          <w:tab w:val="left" w:pos="821"/>
        </w:tabs>
        <w:spacing w:before="140"/>
        <w:ind w:left="700"/>
        <w:rPr>
          <w:sz w:val="24"/>
        </w:rPr>
      </w:pPr>
      <w:r w:rsidRPr="00C25BF7">
        <w:rPr>
          <w:sz w:val="24"/>
        </w:rPr>
        <w:t>7. Search, view, or downloa</w:t>
      </w:r>
      <w:r w:rsidR="004A2A0F">
        <w:rPr>
          <w:sz w:val="24"/>
        </w:rPr>
        <w:t>d resume of applicants: They could be able to</w:t>
      </w:r>
      <w:r w:rsidRPr="00C25BF7">
        <w:rPr>
          <w:sz w:val="24"/>
        </w:rPr>
        <w:t xml:space="preserve"> view </w:t>
      </w:r>
      <w:r w:rsidR="004A2A0F">
        <w:rPr>
          <w:sz w:val="24"/>
        </w:rPr>
        <w:t xml:space="preserve">applicant’s profiles, </w:t>
      </w:r>
      <w:r w:rsidRPr="00C25BF7">
        <w:rPr>
          <w:sz w:val="24"/>
        </w:rPr>
        <w:t>their resumes</w:t>
      </w:r>
      <w:r w:rsidR="004A2A0F">
        <w:rPr>
          <w:sz w:val="24"/>
        </w:rPr>
        <w:t>/CV’s</w:t>
      </w:r>
      <w:r w:rsidRPr="00C25BF7">
        <w:rPr>
          <w:sz w:val="24"/>
        </w:rPr>
        <w:t xml:space="preserve">, and have the option to download or </w:t>
      </w:r>
      <w:r w:rsidR="004A2A0F">
        <w:rPr>
          <w:sz w:val="24"/>
        </w:rPr>
        <w:t xml:space="preserve">save them for further </w:t>
      </w:r>
      <w:r w:rsidR="00972CA6">
        <w:rPr>
          <w:sz w:val="24"/>
        </w:rPr>
        <w:t>reviewing</w:t>
      </w:r>
      <w:r w:rsidRPr="00C25BF7">
        <w:rPr>
          <w:sz w:val="24"/>
        </w:rPr>
        <w:t>.</w:t>
      </w:r>
    </w:p>
    <w:p w:rsidR="00A34A06" w:rsidRDefault="00A34A06">
      <w:pPr>
        <w:pStyle w:val="BodyText"/>
        <w:spacing w:before="10"/>
        <w:rPr>
          <w:sz w:val="32"/>
        </w:rPr>
      </w:pPr>
    </w:p>
    <w:p w:rsidR="00683F04" w:rsidRDefault="00927600" w:rsidP="00BE7F2F">
      <w:pPr>
        <w:pStyle w:val="Heading2"/>
        <w:numPr>
          <w:ilvl w:val="1"/>
          <w:numId w:val="9"/>
        </w:numPr>
        <w:tabs>
          <w:tab w:val="left" w:pos="520"/>
        </w:tabs>
      </w:pPr>
      <w:bookmarkStart w:id="28" w:name="_Toc136216222"/>
      <w:r>
        <w:t>Non Functional Requirements</w:t>
      </w:r>
      <w:bookmarkStart w:id="29" w:name="_bookmark25"/>
      <w:bookmarkEnd w:id="28"/>
      <w:bookmarkEnd w:id="29"/>
    </w:p>
    <w:p w:rsidR="00683F04" w:rsidRDefault="00683F04" w:rsidP="00683F04">
      <w:pPr>
        <w:pStyle w:val="Heading2"/>
        <w:tabs>
          <w:tab w:val="left" w:pos="520"/>
        </w:tabs>
      </w:pPr>
    </w:p>
    <w:p w:rsidR="006366C3" w:rsidRDefault="006366C3" w:rsidP="006366C3">
      <w:pPr>
        <w:pStyle w:val="BodyText"/>
      </w:pPr>
      <w:r>
        <w:t xml:space="preserve">The non-functional requirements of our system include following: </w:t>
      </w:r>
      <w:r>
        <w:br/>
      </w:r>
    </w:p>
    <w:p w:rsidR="003F1BDC" w:rsidRDefault="00683F04" w:rsidP="00BE7F2F">
      <w:pPr>
        <w:pStyle w:val="Heading3"/>
        <w:numPr>
          <w:ilvl w:val="2"/>
          <w:numId w:val="9"/>
        </w:numPr>
      </w:pPr>
      <w:bookmarkStart w:id="30" w:name="_Toc136216223"/>
      <w:r>
        <w:t>Security</w:t>
      </w:r>
      <w:bookmarkEnd w:id="30"/>
    </w:p>
    <w:p w:rsidR="00683F04" w:rsidRDefault="003F1BDC" w:rsidP="003D5F8E">
      <w:pPr>
        <w:ind w:left="700"/>
        <w:rPr>
          <w:sz w:val="24"/>
          <w:szCs w:val="24"/>
        </w:rPr>
      </w:pPr>
      <w:r>
        <w:rPr>
          <w:sz w:val="24"/>
          <w:szCs w:val="24"/>
        </w:rPr>
        <w:br/>
      </w:r>
      <w:r w:rsidR="005E4029">
        <w:rPr>
          <w:sz w:val="24"/>
          <w:szCs w:val="24"/>
        </w:rPr>
        <w:t xml:space="preserve">Firstly we have security, to </w:t>
      </w:r>
      <w:r w:rsidR="00683F04" w:rsidRPr="00683F04">
        <w:rPr>
          <w:sz w:val="24"/>
          <w:szCs w:val="24"/>
        </w:rPr>
        <w:t>en</w:t>
      </w:r>
      <w:r w:rsidR="005E4029">
        <w:rPr>
          <w:sz w:val="24"/>
          <w:szCs w:val="24"/>
        </w:rPr>
        <w:t>sure confidentiality and stop</w:t>
      </w:r>
      <w:r w:rsidR="00683F04" w:rsidRPr="00683F04">
        <w:rPr>
          <w:sz w:val="24"/>
          <w:szCs w:val="24"/>
        </w:rPr>
        <w:t xml:space="preserve"> unauth</w:t>
      </w:r>
      <w:r w:rsidR="005E4029">
        <w:rPr>
          <w:sz w:val="24"/>
          <w:szCs w:val="24"/>
        </w:rPr>
        <w:t xml:space="preserve">orized access, the system </w:t>
      </w:r>
      <w:r w:rsidR="00683F04" w:rsidRPr="00683F04">
        <w:rPr>
          <w:sz w:val="24"/>
          <w:szCs w:val="24"/>
        </w:rPr>
        <w:t>put</w:t>
      </w:r>
      <w:r w:rsidR="005E4029">
        <w:rPr>
          <w:sz w:val="24"/>
          <w:szCs w:val="24"/>
        </w:rPr>
        <w:t>s appropriate security measures in place, like e</w:t>
      </w:r>
      <w:r w:rsidR="00683F04" w:rsidRPr="00683F04">
        <w:rPr>
          <w:sz w:val="24"/>
          <w:szCs w:val="24"/>
        </w:rPr>
        <w:t>ncryption</w:t>
      </w:r>
      <w:r w:rsidR="005E4029">
        <w:rPr>
          <w:sz w:val="24"/>
          <w:szCs w:val="24"/>
        </w:rPr>
        <w:t xml:space="preserve"> of passwords</w:t>
      </w:r>
      <w:r w:rsidR="00683F04" w:rsidRPr="00683F04">
        <w:rPr>
          <w:sz w:val="24"/>
          <w:szCs w:val="24"/>
        </w:rPr>
        <w:t>, secure authentication</w:t>
      </w:r>
      <w:r w:rsidR="00511E31">
        <w:rPr>
          <w:sz w:val="24"/>
          <w:szCs w:val="24"/>
        </w:rPr>
        <w:t xml:space="preserve"> is</w:t>
      </w:r>
      <w:r w:rsidR="005E4029">
        <w:rPr>
          <w:sz w:val="24"/>
          <w:szCs w:val="24"/>
        </w:rPr>
        <w:t xml:space="preserve"> done by credentials</w:t>
      </w:r>
      <w:r w:rsidR="00683F04" w:rsidRPr="00683F04">
        <w:rPr>
          <w:sz w:val="24"/>
          <w:szCs w:val="24"/>
        </w:rPr>
        <w:t>, and access controls</w:t>
      </w:r>
      <w:r w:rsidR="005E4029">
        <w:rPr>
          <w:sz w:val="24"/>
          <w:szCs w:val="24"/>
        </w:rPr>
        <w:t xml:space="preserve"> for users</w:t>
      </w:r>
      <w:r w:rsidR="00683F04" w:rsidRPr="00683F04">
        <w:rPr>
          <w:sz w:val="24"/>
          <w:szCs w:val="24"/>
        </w:rPr>
        <w:t>.</w:t>
      </w:r>
      <w:r w:rsidR="00683F04">
        <w:rPr>
          <w:sz w:val="24"/>
          <w:szCs w:val="24"/>
        </w:rPr>
        <w:br/>
      </w:r>
    </w:p>
    <w:p w:rsidR="00683F04" w:rsidRDefault="00683F04" w:rsidP="00683F04">
      <w:pPr>
        <w:pStyle w:val="Heading3"/>
        <w:ind w:hanging="180"/>
      </w:pPr>
      <w:bookmarkStart w:id="31" w:name="_Toc136216224"/>
      <w:r>
        <w:t>2. Availability</w:t>
      </w:r>
      <w:bookmarkEnd w:id="31"/>
      <w:r w:rsidRPr="00683F04">
        <w:t xml:space="preserve"> </w:t>
      </w:r>
    </w:p>
    <w:p w:rsidR="00683F04" w:rsidRDefault="003F1BDC" w:rsidP="003D5F8E">
      <w:pPr>
        <w:ind w:left="700"/>
        <w:rPr>
          <w:sz w:val="24"/>
          <w:szCs w:val="24"/>
        </w:rPr>
      </w:pPr>
      <w:r>
        <w:rPr>
          <w:sz w:val="24"/>
          <w:szCs w:val="24"/>
        </w:rPr>
        <w:br/>
      </w:r>
      <w:r w:rsidR="003E0B20">
        <w:rPr>
          <w:sz w:val="24"/>
          <w:szCs w:val="24"/>
        </w:rPr>
        <w:t>The portal is to be always available and functional which would offer</w:t>
      </w:r>
      <w:r w:rsidR="00683F04" w:rsidRPr="00683F04">
        <w:rPr>
          <w:sz w:val="24"/>
          <w:szCs w:val="24"/>
        </w:rPr>
        <w:t xml:space="preserve"> users uninterrupted</w:t>
      </w:r>
      <w:r w:rsidR="003E0B20">
        <w:rPr>
          <w:sz w:val="24"/>
          <w:szCs w:val="24"/>
        </w:rPr>
        <w:t xml:space="preserve"> service with very low</w:t>
      </w:r>
      <w:r w:rsidR="00683F04">
        <w:rPr>
          <w:sz w:val="24"/>
          <w:szCs w:val="24"/>
        </w:rPr>
        <w:t xml:space="preserve"> downtime</w:t>
      </w:r>
      <w:r w:rsidR="003E0B20">
        <w:rPr>
          <w:sz w:val="24"/>
          <w:szCs w:val="24"/>
        </w:rPr>
        <w:t xml:space="preserve"> so that work doesn’t stop</w:t>
      </w:r>
      <w:r w:rsidR="00683F04">
        <w:rPr>
          <w:sz w:val="24"/>
          <w:szCs w:val="24"/>
        </w:rPr>
        <w:t>.</w:t>
      </w:r>
      <w:r w:rsidR="00683F04">
        <w:rPr>
          <w:sz w:val="24"/>
          <w:szCs w:val="24"/>
        </w:rPr>
        <w:br/>
      </w:r>
    </w:p>
    <w:p w:rsidR="00683F04" w:rsidRDefault="00683F04" w:rsidP="00683F04">
      <w:pPr>
        <w:pStyle w:val="Heading3"/>
        <w:ind w:hanging="180"/>
      </w:pPr>
      <w:bookmarkStart w:id="32" w:name="_Toc136216225"/>
      <w:r>
        <w:t>3. Scalability</w:t>
      </w:r>
      <w:bookmarkEnd w:id="32"/>
    </w:p>
    <w:p w:rsidR="00683F04" w:rsidRDefault="003F1BDC" w:rsidP="003D5F8E">
      <w:pPr>
        <w:ind w:left="700"/>
        <w:rPr>
          <w:sz w:val="24"/>
          <w:szCs w:val="24"/>
        </w:rPr>
      </w:pPr>
      <w:r>
        <w:rPr>
          <w:sz w:val="24"/>
          <w:szCs w:val="24"/>
        </w:rPr>
        <w:br/>
      </w:r>
      <w:r w:rsidR="00EE61B5">
        <w:rPr>
          <w:sz w:val="24"/>
          <w:szCs w:val="24"/>
        </w:rPr>
        <w:t>The system is to be scalable, which means it should be capable of handling larger data, users, resumes, requests and so on without largel</w:t>
      </w:r>
      <w:r w:rsidR="00683F04" w:rsidRPr="00683F04">
        <w:rPr>
          <w:sz w:val="24"/>
          <w:szCs w:val="24"/>
        </w:rPr>
        <w:t>y degrading in performanc</w:t>
      </w:r>
      <w:r w:rsidR="00EE61B5">
        <w:rPr>
          <w:sz w:val="24"/>
          <w:szCs w:val="24"/>
        </w:rPr>
        <w:t>e like speed etc.</w:t>
      </w:r>
      <w:r w:rsidR="00683F04">
        <w:rPr>
          <w:sz w:val="24"/>
          <w:szCs w:val="24"/>
        </w:rPr>
        <w:br/>
      </w:r>
    </w:p>
    <w:p w:rsidR="00683F04" w:rsidRDefault="00683F04" w:rsidP="00683F04">
      <w:pPr>
        <w:pStyle w:val="Heading3"/>
        <w:ind w:hanging="180"/>
      </w:pPr>
      <w:bookmarkStart w:id="33" w:name="_Toc136216226"/>
      <w:r>
        <w:t>4. Performance</w:t>
      </w:r>
      <w:bookmarkEnd w:id="33"/>
      <w:r w:rsidRPr="00683F04">
        <w:t xml:space="preserve"> </w:t>
      </w:r>
    </w:p>
    <w:p w:rsidR="00683F04" w:rsidRDefault="003F1BDC" w:rsidP="003D5F8E">
      <w:pPr>
        <w:ind w:left="700"/>
        <w:rPr>
          <w:sz w:val="24"/>
          <w:szCs w:val="24"/>
        </w:rPr>
      </w:pPr>
      <w:r>
        <w:rPr>
          <w:sz w:val="24"/>
          <w:szCs w:val="24"/>
        </w:rPr>
        <w:br/>
      </w:r>
      <w:r w:rsidR="00CA6984">
        <w:rPr>
          <w:sz w:val="24"/>
          <w:szCs w:val="24"/>
        </w:rPr>
        <w:t>When the system gets a</w:t>
      </w:r>
      <w:r w:rsidR="00683F04" w:rsidRPr="00683F04">
        <w:rPr>
          <w:sz w:val="24"/>
          <w:szCs w:val="24"/>
        </w:rPr>
        <w:t xml:space="preserve"> high</w:t>
      </w:r>
      <w:r w:rsidR="00CA6984">
        <w:rPr>
          <w:sz w:val="24"/>
          <w:szCs w:val="24"/>
        </w:rPr>
        <w:t>er</w:t>
      </w:r>
      <w:r w:rsidR="00683F04" w:rsidRPr="00683F04">
        <w:rPr>
          <w:sz w:val="24"/>
          <w:szCs w:val="24"/>
        </w:rPr>
        <w:t xml:space="preserve"> traf</w:t>
      </w:r>
      <w:r w:rsidR="00CA6984">
        <w:rPr>
          <w:sz w:val="24"/>
          <w:szCs w:val="24"/>
        </w:rPr>
        <w:t>fic and large records, it should be qu</w:t>
      </w:r>
      <w:r w:rsidR="00683F04" w:rsidRPr="00683F04">
        <w:rPr>
          <w:sz w:val="24"/>
          <w:szCs w:val="24"/>
        </w:rPr>
        <w:t xml:space="preserve">ick and </w:t>
      </w:r>
      <w:r w:rsidR="00CA6984">
        <w:rPr>
          <w:sz w:val="24"/>
          <w:szCs w:val="24"/>
        </w:rPr>
        <w:t xml:space="preserve">give a </w:t>
      </w:r>
      <w:r w:rsidR="00683F04" w:rsidRPr="00683F04">
        <w:rPr>
          <w:sz w:val="24"/>
          <w:szCs w:val="24"/>
        </w:rPr>
        <w:t>responsive user experience, with quick</w:t>
      </w:r>
      <w:r w:rsidR="00CA6984">
        <w:rPr>
          <w:sz w:val="24"/>
          <w:szCs w:val="24"/>
        </w:rPr>
        <w:t>/shorter</w:t>
      </w:r>
      <w:r w:rsidR="00683F04" w:rsidRPr="00683F04">
        <w:rPr>
          <w:sz w:val="24"/>
          <w:szCs w:val="24"/>
        </w:rPr>
        <w:t xml:space="preserve"> loading time</w:t>
      </w:r>
      <w:r w:rsidR="00683F04">
        <w:rPr>
          <w:sz w:val="24"/>
          <w:szCs w:val="24"/>
        </w:rPr>
        <w:t>s for pages and search results.</w:t>
      </w:r>
    </w:p>
    <w:p w:rsidR="00061402" w:rsidRDefault="00061402" w:rsidP="003D5F8E">
      <w:pPr>
        <w:ind w:left="700"/>
        <w:rPr>
          <w:sz w:val="24"/>
          <w:szCs w:val="24"/>
        </w:rPr>
      </w:pPr>
    </w:p>
    <w:p w:rsidR="00683F04" w:rsidRDefault="00683F04" w:rsidP="00683F04">
      <w:pPr>
        <w:pStyle w:val="Heading3"/>
        <w:ind w:hanging="180"/>
      </w:pPr>
      <w:bookmarkStart w:id="34" w:name="_Toc136216227"/>
      <w:r>
        <w:t>5. Usability</w:t>
      </w:r>
      <w:bookmarkEnd w:id="34"/>
    </w:p>
    <w:p w:rsidR="00683F04" w:rsidRPr="00683F04" w:rsidRDefault="003F1BDC" w:rsidP="003D5F8E">
      <w:pPr>
        <w:ind w:left="700"/>
        <w:rPr>
          <w:sz w:val="24"/>
          <w:szCs w:val="24"/>
        </w:rPr>
      </w:pPr>
      <w:r>
        <w:rPr>
          <w:sz w:val="24"/>
          <w:szCs w:val="24"/>
        </w:rPr>
        <w:br/>
      </w:r>
      <w:r w:rsidR="00C17AED">
        <w:rPr>
          <w:sz w:val="24"/>
          <w:szCs w:val="24"/>
        </w:rPr>
        <w:t>Usability is very important, we kept the UI/UX</w:t>
      </w:r>
      <w:r w:rsidR="00683F04" w:rsidRPr="00683F04">
        <w:rPr>
          <w:sz w:val="24"/>
          <w:szCs w:val="24"/>
        </w:rPr>
        <w:t xml:space="preserve"> simple and easy to use, making it simple f</w:t>
      </w:r>
      <w:r w:rsidR="00C17AED">
        <w:rPr>
          <w:sz w:val="24"/>
          <w:szCs w:val="24"/>
        </w:rPr>
        <w:t>or both employers and the applicants to navigate, search</w:t>
      </w:r>
      <w:r w:rsidR="00683F04" w:rsidRPr="00683F04">
        <w:rPr>
          <w:sz w:val="24"/>
          <w:szCs w:val="24"/>
        </w:rPr>
        <w:t xml:space="preserve"> jobs, and manage profiles and applications</w:t>
      </w:r>
      <w:r w:rsidR="00C17AED">
        <w:rPr>
          <w:sz w:val="24"/>
          <w:szCs w:val="24"/>
        </w:rPr>
        <w:t xml:space="preserve"> etc</w:t>
      </w:r>
      <w:r w:rsidR="00683F04" w:rsidRPr="00683F04">
        <w:rPr>
          <w:sz w:val="24"/>
          <w:szCs w:val="24"/>
        </w:rPr>
        <w:t>.</w:t>
      </w:r>
    </w:p>
    <w:p w:rsidR="00683F04" w:rsidRPr="00683F04" w:rsidRDefault="00683F04" w:rsidP="00BE7F2F">
      <w:pPr>
        <w:pStyle w:val="Heading2"/>
        <w:numPr>
          <w:ilvl w:val="1"/>
          <w:numId w:val="9"/>
        </w:numPr>
        <w:tabs>
          <w:tab w:val="left" w:pos="520"/>
        </w:tabs>
        <w:sectPr w:rsidR="00683F04" w:rsidRPr="00683F04">
          <w:pgSz w:w="11900" w:h="16840"/>
          <w:pgMar w:top="1360" w:right="1120" w:bottom="440" w:left="1340" w:header="0" w:footer="245" w:gutter="0"/>
          <w:cols w:space="720"/>
        </w:sectPr>
      </w:pPr>
    </w:p>
    <w:p w:rsidR="00A34A06" w:rsidRDefault="00DA3A25" w:rsidP="00BE7F2F">
      <w:pPr>
        <w:pStyle w:val="Heading2"/>
        <w:numPr>
          <w:ilvl w:val="1"/>
          <w:numId w:val="9"/>
        </w:numPr>
        <w:tabs>
          <w:tab w:val="left" w:pos="523"/>
        </w:tabs>
        <w:spacing w:before="62"/>
        <w:ind w:left="522" w:hanging="423"/>
      </w:pPr>
      <w:bookmarkStart w:id="35" w:name="_Toc136216228"/>
      <w:r>
        <w:lastRenderedPageBreak/>
        <w:t>S</w:t>
      </w:r>
      <w:r w:rsidR="00646EFA">
        <w:t>ystem Architecture</w:t>
      </w:r>
      <w:bookmarkEnd w:id="35"/>
    </w:p>
    <w:p w:rsidR="00A34A06" w:rsidRDefault="005F0187" w:rsidP="005F0187">
      <w:pPr>
        <w:pStyle w:val="BodyText"/>
        <w:spacing w:before="219" w:line="360" w:lineRule="auto"/>
        <w:ind w:left="100" w:right="1208"/>
        <w:jc w:val="both"/>
        <w:rPr>
          <w:sz w:val="26"/>
        </w:rPr>
      </w:pPr>
      <w:r>
        <w:t xml:space="preserve">Our system “Job Recruitment Portal” has </w:t>
      </w:r>
      <w:r w:rsidRPr="00547D5E">
        <w:t>client-server</w:t>
      </w:r>
      <w:r>
        <w:t xml:space="preserve"> architecture system</w:t>
      </w:r>
      <w:r w:rsidR="00547D5E" w:rsidRPr="00547D5E">
        <w:t xml:space="preserve">, </w:t>
      </w:r>
      <w:r w:rsidR="008E3C4D">
        <w:t xml:space="preserve">made up of multiple elements that make up its front end, by using </w:t>
      </w:r>
      <w:r w:rsidR="002912CE">
        <w:t>HTML, CSS</w:t>
      </w:r>
      <w:r w:rsidR="008E3C4D">
        <w:t>,</w:t>
      </w:r>
      <w:r w:rsidR="002912CE">
        <w:t xml:space="preserve"> </w:t>
      </w:r>
      <w:r w:rsidR="008E3C4D">
        <w:t>JS etc</w:t>
      </w:r>
      <w:r w:rsidR="002912CE">
        <w:t>.</w:t>
      </w:r>
      <w:r w:rsidR="008E3C4D">
        <w:t xml:space="preserve"> and backend along with database</w:t>
      </w:r>
      <w:r w:rsidR="002912CE">
        <w:t>. O</w:t>
      </w:r>
      <w:r w:rsidR="00547D5E" w:rsidRPr="00547D5E">
        <w:t>verview of the</w:t>
      </w:r>
      <w:r w:rsidR="002912CE">
        <w:t xml:space="preserve"> system architecture is given</w:t>
      </w:r>
      <w:r w:rsidR="00547D5E" w:rsidRPr="00547D5E">
        <w:t xml:space="preserve"> below:</w:t>
      </w:r>
    </w:p>
    <w:p w:rsidR="00A34A06" w:rsidRDefault="00A34A06">
      <w:pPr>
        <w:pStyle w:val="BodyText"/>
        <w:rPr>
          <w:sz w:val="22"/>
        </w:rPr>
      </w:pPr>
    </w:p>
    <w:p w:rsidR="006402BD" w:rsidRDefault="00E84839" w:rsidP="000D014F">
      <w:pPr>
        <w:pStyle w:val="Heading3"/>
      </w:pPr>
      <w:bookmarkStart w:id="36" w:name="_Toc136216229"/>
      <w:r>
        <w:t xml:space="preserve">3.4.1. </w:t>
      </w:r>
      <w:r w:rsidRPr="00E84839">
        <w:t>Client-Side Elements</w:t>
      </w:r>
      <w:bookmarkEnd w:id="36"/>
    </w:p>
    <w:p w:rsidR="00E84839" w:rsidRDefault="00E84839" w:rsidP="00E84839">
      <w:pPr>
        <w:pStyle w:val="BodyText"/>
        <w:ind w:firstLine="100"/>
        <w:rPr>
          <w:sz w:val="22"/>
        </w:rPr>
      </w:pPr>
    </w:p>
    <w:p w:rsidR="00A34A06" w:rsidRPr="00A93D4B" w:rsidRDefault="00E84839" w:rsidP="00BE7F2F">
      <w:pPr>
        <w:pStyle w:val="ListParagraph"/>
        <w:numPr>
          <w:ilvl w:val="0"/>
          <w:numId w:val="13"/>
        </w:numPr>
        <w:tabs>
          <w:tab w:val="left" w:pos="821"/>
        </w:tabs>
        <w:spacing w:before="140"/>
        <w:rPr>
          <w:sz w:val="24"/>
        </w:rPr>
      </w:pPr>
      <w:r w:rsidRPr="00E84839">
        <w:rPr>
          <w:sz w:val="24"/>
          <w:szCs w:val="24"/>
        </w:rPr>
        <w:t xml:space="preserve">UI </w:t>
      </w:r>
      <w:r w:rsidR="00B13D72">
        <w:rPr>
          <w:sz w:val="24"/>
          <w:szCs w:val="24"/>
        </w:rPr>
        <w:t>(User Interface): The UI mean</w:t>
      </w:r>
      <w:r w:rsidRPr="00E84839">
        <w:rPr>
          <w:sz w:val="24"/>
          <w:szCs w:val="24"/>
        </w:rPr>
        <w:t xml:space="preserve">s the </w:t>
      </w:r>
      <w:r w:rsidR="00B13D72">
        <w:rPr>
          <w:sz w:val="24"/>
          <w:szCs w:val="24"/>
        </w:rPr>
        <w:t xml:space="preserve">job </w:t>
      </w:r>
      <w:r w:rsidRPr="00E84839">
        <w:rPr>
          <w:sz w:val="24"/>
          <w:szCs w:val="24"/>
        </w:rPr>
        <w:t>po</w:t>
      </w:r>
      <w:r w:rsidR="00B13D72">
        <w:rPr>
          <w:sz w:val="24"/>
          <w:szCs w:val="24"/>
        </w:rPr>
        <w:t>rtal's frontend and it is the one which is responsible for showing the</w:t>
      </w:r>
      <w:r w:rsidRPr="00E84839">
        <w:rPr>
          <w:sz w:val="24"/>
          <w:szCs w:val="24"/>
        </w:rPr>
        <w:t xml:space="preserve"> user interfa</w:t>
      </w:r>
      <w:r w:rsidR="00B13D72">
        <w:rPr>
          <w:sz w:val="24"/>
          <w:szCs w:val="24"/>
        </w:rPr>
        <w:t>ce to employers and applicants, it is made up</w:t>
      </w:r>
      <w:r w:rsidRPr="00E84839">
        <w:rPr>
          <w:sz w:val="24"/>
          <w:szCs w:val="24"/>
        </w:rPr>
        <w:t xml:space="preserve"> with HTML, CSS, and JavaScript frameworks.</w:t>
      </w:r>
      <w:r w:rsidR="00E827B5">
        <w:rPr>
          <w:sz w:val="24"/>
          <w:szCs w:val="24"/>
        </w:rPr>
        <w:fldChar w:fldCharType="begin"/>
      </w:r>
      <w:r w:rsidR="00E827B5">
        <w:rPr>
          <w:sz w:val="24"/>
          <w:szCs w:val="24"/>
        </w:rPr>
        <w:instrText xml:space="preserve"> ADDIN ZOTERO_ITEM CSL_CITATION {"citationID":"pA6s7KUo","properties":{"formattedCitation":"[11]","plainCitation":"[11]","noteIndex":0},"citationItems":[{"id":34,"uris":["http://zotero.org/users/local/mSPpwT2z/items/HYGH8NRC"],"itemData":{"id":34,"type":"webpage","abstract":"What is User Interface (UI) Design? User interface (UI) design is the process designers use to build interfaces in software or computerized devices, focusing on looks or style. Designers aim to cr...","container-title":"The Interaction Design Foundation","language":"en","title":"What is User Interface (UI) Design?","URL":"https://www.interaction-design.org/literature/topics/ui-design","accessed":{"date-parts":[["2023",5,29]]}}}],"schema":"https://github.com/citation-style-language/schema/raw/master/csl-citation.json"} </w:instrText>
      </w:r>
      <w:r w:rsidR="00E827B5">
        <w:rPr>
          <w:sz w:val="24"/>
          <w:szCs w:val="24"/>
        </w:rPr>
        <w:fldChar w:fldCharType="separate"/>
      </w:r>
      <w:r w:rsidR="00E827B5" w:rsidRPr="00E827B5">
        <w:rPr>
          <w:sz w:val="24"/>
        </w:rPr>
        <w:t>[11]</w:t>
      </w:r>
      <w:r w:rsidR="00E827B5">
        <w:rPr>
          <w:sz w:val="24"/>
          <w:szCs w:val="24"/>
        </w:rPr>
        <w:fldChar w:fldCharType="end"/>
      </w:r>
    </w:p>
    <w:p w:rsidR="00167DB1" w:rsidRPr="00167DB1" w:rsidRDefault="00167DB1">
      <w:pPr>
        <w:pStyle w:val="BodyText"/>
        <w:spacing w:before="1"/>
      </w:pPr>
    </w:p>
    <w:p w:rsidR="00A12811" w:rsidRDefault="00167DB1" w:rsidP="00A12811">
      <w:pPr>
        <w:pStyle w:val="Heading3"/>
        <w:ind w:left="601" w:hanging="502"/>
      </w:pPr>
      <w:bookmarkStart w:id="37" w:name="_Toc136216230"/>
      <w:r>
        <w:t xml:space="preserve">3.4.2.  </w:t>
      </w:r>
      <w:r w:rsidR="00A12811">
        <w:t>Components for the server</w:t>
      </w:r>
      <w:bookmarkEnd w:id="37"/>
    </w:p>
    <w:p w:rsidR="00A12811" w:rsidRDefault="00A12811" w:rsidP="00A12811"/>
    <w:p w:rsidR="00A12811" w:rsidRDefault="00664BB7" w:rsidP="00BE7F2F">
      <w:pPr>
        <w:pStyle w:val="ListParagraph"/>
        <w:numPr>
          <w:ilvl w:val="0"/>
          <w:numId w:val="13"/>
        </w:numPr>
        <w:rPr>
          <w:sz w:val="24"/>
        </w:rPr>
      </w:pPr>
      <w:r>
        <w:rPr>
          <w:sz w:val="24"/>
        </w:rPr>
        <w:t>W</w:t>
      </w:r>
      <w:r w:rsidR="00A12811" w:rsidRPr="00A12811">
        <w:rPr>
          <w:sz w:val="24"/>
        </w:rPr>
        <w:t>eb server handles incoming client req</w:t>
      </w:r>
      <w:r>
        <w:rPr>
          <w:sz w:val="24"/>
        </w:rPr>
        <w:t>uests and gives back the needed</w:t>
      </w:r>
      <w:r w:rsidR="00A12811" w:rsidRPr="00A12811">
        <w:rPr>
          <w:sz w:val="24"/>
        </w:rPr>
        <w:t xml:space="preserve"> web pages. It handl</w:t>
      </w:r>
      <w:r>
        <w:rPr>
          <w:sz w:val="24"/>
        </w:rPr>
        <w:t>es communication between client-side</w:t>
      </w:r>
      <w:r w:rsidR="00A12811" w:rsidRPr="00A12811">
        <w:rPr>
          <w:sz w:val="24"/>
        </w:rPr>
        <w:t xml:space="preserve"> and backend services.</w:t>
      </w:r>
    </w:p>
    <w:p w:rsidR="003A7CAF" w:rsidRDefault="006B7E9A" w:rsidP="00BE7F2F">
      <w:pPr>
        <w:pStyle w:val="ListParagraph"/>
        <w:numPr>
          <w:ilvl w:val="0"/>
          <w:numId w:val="13"/>
        </w:numPr>
        <w:rPr>
          <w:sz w:val="24"/>
        </w:rPr>
      </w:pPr>
      <w:r>
        <w:rPr>
          <w:sz w:val="24"/>
        </w:rPr>
        <w:t>Whereas the application server is managing</w:t>
      </w:r>
      <w:r w:rsidR="00A12811" w:rsidRPr="00A12811">
        <w:rPr>
          <w:sz w:val="24"/>
        </w:rPr>
        <w:t xml:space="preserve"> job listings, applicant</w:t>
      </w:r>
      <w:r>
        <w:rPr>
          <w:sz w:val="24"/>
        </w:rPr>
        <w:t>’s</w:t>
      </w:r>
      <w:r w:rsidR="00A12811" w:rsidRPr="00A12811">
        <w:rPr>
          <w:sz w:val="24"/>
        </w:rPr>
        <w:t xml:space="preserve"> data</w:t>
      </w:r>
      <w:r>
        <w:rPr>
          <w:sz w:val="24"/>
        </w:rPr>
        <w:t>/information, and performs operations based on requests from the user</w:t>
      </w:r>
      <w:r w:rsidR="00B82F7C">
        <w:rPr>
          <w:sz w:val="24"/>
        </w:rPr>
        <w:t>s by communicating</w:t>
      </w:r>
      <w:r w:rsidR="00A12811" w:rsidRPr="00A12811">
        <w:rPr>
          <w:sz w:val="24"/>
        </w:rPr>
        <w:t xml:space="preserve"> wit</w:t>
      </w:r>
      <w:r w:rsidR="00B82F7C">
        <w:rPr>
          <w:sz w:val="24"/>
        </w:rPr>
        <w:t>h the database server to get, send and store information</w:t>
      </w:r>
      <w:r w:rsidR="00A12811" w:rsidRPr="00A12811">
        <w:rPr>
          <w:sz w:val="24"/>
        </w:rPr>
        <w:t>.</w:t>
      </w:r>
    </w:p>
    <w:p w:rsidR="00A12811" w:rsidRPr="003A7CAF" w:rsidRDefault="00B36D28" w:rsidP="00BE7F2F">
      <w:pPr>
        <w:pStyle w:val="ListParagraph"/>
        <w:numPr>
          <w:ilvl w:val="0"/>
          <w:numId w:val="13"/>
        </w:numPr>
        <w:rPr>
          <w:sz w:val="24"/>
        </w:rPr>
      </w:pPr>
      <w:r>
        <w:rPr>
          <w:sz w:val="24"/>
        </w:rPr>
        <w:t xml:space="preserve">Lastly our </w:t>
      </w:r>
      <w:r w:rsidR="00880AC2">
        <w:rPr>
          <w:sz w:val="24"/>
        </w:rPr>
        <w:t>Database</w:t>
      </w:r>
      <w:r w:rsidR="00A12811" w:rsidRPr="003A7CAF">
        <w:rPr>
          <w:sz w:val="24"/>
        </w:rPr>
        <w:t xml:space="preserve"> server stores and manages data</w:t>
      </w:r>
      <w:r>
        <w:rPr>
          <w:sz w:val="24"/>
        </w:rPr>
        <w:t>/information</w:t>
      </w:r>
      <w:r w:rsidR="00A12811" w:rsidRPr="003A7CAF">
        <w:rPr>
          <w:sz w:val="24"/>
        </w:rPr>
        <w:t xml:space="preserve"> </w:t>
      </w:r>
      <w:r>
        <w:rPr>
          <w:sz w:val="24"/>
        </w:rPr>
        <w:t>coming from the portal, which includes user information, job posting</w:t>
      </w:r>
      <w:r w:rsidR="00A12811" w:rsidRPr="003A7CAF">
        <w:rPr>
          <w:sz w:val="24"/>
        </w:rPr>
        <w:t xml:space="preserve">s, applicant profiles, </w:t>
      </w:r>
      <w:r>
        <w:rPr>
          <w:sz w:val="24"/>
        </w:rPr>
        <w:t xml:space="preserve">even passwords(encrypted) </w:t>
      </w:r>
      <w:r w:rsidR="00A12811" w:rsidRPr="003A7CAF">
        <w:rPr>
          <w:sz w:val="24"/>
        </w:rPr>
        <w:t>and application data.</w:t>
      </w:r>
    </w:p>
    <w:p w:rsidR="00A12811" w:rsidRDefault="00A12811" w:rsidP="00A12811">
      <w:pPr>
        <w:rPr>
          <w:sz w:val="24"/>
        </w:rPr>
      </w:pPr>
    </w:p>
    <w:p w:rsidR="00A12811" w:rsidRDefault="00A12811" w:rsidP="00A12811">
      <w:pPr>
        <w:rPr>
          <w:sz w:val="24"/>
        </w:rPr>
      </w:pPr>
    </w:p>
    <w:p w:rsidR="00F46E25" w:rsidRDefault="00AB020A" w:rsidP="00F46E25">
      <w:pPr>
        <w:pStyle w:val="Heading3"/>
        <w:ind w:left="601" w:hanging="502"/>
      </w:pPr>
      <w:bookmarkStart w:id="38" w:name="_Toc136216231"/>
      <w:r>
        <w:t xml:space="preserve">3.4.3. </w:t>
      </w:r>
      <w:r w:rsidRPr="00AB020A">
        <w:t>Infrastructure Elements</w:t>
      </w:r>
      <w:bookmarkEnd w:id="38"/>
    </w:p>
    <w:p w:rsidR="00F46E25" w:rsidRDefault="00F46E25" w:rsidP="00F46E25"/>
    <w:p w:rsidR="003C5ADC" w:rsidRPr="003C5ADC" w:rsidRDefault="003C5ADC" w:rsidP="00BE7F2F">
      <w:pPr>
        <w:pStyle w:val="ListParagraph"/>
        <w:numPr>
          <w:ilvl w:val="0"/>
          <w:numId w:val="16"/>
        </w:numPr>
        <w:rPr>
          <w:sz w:val="24"/>
        </w:rPr>
      </w:pPr>
      <w:r w:rsidRPr="003C5ADC">
        <w:rPr>
          <w:sz w:val="24"/>
        </w:rPr>
        <w:t xml:space="preserve">Networking: </w:t>
      </w:r>
      <w:r w:rsidR="00D336DF">
        <w:rPr>
          <w:sz w:val="24"/>
        </w:rPr>
        <w:t xml:space="preserve">It </w:t>
      </w:r>
      <w:r w:rsidRPr="003C5ADC">
        <w:rPr>
          <w:sz w:val="24"/>
        </w:rPr>
        <w:t>ensures that clients, web servers, application servers, and database servers are all connected. It is in charge of routing requests and responses across the network.</w:t>
      </w:r>
    </w:p>
    <w:p w:rsidR="003C5ADC" w:rsidRDefault="003C5ADC" w:rsidP="00BE7F2F">
      <w:pPr>
        <w:pStyle w:val="ListParagraph"/>
        <w:numPr>
          <w:ilvl w:val="0"/>
          <w:numId w:val="16"/>
        </w:numPr>
        <w:rPr>
          <w:sz w:val="24"/>
        </w:rPr>
      </w:pPr>
      <w:r w:rsidRPr="003C5ADC">
        <w:rPr>
          <w:sz w:val="24"/>
        </w:rPr>
        <w:t xml:space="preserve">Security: </w:t>
      </w:r>
      <w:r w:rsidR="003E0372">
        <w:rPr>
          <w:sz w:val="24"/>
        </w:rPr>
        <w:t>This part is responsible/in-</w:t>
      </w:r>
      <w:r w:rsidRPr="003C5ADC">
        <w:rPr>
          <w:sz w:val="24"/>
        </w:rPr>
        <w:t xml:space="preserve">charge of authentication, authorization, encryption, and </w:t>
      </w:r>
      <w:r w:rsidR="003E0372">
        <w:rPr>
          <w:sz w:val="24"/>
        </w:rPr>
        <w:t xml:space="preserve">making </w:t>
      </w:r>
      <w:r w:rsidRPr="003C5ADC">
        <w:rPr>
          <w:sz w:val="24"/>
        </w:rPr>
        <w:t xml:space="preserve">secure communication protocols in order to protect user data and maintain </w:t>
      </w:r>
      <w:r w:rsidR="003E0372">
        <w:rPr>
          <w:sz w:val="24"/>
        </w:rPr>
        <w:t xml:space="preserve">the </w:t>
      </w:r>
      <w:r w:rsidRPr="003C5ADC">
        <w:rPr>
          <w:sz w:val="24"/>
        </w:rPr>
        <w:t>system</w:t>
      </w:r>
      <w:r w:rsidR="003E0372">
        <w:rPr>
          <w:sz w:val="24"/>
        </w:rPr>
        <w:t>’s</w:t>
      </w:r>
      <w:r w:rsidRPr="003C5ADC">
        <w:rPr>
          <w:sz w:val="24"/>
        </w:rPr>
        <w:t xml:space="preserve"> integrity</w:t>
      </w:r>
      <w:r w:rsidR="002D4FBB">
        <w:rPr>
          <w:sz w:val="24"/>
        </w:rPr>
        <w:t>.</w:t>
      </w:r>
    </w:p>
    <w:p w:rsidR="003C5ADC" w:rsidRDefault="003C5ADC" w:rsidP="00BE7F2F">
      <w:pPr>
        <w:pStyle w:val="ListParagraph"/>
        <w:numPr>
          <w:ilvl w:val="0"/>
          <w:numId w:val="16"/>
        </w:numPr>
        <w:rPr>
          <w:sz w:val="24"/>
        </w:rPr>
      </w:pPr>
      <w:r w:rsidRPr="003C5ADC">
        <w:rPr>
          <w:sz w:val="24"/>
        </w:rPr>
        <w:t>Storage: To store resumes, the system architecture includes storage components such as file s</w:t>
      </w:r>
      <w:r w:rsidR="00E40C32">
        <w:rPr>
          <w:sz w:val="24"/>
        </w:rPr>
        <w:t>erver</w:t>
      </w:r>
      <w:r w:rsidRPr="003C5ADC">
        <w:rPr>
          <w:sz w:val="24"/>
        </w:rPr>
        <w:t>s.</w:t>
      </w:r>
    </w:p>
    <w:p w:rsidR="00CF2488" w:rsidRDefault="00CF2488" w:rsidP="00CF2488">
      <w:pPr>
        <w:pStyle w:val="Heading3"/>
        <w:ind w:left="0" w:firstLine="0"/>
        <w:rPr>
          <w:b w:val="0"/>
          <w:bCs w:val="0"/>
          <w:szCs w:val="22"/>
        </w:rPr>
      </w:pPr>
    </w:p>
    <w:p w:rsidR="00F46E25" w:rsidRDefault="00F46E25" w:rsidP="00CF2488">
      <w:pPr>
        <w:pStyle w:val="Heading3"/>
        <w:ind w:left="0" w:firstLine="0"/>
      </w:pPr>
      <w:bookmarkStart w:id="39" w:name="_Toc136216232"/>
      <w:r>
        <w:t>3.4.4</w:t>
      </w:r>
      <w:r w:rsidR="000734D5">
        <w:t>.</w:t>
      </w:r>
      <w:r>
        <w:t xml:space="preserve"> </w:t>
      </w:r>
      <w:r w:rsidR="00612EC5" w:rsidRPr="00612EC5">
        <w:t>Application Layer</w:t>
      </w:r>
      <w:bookmarkEnd w:id="39"/>
    </w:p>
    <w:p w:rsidR="00F46E25" w:rsidRDefault="00F46E25" w:rsidP="00F46E25"/>
    <w:p w:rsidR="00DF7236" w:rsidRPr="00DF7236" w:rsidRDefault="00DF7236" w:rsidP="00BE7F2F">
      <w:pPr>
        <w:pStyle w:val="ListParagraph"/>
        <w:numPr>
          <w:ilvl w:val="0"/>
          <w:numId w:val="17"/>
        </w:numPr>
        <w:rPr>
          <w:sz w:val="24"/>
        </w:rPr>
      </w:pPr>
      <w:r w:rsidRPr="00DF7236">
        <w:rPr>
          <w:sz w:val="24"/>
        </w:rPr>
        <w:t>Contains the application's main logic for the job portal.</w:t>
      </w:r>
    </w:p>
    <w:p w:rsidR="00DF7236" w:rsidRPr="00DF7236" w:rsidRDefault="00DF7236" w:rsidP="00BE7F2F">
      <w:pPr>
        <w:pStyle w:val="ListParagraph"/>
        <w:numPr>
          <w:ilvl w:val="0"/>
          <w:numId w:val="17"/>
        </w:numPr>
        <w:rPr>
          <w:sz w:val="24"/>
        </w:rPr>
      </w:pPr>
      <w:r w:rsidRPr="00DF7236">
        <w:rPr>
          <w:sz w:val="24"/>
        </w:rPr>
        <w:t>It handles request processing, authentication, and business logic and is written in PHP.</w:t>
      </w:r>
    </w:p>
    <w:p w:rsidR="00F46E25" w:rsidRDefault="00DF7236" w:rsidP="00BE7F2F">
      <w:pPr>
        <w:pStyle w:val="ListParagraph"/>
        <w:numPr>
          <w:ilvl w:val="0"/>
          <w:numId w:val="17"/>
        </w:numPr>
        <w:rPr>
          <w:sz w:val="24"/>
        </w:rPr>
      </w:pPr>
      <w:r>
        <w:rPr>
          <w:sz w:val="24"/>
        </w:rPr>
        <w:t>I</w:t>
      </w:r>
      <w:r w:rsidRPr="00DF7236">
        <w:rPr>
          <w:sz w:val="24"/>
        </w:rPr>
        <w:t>nteracts with the database layer to retrieve and modify data</w:t>
      </w:r>
      <w:r w:rsidR="00E827B5">
        <w:rPr>
          <w:sz w:val="24"/>
        </w:rPr>
        <w:fldChar w:fldCharType="begin"/>
      </w:r>
      <w:r w:rsidR="00E827B5">
        <w:rPr>
          <w:sz w:val="24"/>
        </w:rPr>
        <w:instrText xml:space="preserve"> ADDIN ZOTERO_ITEM CSL_CITATION {"citationID":"OzJ5GypU","properties":{"formattedCitation":"[12]","plainCitation":"[12]","noteIndex":0},"citationItems":[{"id":36,"uris":["http://zotero.org/users/local/mSPpwT2z/items/ITMA6W2T"],"itemData":{"id":36,"type":"webpage","title":"Computer Network | Application Layer - javatpoint","URL":"https://www.javatpoint.com/computer-network-application-layer","accessed":{"date-parts":[["2023",5,29]]}}}],"schema":"https://github.com/citation-style-language/schema/raw/master/csl-citation.json"} </w:instrText>
      </w:r>
      <w:r w:rsidR="00E827B5">
        <w:rPr>
          <w:sz w:val="24"/>
        </w:rPr>
        <w:fldChar w:fldCharType="separate"/>
      </w:r>
      <w:r w:rsidR="00E827B5" w:rsidRPr="00E827B5">
        <w:rPr>
          <w:sz w:val="24"/>
        </w:rPr>
        <w:t>[12]</w:t>
      </w:r>
      <w:r w:rsidR="00E827B5">
        <w:rPr>
          <w:sz w:val="24"/>
        </w:rPr>
        <w:fldChar w:fldCharType="end"/>
      </w:r>
    </w:p>
    <w:p w:rsidR="004C62DA" w:rsidRDefault="004C62DA" w:rsidP="004C62DA">
      <w:pPr>
        <w:pStyle w:val="Heading3"/>
        <w:ind w:left="0" w:firstLine="0"/>
        <w:rPr>
          <w:b w:val="0"/>
          <w:bCs w:val="0"/>
          <w:szCs w:val="22"/>
        </w:rPr>
      </w:pPr>
    </w:p>
    <w:p w:rsidR="004C62DA" w:rsidRPr="004C62DA" w:rsidRDefault="004C62DA" w:rsidP="004C62DA">
      <w:pPr>
        <w:pStyle w:val="Heading3"/>
        <w:ind w:left="0" w:firstLine="0"/>
      </w:pPr>
      <w:bookmarkStart w:id="40" w:name="_Toc136216233"/>
      <w:r w:rsidRPr="004C62DA">
        <w:t xml:space="preserve">3.4.5. </w:t>
      </w:r>
      <w:r w:rsidR="000734D5" w:rsidRPr="000734D5">
        <w:t>Database Layer</w:t>
      </w:r>
      <w:bookmarkEnd w:id="40"/>
    </w:p>
    <w:p w:rsidR="004C62DA" w:rsidRDefault="004C62DA" w:rsidP="004C62DA"/>
    <w:p w:rsidR="002463F4" w:rsidRPr="002463F4" w:rsidRDefault="002463F4" w:rsidP="00BE7F2F">
      <w:pPr>
        <w:pStyle w:val="ListParagraph"/>
        <w:numPr>
          <w:ilvl w:val="0"/>
          <w:numId w:val="18"/>
        </w:numPr>
        <w:rPr>
          <w:sz w:val="24"/>
        </w:rPr>
      </w:pPr>
      <w:r>
        <w:rPr>
          <w:sz w:val="24"/>
        </w:rPr>
        <w:t>M</w:t>
      </w:r>
      <w:r w:rsidRPr="002463F4">
        <w:rPr>
          <w:sz w:val="24"/>
        </w:rPr>
        <w:t>anages data retrieval and storage.</w:t>
      </w:r>
      <w:r w:rsidR="00EF5E2B">
        <w:rPr>
          <w:sz w:val="24"/>
        </w:rPr>
        <w:fldChar w:fldCharType="begin"/>
      </w:r>
      <w:r w:rsidR="00E827B5">
        <w:rPr>
          <w:sz w:val="24"/>
        </w:rPr>
        <w:instrText xml:space="preserve"> ADDIN ZOTERO_ITEM CSL_CITATION {"citationID":"krQpovs9","properties":{"formattedCitation":"[13]","plainCitation":"[13]","noteIndex":0},"citationItems":[{"id":24,"uris":["http://zotero.org/users/local/mSPpwT2z/items/PJQHEWH4"],"itemData":{"id":24,"type":"webpage","title":"The database layer | Solutions Architect's Handbook","URL":"https://subscription.packtpub.com/book/programming/9781838645649/6/ch06lvl1sec22/the-database-layer","accessed":{"date-parts":[["2023",5,29]]}}}],"schema":"https://github.com/citation-style-language/schema/raw/master/csl-citation.json"} </w:instrText>
      </w:r>
      <w:r w:rsidR="00EF5E2B">
        <w:rPr>
          <w:sz w:val="24"/>
        </w:rPr>
        <w:fldChar w:fldCharType="separate"/>
      </w:r>
      <w:r w:rsidR="00E827B5" w:rsidRPr="00E827B5">
        <w:rPr>
          <w:sz w:val="24"/>
        </w:rPr>
        <w:t>[13]</w:t>
      </w:r>
      <w:r w:rsidR="00EF5E2B">
        <w:rPr>
          <w:sz w:val="24"/>
        </w:rPr>
        <w:fldChar w:fldCharType="end"/>
      </w:r>
    </w:p>
    <w:p w:rsidR="002463F4" w:rsidRPr="002463F4" w:rsidRDefault="002463F4" w:rsidP="00BE7F2F">
      <w:pPr>
        <w:pStyle w:val="ListParagraph"/>
        <w:numPr>
          <w:ilvl w:val="0"/>
          <w:numId w:val="18"/>
        </w:numPr>
        <w:rPr>
          <w:sz w:val="24"/>
        </w:rPr>
      </w:pPr>
      <w:r>
        <w:rPr>
          <w:sz w:val="24"/>
        </w:rPr>
        <w:t>U</w:t>
      </w:r>
      <w:r w:rsidRPr="002463F4">
        <w:rPr>
          <w:sz w:val="24"/>
        </w:rPr>
        <w:t>ses a relational database management system (like MySQL) to keep track of user data, resumes, and other job-related information.</w:t>
      </w:r>
    </w:p>
    <w:p w:rsidR="002463F4" w:rsidRPr="004C62DA" w:rsidRDefault="00EF5E2B" w:rsidP="004C62DA">
      <w:pPr>
        <w:rPr>
          <w:sz w:val="24"/>
        </w:rPr>
        <w:sectPr w:rsidR="002463F4" w:rsidRPr="004C62DA">
          <w:pgSz w:w="11900" w:h="16840"/>
          <w:pgMar w:top="1360" w:right="1120" w:bottom="440" w:left="1340" w:header="0" w:footer="245" w:gutter="0"/>
          <w:cols w:space="720"/>
        </w:sectPr>
      </w:pPr>
      <w:r>
        <w:rPr>
          <w:sz w:val="24"/>
        </w:rPr>
        <w:fldChar w:fldCharType="begin"/>
      </w:r>
      <w:r w:rsidR="00E827B5">
        <w:rPr>
          <w:sz w:val="24"/>
        </w:rPr>
        <w:instrText xml:space="preserve"> ADDIN ZOTERO_ITEM CSL_CITATION {"citationID":"cXyzeYWQ","properties":{"formattedCitation":"[14]","plainCitation":"[14]","noteIndex":0},"citationItems":[{"id":22,"uris":["http://zotero.org/users/local/mSPpwT2z/items/DG2972NM"],"itemData":{"id":22,"type":"webpage","title":"403 Forbidden","URL":"https://cis.msjc.edu/IA/DatabaseLayer/","accessed":{"date-parts":[["2023",5,29]]}}}],"schema":"https://github.com/citation-style-language/schema/raw/master/csl-citation.json"} </w:instrText>
      </w:r>
      <w:r>
        <w:rPr>
          <w:sz w:val="24"/>
        </w:rPr>
        <w:fldChar w:fldCharType="separate"/>
      </w:r>
      <w:r w:rsidR="00E827B5" w:rsidRPr="00E827B5">
        <w:rPr>
          <w:sz w:val="24"/>
        </w:rPr>
        <w:t>[14]</w:t>
      </w:r>
      <w:r>
        <w:rPr>
          <w:sz w:val="24"/>
        </w:rPr>
        <w:fldChar w:fldCharType="end"/>
      </w:r>
    </w:p>
    <w:p w:rsidR="00A34A06" w:rsidRPr="00A746A0" w:rsidRDefault="00DA3A25" w:rsidP="00BE7F2F">
      <w:pPr>
        <w:pStyle w:val="Heading2"/>
        <w:numPr>
          <w:ilvl w:val="1"/>
          <w:numId w:val="8"/>
        </w:numPr>
        <w:tabs>
          <w:tab w:val="left" w:pos="591"/>
        </w:tabs>
        <w:spacing w:before="8"/>
        <w:ind w:hanging="491"/>
        <w:rPr>
          <w:sz w:val="34"/>
        </w:rPr>
      </w:pPr>
      <w:bookmarkStart w:id="41" w:name="_Toc136216234"/>
      <w:r>
        <w:lastRenderedPageBreak/>
        <w:t>D</w:t>
      </w:r>
      <w:r w:rsidR="00A746A0">
        <w:t>atabase Design</w:t>
      </w:r>
      <w:bookmarkEnd w:id="41"/>
    </w:p>
    <w:p w:rsidR="003E75C1" w:rsidRDefault="003E75C1">
      <w:pPr>
        <w:pStyle w:val="BodyText"/>
        <w:ind w:left="100"/>
      </w:pPr>
    </w:p>
    <w:p w:rsidR="00A34A06" w:rsidRDefault="003E75C1">
      <w:pPr>
        <w:pStyle w:val="BodyText"/>
        <w:ind w:left="100"/>
      </w:pPr>
      <w:r w:rsidRPr="003E75C1">
        <w:t>Our Web Application needs a database to store, organize, and manage data efficiently. The data can be of different types, including user information, Job information and so on</w:t>
      </w:r>
      <w:r w:rsidR="00DA3A25">
        <w:t>.</w:t>
      </w:r>
    </w:p>
    <w:p w:rsidR="00447713" w:rsidRDefault="00447713">
      <w:pPr>
        <w:pStyle w:val="BodyText"/>
        <w:ind w:left="100"/>
      </w:pPr>
    </w:p>
    <w:p w:rsidR="00CB320D" w:rsidRDefault="00447713" w:rsidP="00E6511F">
      <w:pPr>
        <w:pStyle w:val="Heading3"/>
        <w:ind w:hanging="108"/>
      </w:pPr>
      <w:bookmarkStart w:id="42" w:name="_Toc136216235"/>
      <w:r>
        <w:t xml:space="preserve">3.5.1. </w:t>
      </w:r>
      <w:r w:rsidR="00683241">
        <w:t>Data S</w:t>
      </w:r>
      <w:r w:rsidRPr="00447713">
        <w:t>torage</w:t>
      </w:r>
      <w:bookmarkEnd w:id="42"/>
    </w:p>
    <w:p w:rsidR="00A34A06" w:rsidRDefault="00A34A06">
      <w:pPr>
        <w:pStyle w:val="BodyText"/>
        <w:rPr>
          <w:sz w:val="20"/>
        </w:rPr>
      </w:pPr>
    </w:p>
    <w:p w:rsidR="00447713" w:rsidRDefault="00173804" w:rsidP="00E6511F">
      <w:pPr>
        <w:pStyle w:val="BodyText"/>
        <w:ind w:left="592"/>
      </w:pPr>
      <w:r w:rsidRPr="00173804">
        <w:t>A database provides a centralized location to store data for a web app. It allows data to be easily managed and retrieved by the application</w:t>
      </w:r>
      <w:r>
        <w:t>.</w:t>
      </w:r>
    </w:p>
    <w:p w:rsidR="00E30BFC" w:rsidRDefault="00E30BFC" w:rsidP="00E6511F">
      <w:pPr>
        <w:pStyle w:val="BodyText"/>
        <w:ind w:left="592"/>
      </w:pPr>
    </w:p>
    <w:p w:rsidR="00E30BFC" w:rsidRDefault="00683241" w:rsidP="00683241">
      <w:pPr>
        <w:pStyle w:val="Heading3"/>
        <w:ind w:hanging="108"/>
      </w:pPr>
      <w:bookmarkStart w:id="43" w:name="_Toc136216236"/>
      <w:r>
        <w:t>3.5.2. Data S</w:t>
      </w:r>
      <w:r w:rsidRPr="00683241">
        <w:t>ecurity</w:t>
      </w:r>
      <w:bookmarkEnd w:id="43"/>
    </w:p>
    <w:p w:rsidR="00683241" w:rsidRDefault="00683241" w:rsidP="00683241">
      <w:pPr>
        <w:pStyle w:val="BodyText"/>
        <w:ind w:firstLine="592"/>
        <w:rPr>
          <w:sz w:val="20"/>
        </w:rPr>
      </w:pPr>
    </w:p>
    <w:p w:rsidR="00E30BFC" w:rsidRDefault="008D7EFD" w:rsidP="00683241">
      <w:pPr>
        <w:pStyle w:val="BodyText"/>
        <w:ind w:left="592"/>
        <w:rPr>
          <w:sz w:val="20"/>
        </w:rPr>
      </w:pPr>
      <w:r w:rsidRPr="008D7EFD">
        <w:t>Databases can provide security measures to protect sensitive information. It can limit access to specific data and protect against data breaches</w:t>
      </w:r>
      <w:r>
        <w:t>.</w:t>
      </w:r>
    </w:p>
    <w:p w:rsidR="00E30BFC" w:rsidRDefault="00E30BFC" w:rsidP="00E6511F">
      <w:pPr>
        <w:pStyle w:val="BodyText"/>
        <w:ind w:left="592"/>
        <w:rPr>
          <w:sz w:val="20"/>
        </w:rPr>
      </w:pPr>
    </w:p>
    <w:p w:rsidR="00624273" w:rsidRDefault="00683241" w:rsidP="00624273">
      <w:pPr>
        <w:pStyle w:val="Heading3"/>
        <w:ind w:hanging="108"/>
      </w:pPr>
      <w:bookmarkStart w:id="44" w:name="_Toc136216237"/>
      <w:r>
        <w:t xml:space="preserve">3.5.3. </w:t>
      </w:r>
      <w:r w:rsidR="00F35797">
        <w:t>Data O</w:t>
      </w:r>
      <w:r w:rsidR="00E30BFC" w:rsidRPr="00E30BFC">
        <w:t>rganization</w:t>
      </w:r>
      <w:bookmarkEnd w:id="44"/>
    </w:p>
    <w:p w:rsidR="00624273" w:rsidRPr="00624273" w:rsidRDefault="00624273" w:rsidP="00624273">
      <w:pPr>
        <w:pStyle w:val="BodyText"/>
        <w:ind w:firstLine="592"/>
        <w:rPr>
          <w:sz w:val="20"/>
        </w:rPr>
      </w:pPr>
    </w:p>
    <w:p w:rsidR="00E30BFC" w:rsidRDefault="00AE5863" w:rsidP="00E30BFC">
      <w:pPr>
        <w:pStyle w:val="BodyText"/>
        <w:ind w:left="592"/>
        <w:rPr>
          <w:sz w:val="20"/>
        </w:rPr>
      </w:pPr>
      <w:r>
        <w:t xml:space="preserve">Databases </w:t>
      </w:r>
      <w:r w:rsidRPr="00AE5863">
        <w:t>allow data to be organized in a structured manner, making it easy to retrieve data based on specific criteria</w:t>
      </w:r>
      <w:r>
        <w:t>.</w:t>
      </w:r>
    </w:p>
    <w:p w:rsidR="00E30BFC" w:rsidRDefault="00E30BFC" w:rsidP="00E6511F">
      <w:pPr>
        <w:pStyle w:val="BodyText"/>
        <w:ind w:left="592"/>
        <w:rPr>
          <w:sz w:val="20"/>
        </w:rPr>
      </w:pPr>
    </w:p>
    <w:p w:rsidR="00B010BD" w:rsidRDefault="00C36039" w:rsidP="00B010BD">
      <w:pPr>
        <w:pStyle w:val="Heading3"/>
        <w:ind w:hanging="108"/>
      </w:pPr>
      <w:bookmarkStart w:id="45" w:name="_Toc136216238"/>
      <w:r>
        <w:t>3.5.4</w:t>
      </w:r>
      <w:r w:rsidR="00B010BD">
        <w:t xml:space="preserve">. </w:t>
      </w:r>
      <w:r w:rsidR="006B2223">
        <w:t>Data S</w:t>
      </w:r>
      <w:r w:rsidR="001F1658" w:rsidRPr="001F1658">
        <w:t>calability</w:t>
      </w:r>
      <w:bookmarkEnd w:id="45"/>
    </w:p>
    <w:p w:rsidR="00B010BD" w:rsidRPr="00624273" w:rsidRDefault="00B010BD" w:rsidP="00B010BD">
      <w:pPr>
        <w:pStyle w:val="BodyText"/>
        <w:ind w:firstLine="592"/>
        <w:rPr>
          <w:sz w:val="20"/>
        </w:rPr>
      </w:pPr>
    </w:p>
    <w:p w:rsidR="00B010BD" w:rsidRDefault="00031943" w:rsidP="00B010BD">
      <w:pPr>
        <w:pStyle w:val="BodyText"/>
        <w:ind w:left="592"/>
      </w:pPr>
      <w:r w:rsidRPr="00031943">
        <w:t>Databases can handle large amounts of data, making it easy to scale up or down the application as needed</w:t>
      </w:r>
      <w:r w:rsidR="00D7639B">
        <w:t>.</w:t>
      </w:r>
    </w:p>
    <w:p w:rsidR="00B010BD" w:rsidRDefault="00B010BD" w:rsidP="00B010BD">
      <w:pPr>
        <w:pStyle w:val="BodyText"/>
        <w:ind w:left="592"/>
        <w:rPr>
          <w:sz w:val="20"/>
        </w:rPr>
      </w:pPr>
    </w:p>
    <w:p w:rsidR="00B010BD" w:rsidRDefault="00C36039" w:rsidP="00B010BD">
      <w:pPr>
        <w:pStyle w:val="Heading3"/>
        <w:ind w:hanging="108"/>
      </w:pPr>
      <w:bookmarkStart w:id="46" w:name="_Toc136216239"/>
      <w:r>
        <w:t>3.5.5</w:t>
      </w:r>
      <w:r w:rsidR="00B010BD">
        <w:t xml:space="preserve">. </w:t>
      </w:r>
      <w:r w:rsidR="00892774">
        <w:t>Data P</w:t>
      </w:r>
      <w:r w:rsidR="00892774" w:rsidRPr="00892774">
        <w:t>ersistence</w:t>
      </w:r>
      <w:bookmarkEnd w:id="46"/>
    </w:p>
    <w:p w:rsidR="00B010BD" w:rsidRPr="00624273" w:rsidRDefault="00B010BD" w:rsidP="00B010BD">
      <w:pPr>
        <w:pStyle w:val="BodyText"/>
        <w:ind w:firstLine="592"/>
        <w:rPr>
          <w:sz w:val="20"/>
        </w:rPr>
      </w:pPr>
    </w:p>
    <w:p w:rsidR="00B010BD" w:rsidRDefault="00017E1F" w:rsidP="00B010BD">
      <w:pPr>
        <w:pStyle w:val="BodyText"/>
        <w:ind w:left="592"/>
      </w:pPr>
      <w:r w:rsidRPr="00017E1F">
        <w:t>Databases ensure that data is saved even if the application is shut down or restarted. This makes it possible to continue from</w:t>
      </w:r>
      <w:r>
        <w:t xml:space="preserve"> where the application left off.</w:t>
      </w:r>
    </w:p>
    <w:p w:rsidR="00B92257" w:rsidRDefault="00B92257" w:rsidP="00B010BD">
      <w:pPr>
        <w:pStyle w:val="BodyText"/>
        <w:ind w:left="592"/>
      </w:pPr>
    </w:p>
    <w:p w:rsidR="00B92257" w:rsidRDefault="006D71D5" w:rsidP="006D71D5">
      <w:pPr>
        <w:rPr>
          <w:sz w:val="24"/>
        </w:rPr>
      </w:pPr>
      <w:r w:rsidRPr="006D71D5">
        <w:rPr>
          <w:sz w:val="24"/>
        </w:rPr>
        <w:t>Overall, a database is a crucial component of our web app, and it allows the application to store and manage data efficiently and securely. In order for a database we need tables that store the data for the portal, the tables created are as follows</w:t>
      </w:r>
      <w:r w:rsidR="000042FA">
        <w:rPr>
          <w:sz w:val="24"/>
        </w:rPr>
        <w:t>:</w:t>
      </w:r>
    </w:p>
    <w:p w:rsidR="000042FA" w:rsidRDefault="000042FA" w:rsidP="006D71D5">
      <w:pPr>
        <w:rPr>
          <w:sz w:val="24"/>
        </w:rPr>
      </w:pPr>
    </w:p>
    <w:p w:rsidR="000042FA" w:rsidRDefault="00864012" w:rsidP="00BE7F2F">
      <w:pPr>
        <w:pStyle w:val="ListParagraph"/>
        <w:numPr>
          <w:ilvl w:val="0"/>
          <w:numId w:val="19"/>
        </w:numPr>
        <w:rPr>
          <w:sz w:val="24"/>
        </w:rPr>
      </w:pPr>
      <w:r>
        <w:rPr>
          <w:sz w:val="24"/>
        </w:rPr>
        <w:t>a</w:t>
      </w:r>
      <w:r w:rsidR="008327EF" w:rsidRPr="008327EF">
        <w:rPr>
          <w:sz w:val="24"/>
        </w:rPr>
        <w:t>dmin</w:t>
      </w:r>
    </w:p>
    <w:p w:rsidR="008327EF" w:rsidRDefault="008327EF" w:rsidP="00BE7F2F">
      <w:pPr>
        <w:pStyle w:val="ListParagraph"/>
        <w:numPr>
          <w:ilvl w:val="0"/>
          <w:numId w:val="19"/>
        </w:numPr>
        <w:rPr>
          <w:sz w:val="24"/>
        </w:rPr>
      </w:pPr>
      <w:proofErr w:type="spellStart"/>
      <w:r w:rsidRPr="008327EF">
        <w:rPr>
          <w:sz w:val="24"/>
        </w:rPr>
        <w:t>apply_job_post</w:t>
      </w:r>
      <w:proofErr w:type="spellEnd"/>
    </w:p>
    <w:p w:rsidR="000042FA" w:rsidRDefault="008327EF" w:rsidP="00BE7F2F">
      <w:pPr>
        <w:pStyle w:val="ListParagraph"/>
        <w:numPr>
          <w:ilvl w:val="0"/>
          <w:numId w:val="19"/>
        </w:numPr>
        <w:rPr>
          <w:sz w:val="24"/>
        </w:rPr>
      </w:pPr>
      <w:r w:rsidRPr="008327EF">
        <w:rPr>
          <w:sz w:val="24"/>
        </w:rPr>
        <w:t>cities</w:t>
      </w:r>
    </w:p>
    <w:p w:rsidR="008327EF" w:rsidRDefault="008327EF" w:rsidP="00BE7F2F">
      <w:pPr>
        <w:pStyle w:val="ListParagraph"/>
        <w:numPr>
          <w:ilvl w:val="0"/>
          <w:numId w:val="19"/>
        </w:numPr>
        <w:rPr>
          <w:sz w:val="24"/>
        </w:rPr>
      </w:pPr>
      <w:r>
        <w:rPr>
          <w:sz w:val="24"/>
        </w:rPr>
        <w:t>company</w:t>
      </w:r>
    </w:p>
    <w:p w:rsidR="008327EF" w:rsidRDefault="008327EF" w:rsidP="00BE7F2F">
      <w:pPr>
        <w:pStyle w:val="ListParagraph"/>
        <w:numPr>
          <w:ilvl w:val="0"/>
          <w:numId w:val="19"/>
        </w:numPr>
        <w:rPr>
          <w:sz w:val="24"/>
        </w:rPr>
      </w:pPr>
      <w:r>
        <w:rPr>
          <w:sz w:val="24"/>
        </w:rPr>
        <w:t>countries</w:t>
      </w:r>
    </w:p>
    <w:p w:rsidR="00E30BFC" w:rsidRDefault="008327EF" w:rsidP="00BE7F2F">
      <w:pPr>
        <w:pStyle w:val="ListParagraph"/>
        <w:numPr>
          <w:ilvl w:val="0"/>
          <w:numId w:val="19"/>
        </w:numPr>
        <w:rPr>
          <w:sz w:val="24"/>
        </w:rPr>
      </w:pPr>
      <w:proofErr w:type="spellStart"/>
      <w:r>
        <w:rPr>
          <w:sz w:val="24"/>
        </w:rPr>
        <w:t>job_post</w:t>
      </w:r>
      <w:proofErr w:type="spellEnd"/>
    </w:p>
    <w:p w:rsidR="004E0EDE" w:rsidRDefault="004E0EDE" w:rsidP="00BE7F2F">
      <w:pPr>
        <w:pStyle w:val="ListParagraph"/>
        <w:numPr>
          <w:ilvl w:val="0"/>
          <w:numId w:val="19"/>
        </w:numPr>
        <w:rPr>
          <w:sz w:val="24"/>
        </w:rPr>
      </w:pPr>
      <w:r>
        <w:rPr>
          <w:sz w:val="24"/>
        </w:rPr>
        <w:t>mailbox</w:t>
      </w:r>
    </w:p>
    <w:p w:rsidR="004E0EDE" w:rsidRDefault="004E0EDE" w:rsidP="00BE7F2F">
      <w:pPr>
        <w:pStyle w:val="ListParagraph"/>
        <w:numPr>
          <w:ilvl w:val="0"/>
          <w:numId w:val="19"/>
        </w:numPr>
        <w:rPr>
          <w:sz w:val="24"/>
        </w:rPr>
      </w:pPr>
      <w:proofErr w:type="spellStart"/>
      <w:r>
        <w:rPr>
          <w:sz w:val="24"/>
        </w:rPr>
        <w:t>reply_mailbox</w:t>
      </w:r>
      <w:proofErr w:type="spellEnd"/>
    </w:p>
    <w:p w:rsidR="004E0EDE" w:rsidRDefault="004E0EDE" w:rsidP="00BE7F2F">
      <w:pPr>
        <w:pStyle w:val="ListParagraph"/>
        <w:numPr>
          <w:ilvl w:val="0"/>
          <w:numId w:val="19"/>
        </w:numPr>
        <w:rPr>
          <w:sz w:val="24"/>
        </w:rPr>
      </w:pPr>
      <w:r>
        <w:rPr>
          <w:sz w:val="24"/>
        </w:rPr>
        <w:t>states</w:t>
      </w:r>
    </w:p>
    <w:p w:rsidR="004E0EDE" w:rsidRPr="004E0EDE" w:rsidRDefault="004E0EDE" w:rsidP="00BE7F2F">
      <w:pPr>
        <w:pStyle w:val="ListParagraph"/>
        <w:numPr>
          <w:ilvl w:val="0"/>
          <w:numId w:val="19"/>
        </w:numPr>
        <w:rPr>
          <w:sz w:val="24"/>
        </w:rPr>
      </w:pPr>
      <w:r>
        <w:rPr>
          <w:sz w:val="24"/>
        </w:rPr>
        <w:t>users</w:t>
      </w:r>
    </w:p>
    <w:p w:rsidR="00A34A06" w:rsidRDefault="00A34A06">
      <w:pPr>
        <w:rPr>
          <w:sz w:val="24"/>
        </w:rPr>
        <w:sectPr w:rsidR="00A34A06">
          <w:pgSz w:w="11900" w:h="16840"/>
          <w:pgMar w:top="1360" w:right="1120" w:bottom="440" w:left="1340" w:header="0" w:footer="245" w:gutter="0"/>
          <w:cols w:space="720"/>
        </w:sectPr>
      </w:pPr>
    </w:p>
    <w:p w:rsidR="00A34A06" w:rsidRDefault="00A34A06">
      <w:pPr>
        <w:pStyle w:val="BodyText"/>
        <w:rPr>
          <w:sz w:val="21"/>
        </w:rPr>
      </w:pPr>
    </w:p>
    <w:p w:rsidR="00A34A06" w:rsidRDefault="00E8249F" w:rsidP="00BE7F2F">
      <w:pPr>
        <w:pStyle w:val="Heading2"/>
        <w:numPr>
          <w:ilvl w:val="1"/>
          <w:numId w:val="8"/>
        </w:numPr>
        <w:tabs>
          <w:tab w:val="left" w:pos="590"/>
        </w:tabs>
        <w:ind w:left="589"/>
      </w:pPr>
      <w:bookmarkStart w:id="47" w:name="_Toc136216240"/>
      <w:r>
        <w:t>Scope</w:t>
      </w:r>
      <w:bookmarkEnd w:id="47"/>
    </w:p>
    <w:p w:rsidR="00A34A06" w:rsidRDefault="00333780" w:rsidP="002D0981">
      <w:pPr>
        <w:ind w:left="99"/>
        <w:rPr>
          <w:sz w:val="24"/>
        </w:rPr>
      </w:pPr>
      <w:r>
        <w:rPr>
          <w:sz w:val="24"/>
        </w:rPr>
        <w:br/>
      </w:r>
      <w:r w:rsidR="002D0981">
        <w:rPr>
          <w:sz w:val="24"/>
        </w:rPr>
        <w:t xml:space="preserve">We would be discussing the scope of our portal in the real world with possible applications around the world and the features </w:t>
      </w:r>
      <w:r>
        <w:rPr>
          <w:sz w:val="24"/>
        </w:rPr>
        <w:t>that</w:t>
      </w:r>
      <w:r w:rsidR="002D0981">
        <w:rPr>
          <w:sz w:val="24"/>
        </w:rPr>
        <w:t xml:space="preserve"> fall within the scope of this project.</w:t>
      </w:r>
    </w:p>
    <w:p w:rsidR="002D0981" w:rsidRPr="002D0981" w:rsidRDefault="002D0981" w:rsidP="002D0981">
      <w:pPr>
        <w:ind w:left="99"/>
        <w:rPr>
          <w:sz w:val="24"/>
        </w:rPr>
      </w:pPr>
    </w:p>
    <w:p w:rsidR="00A34A06" w:rsidRDefault="00115DB2" w:rsidP="00BE7F2F">
      <w:pPr>
        <w:pStyle w:val="Heading3"/>
        <w:numPr>
          <w:ilvl w:val="2"/>
          <w:numId w:val="20"/>
        </w:numPr>
        <w:tabs>
          <w:tab w:val="left" w:pos="701"/>
        </w:tabs>
      </w:pPr>
      <w:bookmarkStart w:id="48" w:name="_Toc136216241"/>
      <w:r>
        <w:t>Features Falling Within Scope</w:t>
      </w:r>
      <w:bookmarkEnd w:id="48"/>
    </w:p>
    <w:p w:rsidR="00414F24" w:rsidRDefault="00C33C94" w:rsidP="00414F24">
      <w:pPr>
        <w:pStyle w:val="BodyText"/>
        <w:spacing w:before="197" w:line="360" w:lineRule="auto"/>
        <w:ind w:left="100" w:right="318"/>
        <w:jc w:val="both"/>
      </w:pPr>
      <w:r>
        <w:t>Here are some</w:t>
      </w:r>
      <w:r w:rsidR="00414F24">
        <w:t xml:space="preserve"> features th</w:t>
      </w:r>
      <w:r>
        <w:t xml:space="preserve">at fall within the scope / covered </w:t>
      </w:r>
      <w:r w:rsidR="00414F24">
        <w:t>by a job portal:</w:t>
      </w:r>
    </w:p>
    <w:p w:rsidR="00414F24" w:rsidRDefault="00414F24" w:rsidP="00BE7F2F">
      <w:pPr>
        <w:pStyle w:val="BodyText"/>
        <w:numPr>
          <w:ilvl w:val="3"/>
          <w:numId w:val="7"/>
        </w:numPr>
        <w:spacing w:before="197" w:line="360" w:lineRule="auto"/>
        <w:ind w:right="318"/>
        <w:jc w:val="both"/>
      </w:pPr>
      <w:r>
        <w:t>Job</w:t>
      </w:r>
      <w:r w:rsidR="006F0496">
        <w:t xml:space="preserve"> Post</w:t>
      </w:r>
      <w:r>
        <w:t xml:space="preserve"> Listings: </w:t>
      </w:r>
      <w:r w:rsidR="0090436E">
        <w:t>The main goal</w:t>
      </w:r>
      <w:r>
        <w:t xml:space="preserve"> is to offer a platform for </w:t>
      </w:r>
      <w:r w:rsidR="00771483">
        <w:t>employers to post job</w:t>
      </w:r>
      <w:r w:rsidR="0090436E">
        <w:t xml:space="preserve"> positions and applicants to search and apply to those posts</w:t>
      </w:r>
      <w:r w:rsidR="00771483">
        <w:t>. Employers are able to add job details like salary, title as well as requirements like maximum age etc., Applicants should be able to apply,</w:t>
      </w:r>
      <w:r>
        <w:t xml:space="preserve"> search and filtering</w:t>
      </w:r>
      <w:r w:rsidR="00771483">
        <w:t xml:space="preserve"> jobs</w:t>
      </w:r>
      <w:r>
        <w:t>.</w:t>
      </w:r>
    </w:p>
    <w:p w:rsidR="00414F24" w:rsidRDefault="00414F24" w:rsidP="00BE7F2F">
      <w:pPr>
        <w:pStyle w:val="BodyText"/>
        <w:numPr>
          <w:ilvl w:val="3"/>
          <w:numId w:val="7"/>
        </w:numPr>
        <w:spacing w:before="197" w:line="360" w:lineRule="auto"/>
        <w:ind w:right="318"/>
        <w:jc w:val="both"/>
      </w:pPr>
      <w:r>
        <w:t xml:space="preserve">Candidate profiles: </w:t>
      </w:r>
      <w:r w:rsidR="004D21E0">
        <w:t>Our system allows applicants to create their accounts on the system by their email addresses and choosing a password. Then they can manage their job applications, upload resumes, provide</w:t>
      </w:r>
      <w:r>
        <w:t xml:space="preserve"> persona</w:t>
      </w:r>
      <w:r w:rsidR="004D21E0">
        <w:t>l and professional information,</w:t>
      </w:r>
      <w:r>
        <w:t xml:space="preserve"> skills and qualifications, etc.</w:t>
      </w:r>
      <w:r w:rsidR="004D21E0">
        <w:t xml:space="preserve"> as well as use the mailbox for communication.</w:t>
      </w:r>
    </w:p>
    <w:p w:rsidR="00E152B6" w:rsidRDefault="00E152B6" w:rsidP="00BE7F2F">
      <w:pPr>
        <w:pStyle w:val="BodyText"/>
        <w:numPr>
          <w:ilvl w:val="3"/>
          <w:numId w:val="7"/>
        </w:numPr>
        <w:spacing w:before="197" w:line="360" w:lineRule="auto"/>
        <w:ind w:right="318"/>
        <w:jc w:val="both"/>
      </w:pPr>
      <w:r>
        <w:t xml:space="preserve">Employer Profiles: </w:t>
      </w:r>
      <w:r w:rsidR="00045D3E">
        <w:t>They also create an account by email and setting a password of their choice, which for security is encrypted in the database, then they are able to post job openings, add/edit/remove</w:t>
      </w:r>
      <w:r>
        <w:t xml:space="preserve"> company info</w:t>
      </w:r>
      <w:r w:rsidR="00045D3E">
        <w:t xml:space="preserve">rmation, manage and review </w:t>
      </w:r>
      <w:r>
        <w:t>application</w:t>
      </w:r>
      <w:r w:rsidR="00045D3E">
        <w:t>s, download resume</w:t>
      </w:r>
      <w:r>
        <w:t xml:space="preserve">s, </w:t>
      </w:r>
      <w:r w:rsidR="00045D3E">
        <w:t xml:space="preserve">and communicate </w:t>
      </w:r>
      <w:r>
        <w:t>with applicants.</w:t>
      </w:r>
    </w:p>
    <w:p w:rsidR="00E152B6" w:rsidRDefault="00E152B6" w:rsidP="00BE7F2F">
      <w:pPr>
        <w:pStyle w:val="BodyText"/>
        <w:numPr>
          <w:ilvl w:val="3"/>
          <w:numId w:val="7"/>
        </w:numPr>
        <w:spacing w:before="197" w:line="360" w:lineRule="auto"/>
        <w:ind w:right="318"/>
        <w:jc w:val="both"/>
      </w:pPr>
      <w:r>
        <w:t xml:space="preserve">Search and Filtering: </w:t>
      </w:r>
      <w:r w:rsidR="003217FB">
        <w:t>Applicants have the option to search for jobs by their titles and then use filters such as experience needed or which city is the job in</w:t>
      </w:r>
      <w:r>
        <w:t>.</w:t>
      </w:r>
    </w:p>
    <w:p w:rsidR="00E152B6" w:rsidRDefault="00E152B6" w:rsidP="00BE7F2F">
      <w:pPr>
        <w:pStyle w:val="BodyText"/>
        <w:numPr>
          <w:ilvl w:val="3"/>
          <w:numId w:val="7"/>
        </w:numPr>
        <w:spacing w:before="197" w:line="360" w:lineRule="auto"/>
        <w:ind w:right="318"/>
        <w:jc w:val="both"/>
      </w:pPr>
      <w:r>
        <w:t>Application Management: The job portal should make it easier for both employers and job seekers to manage job applications. Reviewing, shortlisting, and corresponding with applicants should be possible for employers. Job seekers ought to be informed of the status of their applications and have access to their application history.</w:t>
      </w:r>
    </w:p>
    <w:p w:rsidR="00DC6DC7" w:rsidRDefault="00DC6DC7" w:rsidP="00BE7F2F">
      <w:pPr>
        <w:pStyle w:val="BodyText"/>
        <w:numPr>
          <w:ilvl w:val="3"/>
          <w:numId w:val="7"/>
        </w:numPr>
        <w:spacing w:before="197" w:line="360" w:lineRule="auto"/>
        <w:ind w:right="318"/>
        <w:jc w:val="both"/>
      </w:pPr>
      <w:r>
        <w:t>Communication and Messaging: The portal might have messaging features that make it easier for job seekers and employers to communicate. Direct messaging, email alerts, or integration with other communication channels may be used for this.</w:t>
      </w:r>
    </w:p>
    <w:p w:rsidR="003217FB" w:rsidRDefault="00DC6DC7" w:rsidP="00BE7F2F">
      <w:pPr>
        <w:pStyle w:val="BodyText"/>
        <w:numPr>
          <w:ilvl w:val="3"/>
          <w:numId w:val="7"/>
        </w:numPr>
        <w:spacing w:before="197" w:line="360" w:lineRule="auto"/>
        <w:ind w:right="318"/>
        <w:jc w:val="both"/>
      </w:pPr>
      <w:r>
        <w:t>Resume Database: Some job portals give employers access to a database of resumes from candidates who have chosen to make their profiles searchable. Employers can proactively look for candidates thanks to this.</w:t>
      </w:r>
    </w:p>
    <w:p w:rsidR="00414F24" w:rsidRPr="003217FB" w:rsidRDefault="003217FB" w:rsidP="003217FB">
      <w:pPr>
        <w:rPr>
          <w:sz w:val="24"/>
          <w:szCs w:val="24"/>
        </w:rPr>
      </w:pPr>
      <w:r>
        <w:br w:type="page"/>
      </w:r>
    </w:p>
    <w:p w:rsidR="00A34A06" w:rsidRDefault="00A34A06">
      <w:pPr>
        <w:pStyle w:val="BodyText"/>
        <w:spacing w:before="10"/>
        <w:rPr>
          <w:sz w:val="20"/>
        </w:rPr>
      </w:pPr>
    </w:p>
    <w:p w:rsidR="00A34A06" w:rsidRDefault="004807B9" w:rsidP="00BE7F2F">
      <w:pPr>
        <w:pStyle w:val="Heading3"/>
        <w:numPr>
          <w:ilvl w:val="2"/>
          <w:numId w:val="20"/>
        </w:numPr>
        <w:tabs>
          <w:tab w:val="left" w:pos="701"/>
        </w:tabs>
      </w:pPr>
      <w:bookmarkStart w:id="49" w:name="_Toc136216242"/>
      <w:r>
        <w:t xml:space="preserve">Scope </w:t>
      </w:r>
      <w:r w:rsidR="00B3102F">
        <w:t>i</w:t>
      </w:r>
      <w:r>
        <w:t>n Real World Use</w:t>
      </w:r>
      <w:bookmarkEnd w:id="49"/>
    </w:p>
    <w:p w:rsidR="006B6B32" w:rsidRDefault="006B6B32" w:rsidP="003215B9">
      <w:pPr>
        <w:pStyle w:val="BodyText"/>
        <w:spacing w:before="199" w:line="360" w:lineRule="auto"/>
        <w:ind w:left="100" w:right="316"/>
        <w:jc w:val="both"/>
      </w:pPr>
      <w:r>
        <w:t>They offer a central hub for connecting job seekers and employers, making it simpler for employers to find qualified candidates and for job seekers</w:t>
      </w:r>
      <w:r w:rsidR="003215B9">
        <w:t xml:space="preserve"> to research job opportunities, </w:t>
      </w:r>
      <w:r>
        <w:t xml:space="preserve">and make job openings more visible to both employers and job seekers. Wider audiences can be reached by employers, improving the likelihood of luring in qualified candidates.  </w:t>
      </w:r>
    </w:p>
    <w:p w:rsidR="006B6B32" w:rsidRDefault="006B6B32" w:rsidP="006B6B32">
      <w:pPr>
        <w:pStyle w:val="BodyText"/>
        <w:spacing w:before="199" w:line="360" w:lineRule="auto"/>
        <w:ind w:left="100" w:right="316"/>
        <w:jc w:val="both"/>
      </w:pPr>
      <w:r>
        <w:t>It can also be used as follows:</w:t>
      </w:r>
    </w:p>
    <w:p w:rsidR="007227A1" w:rsidRDefault="002544AD" w:rsidP="007227A1">
      <w:pPr>
        <w:pStyle w:val="BodyText"/>
        <w:spacing w:before="199" w:line="360" w:lineRule="auto"/>
        <w:ind w:right="316" w:firstLine="720"/>
        <w:jc w:val="both"/>
      </w:pPr>
      <w:r>
        <w:t xml:space="preserve">1. </w:t>
      </w:r>
      <w:r w:rsidR="00D51507">
        <w:t xml:space="preserve"> </w:t>
      </w:r>
      <w:r w:rsidR="007227A1">
        <w:t>Public job portals: Easily accessible job listings and open government hiring.</w:t>
      </w:r>
    </w:p>
    <w:p w:rsidR="007227A1" w:rsidRDefault="002544AD" w:rsidP="004B141D">
      <w:pPr>
        <w:pStyle w:val="BodyText"/>
        <w:spacing w:before="199" w:line="360" w:lineRule="auto"/>
        <w:ind w:left="720" w:right="316"/>
        <w:jc w:val="both"/>
      </w:pPr>
      <w:r>
        <w:t xml:space="preserve">2. </w:t>
      </w:r>
      <w:r w:rsidR="007227A1">
        <w:t>Private Job Portals</w:t>
      </w:r>
      <w:r w:rsidR="00D563CE">
        <w:t>: With a centraliz</w:t>
      </w:r>
      <w:r w:rsidR="007227A1">
        <w:t>ed recruitment platform, businesses can streamline their hiring processes.</w:t>
      </w:r>
    </w:p>
    <w:p w:rsidR="007227A1" w:rsidRDefault="007227A1" w:rsidP="007227A1">
      <w:pPr>
        <w:pStyle w:val="BodyText"/>
        <w:spacing w:before="199" w:line="360" w:lineRule="auto"/>
        <w:ind w:left="720" w:right="316"/>
        <w:jc w:val="both"/>
      </w:pPr>
      <w:r>
        <w:t>3.</w:t>
      </w:r>
      <w:r w:rsidR="00D51507">
        <w:t xml:space="preserve"> </w:t>
      </w:r>
      <w:r>
        <w:t>Industry-Specific Portals: These websites link job seekers and employers in specialized fields.</w:t>
      </w:r>
    </w:p>
    <w:p w:rsidR="007227A1" w:rsidRDefault="007227A1" w:rsidP="007227A1">
      <w:pPr>
        <w:pStyle w:val="BodyText"/>
        <w:spacing w:before="199" w:line="360" w:lineRule="auto"/>
        <w:ind w:left="720" w:right="316"/>
        <w:jc w:val="both"/>
      </w:pPr>
      <w:r>
        <w:t>4. University portals: Alumni and students can access internships and jobs.</w:t>
      </w:r>
    </w:p>
    <w:p w:rsidR="007227A1" w:rsidRDefault="007227A1" w:rsidP="007227A1">
      <w:pPr>
        <w:pStyle w:val="BodyText"/>
        <w:spacing w:before="199" w:line="360" w:lineRule="auto"/>
        <w:ind w:left="720" w:right="316"/>
        <w:jc w:val="both"/>
      </w:pPr>
      <w:r>
        <w:t>5. International job opportunities are listed on global job portals.</w:t>
      </w:r>
    </w:p>
    <w:p w:rsidR="007227A1" w:rsidRDefault="007227A1" w:rsidP="007227A1">
      <w:pPr>
        <w:pStyle w:val="BodyText"/>
        <w:spacing w:before="199" w:line="360" w:lineRule="auto"/>
        <w:ind w:left="720" w:right="316"/>
        <w:jc w:val="both"/>
      </w:pPr>
      <w:r>
        <w:t>6.</w:t>
      </w:r>
      <w:r w:rsidR="00D51507">
        <w:t xml:space="preserve"> </w:t>
      </w:r>
      <w:r>
        <w:t>Freelance Job Portals: These sites help match independent contractors with clients for project-based work.</w:t>
      </w:r>
    </w:p>
    <w:p w:rsidR="00A34A06" w:rsidRDefault="00A34A06">
      <w:pPr>
        <w:pStyle w:val="BodyText"/>
        <w:spacing w:before="10"/>
        <w:rPr>
          <w:sz w:val="20"/>
        </w:rPr>
      </w:pPr>
    </w:p>
    <w:p w:rsidR="00A34A06" w:rsidRDefault="00A34A06">
      <w:pPr>
        <w:spacing w:line="360" w:lineRule="auto"/>
        <w:jc w:val="both"/>
        <w:sectPr w:rsidR="00A34A06">
          <w:pgSz w:w="11900" w:h="16840"/>
          <w:pgMar w:top="1360" w:right="1120" w:bottom="440" w:left="1340" w:header="0" w:footer="245" w:gutter="0"/>
          <w:cols w:space="720"/>
        </w:sectPr>
      </w:pPr>
    </w:p>
    <w:p w:rsidR="00A34A06" w:rsidRPr="003542A1" w:rsidRDefault="00DA3A25" w:rsidP="003542A1">
      <w:pPr>
        <w:pStyle w:val="Heading1"/>
      </w:pPr>
      <w:bookmarkStart w:id="50" w:name="_Toc136216243"/>
      <w:r w:rsidRPr="003542A1">
        <w:lastRenderedPageBreak/>
        <w:t>Chapter 4: Implementation</w:t>
      </w:r>
      <w:bookmarkEnd w:id="50"/>
    </w:p>
    <w:p w:rsidR="00A34A06" w:rsidRDefault="00A34A06" w:rsidP="00862717">
      <w:pPr>
        <w:spacing w:line="276" w:lineRule="auto"/>
      </w:pPr>
    </w:p>
    <w:p w:rsidR="005E04BF" w:rsidRDefault="005E04BF" w:rsidP="00862717">
      <w:pPr>
        <w:spacing w:line="276" w:lineRule="auto"/>
        <w:ind w:left="99"/>
        <w:jc w:val="both"/>
        <w:rPr>
          <w:sz w:val="24"/>
        </w:rPr>
      </w:pPr>
      <w:r>
        <w:rPr>
          <w:sz w:val="24"/>
        </w:rPr>
        <w:t>This chapter includes the resources used as well</w:t>
      </w:r>
      <w:r w:rsidR="00134693">
        <w:rPr>
          <w:sz w:val="24"/>
        </w:rPr>
        <w:t xml:space="preserve"> </w:t>
      </w:r>
      <w:r>
        <w:rPr>
          <w:sz w:val="24"/>
        </w:rPr>
        <w:t xml:space="preserve">as the development done for the front-end part of the job </w:t>
      </w:r>
      <w:r w:rsidR="00134693">
        <w:rPr>
          <w:sz w:val="24"/>
        </w:rPr>
        <w:t>recruitment</w:t>
      </w:r>
      <w:r>
        <w:rPr>
          <w:sz w:val="24"/>
        </w:rPr>
        <w:t xml:space="preserve"> portal (UI) and the backend part of it that also includes the database of this system, it would be further detailed on each page of the system.</w:t>
      </w:r>
    </w:p>
    <w:p w:rsidR="005E04BF" w:rsidRPr="005E04BF" w:rsidRDefault="005E04BF" w:rsidP="005E04BF">
      <w:pPr>
        <w:rPr>
          <w:sz w:val="24"/>
        </w:rPr>
      </w:pPr>
    </w:p>
    <w:p w:rsidR="00A34A06" w:rsidRDefault="00DA3A25" w:rsidP="00BE7F2F">
      <w:pPr>
        <w:pStyle w:val="Heading2"/>
        <w:numPr>
          <w:ilvl w:val="1"/>
          <w:numId w:val="6"/>
        </w:numPr>
        <w:tabs>
          <w:tab w:val="left" w:pos="593"/>
        </w:tabs>
      </w:pPr>
      <w:bookmarkStart w:id="51" w:name="_Toc136216244"/>
      <w:r>
        <w:t>Technology</w:t>
      </w:r>
      <w:r w:rsidR="007F5C7B">
        <w:t xml:space="preserve"> &amp; Tools Used</w:t>
      </w:r>
      <w:bookmarkEnd w:id="51"/>
      <w:r>
        <w:rPr>
          <w:spacing w:val="-9"/>
        </w:rPr>
        <w:t xml:space="preserve"> </w:t>
      </w:r>
    </w:p>
    <w:p w:rsidR="00A34A06" w:rsidRDefault="00DA3A25" w:rsidP="00862717">
      <w:pPr>
        <w:pStyle w:val="BodyText"/>
        <w:spacing w:before="220"/>
        <w:ind w:left="100"/>
        <w:jc w:val="both"/>
      </w:pPr>
      <w:r>
        <w:t>The</w:t>
      </w:r>
      <w:r>
        <w:rPr>
          <w:spacing w:val="-4"/>
        </w:rPr>
        <w:t xml:space="preserve"> </w:t>
      </w:r>
      <w:r>
        <w:t>technologies</w:t>
      </w:r>
      <w:r>
        <w:rPr>
          <w:spacing w:val="-1"/>
        </w:rPr>
        <w:t xml:space="preserve"> </w:t>
      </w:r>
      <w:r>
        <w:t>and</w:t>
      </w:r>
      <w:r>
        <w:rPr>
          <w:spacing w:val="1"/>
        </w:rPr>
        <w:t xml:space="preserve"> </w:t>
      </w:r>
      <w:r>
        <w:t>frameworks</w:t>
      </w:r>
      <w:r>
        <w:rPr>
          <w:spacing w:val="-1"/>
        </w:rPr>
        <w:t xml:space="preserve"> </w:t>
      </w:r>
      <w:r>
        <w:t>that</w:t>
      </w:r>
      <w:r>
        <w:rPr>
          <w:spacing w:val="-1"/>
        </w:rPr>
        <w:t xml:space="preserve"> </w:t>
      </w:r>
      <w:r>
        <w:t>are</w:t>
      </w:r>
      <w:r>
        <w:rPr>
          <w:spacing w:val="-2"/>
        </w:rPr>
        <w:t xml:space="preserve"> </w:t>
      </w:r>
      <w:r>
        <w:t>used</w:t>
      </w:r>
      <w:r>
        <w:rPr>
          <w:spacing w:val="-2"/>
        </w:rPr>
        <w:t xml:space="preserve"> </w:t>
      </w:r>
      <w:r>
        <w:t>to</w:t>
      </w:r>
      <w:r>
        <w:rPr>
          <w:spacing w:val="1"/>
        </w:rPr>
        <w:t xml:space="preserve"> </w:t>
      </w:r>
      <w:r>
        <w:t>develop</w:t>
      </w:r>
      <w:r>
        <w:rPr>
          <w:spacing w:val="-1"/>
        </w:rPr>
        <w:t xml:space="preserve"> </w:t>
      </w:r>
      <w:r>
        <w:t>system</w:t>
      </w:r>
      <w:r>
        <w:rPr>
          <w:spacing w:val="-1"/>
        </w:rPr>
        <w:t xml:space="preserve"> </w:t>
      </w:r>
      <w:r>
        <w:t>are;</w:t>
      </w:r>
    </w:p>
    <w:p w:rsidR="00A34A06" w:rsidRDefault="00DA3A25" w:rsidP="00BE7F2F">
      <w:pPr>
        <w:pStyle w:val="ListParagraph"/>
        <w:numPr>
          <w:ilvl w:val="2"/>
          <w:numId w:val="6"/>
        </w:numPr>
        <w:tabs>
          <w:tab w:val="left" w:pos="821"/>
        </w:tabs>
        <w:spacing w:before="139"/>
        <w:ind w:hanging="361"/>
        <w:jc w:val="both"/>
        <w:rPr>
          <w:sz w:val="24"/>
        </w:rPr>
      </w:pPr>
      <w:r>
        <w:rPr>
          <w:sz w:val="24"/>
        </w:rPr>
        <w:t>Bootstrap</w:t>
      </w:r>
    </w:p>
    <w:p w:rsidR="00A34A06" w:rsidRDefault="00CB3B7A" w:rsidP="00BE7F2F">
      <w:pPr>
        <w:pStyle w:val="ListParagraph"/>
        <w:numPr>
          <w:ilvl w:val="2"/>
          <w:numId w:val="6"/>
        </w:numPr>
        <w:tabs>
          <w:tab w:val="left" w:pos="821"/>
        </w:tabs>
        <w:spacing w:before="137"/>
        <w:ind w:hanging="361"/>
        <w:jc w:val="both"/>
        <w:rPr>
          <w:sz w:val="24"/>
        </w:rPr>
      </w:pPr>
      <w:r>
        <w:rPr>
          <w:sz w:val="24"/>
        </w:rPr>
        <w:t>PHP</w:t>
      </w:r>
    </w:p>
    <w:p w:rsidR="00A34A06" w:rsidRDefault="00CB3B7A" w:rsidP="00BE7F2F">
      <w:pPr>
        <w:pStyle w:val="ListParagraph"/>
        <w:numPr>
          <w:ilvl w:val="2"/>
          <w:numId w:val="6"/>
        </w:numPr>
        <w:tabs>
          <w:tab w:val="left" w:pos="821"/>
        </w:tabs>
        <w:spacing w:before="139"/>
        <w:ind w:hanging="361"/>
        <w:jc w:val="both"/>
        <w:rPr>
          <w:sz w:val="24"/>
        </w:rPr>
      </w:pPr>
      <w:r>
        <w:rPr>
          <w:sz w:val="24"/>
        </w:rPr>
        <w:t>MySQL</w:t>
      </w:r>
    </w:p>
    <w:p w:rsidR="00CB3B7A" w:rsidRDefault="00CB3B7A" w:rsidP="00BE7F2F">
      <w:pPr>
        <w:pStyle w:val="ListParagraph"/>
        <w:numPr>
          <w:ilvl w:val="2"/>
          <w:numId w:val="6"/>
        </w:numPr>
        <w:tabs>
          <w:tab w:val="left" w:pos="821"/>
        </w:tabs>
        <w:spacing w:before="139"/>
        <w:ind w:hanging="361"/>
        <w:jc w:val="both"/>
        <w:rPr>
          <w:sz w:val="24"/>
        </w:rPr>
      </w:pPr>
      <w:r>
        <w:rPr>
          <w:sz w:val="24"/>
        </w:rPr>
        <w:t>Apache</w:t>
      </w:r>
    </w:p>
    <w:p w:rsidR="00CB3B7A" w:rsidRDefault="00CB3B7A" w:rsidP="00BE7F2F">
      <w:pPr>
        <w:pStyle w:val="ListParagraph"/>
        <w:numPr>
          <w:ilvl w:val="2"/>
          <w:numId w:val="6"/>
        </w:numPr>
        <w:tabs>
          <w:tab w:val="left" w:pos="821"/>
        </w:tabs>
        <w:spacing w:before="139"/>
        <w:ind w:hanging="361"/>
        <w:jc w:val="both"/>
        <w:rPr>
          <w:sz w:val="24"/>
        </w:rPr>
      </w:pPr>
      <w:proofErr w:type="spellStart"/>
      <w:r>
        <w:rPr>
          <w:sz w:val="24"/>
        </w:rPr>
        <w:t>Xampp</w:t>
      </w:r>
      <w:proofErr w:type="spellEnd"/>
    </w:p>
    <w:p w:rsidR="00CB3B7A" w:rsidRDefault="00CB3B7A" w:rsidP="00BE7F2F">
      <w:pPr>
        <w:pStyle w:val="ListParagraph"/>
        <w:numPr>
          <w:ilvl w:val="2"/>
          <w:numId w:val="6"/>
        </w:numPr>
        <w:tabs>
          <w:tab w:val="left" w:pos="821"/>
        </w:tabs>
        <w:spacing w:before="139"/>
        <w:ind w:hanging="361"/>
        <w:jc w:val="both"/>
        <w:rPr>
          <w:sz w:val="24"/>
        </w:rPr>
      </w:pPr>
      <w:r>
        <w:rPr>
          <w:sz w:val="24"/>
        </w:rPr>
        <w:t>Visual Studio</w:t>
      </w:r>
    </w:p>
    <w:p w:rsidR="00D35F0D" w:rsidRDefault="00D35F0D" w:rsidP="00BE7F2F">
      <w:pPr>
        <w:pStyle w:val="ListParagraph"/>
        <w:numPr>
          <w:ilvl w:val="2"/>
          <w:numId w:val="6"/>
        </w:numPr>
        <w:tabs>
          <w:tab w:val="left" w:pos="821"/>
        </w:tabs>
        <w:spacing w:before="139"/>
        <w:ind w:hanging="361"/>
        <w:jc w:val="both"/>
        <w:rPr>
          <w:sz w:val="24"/>
        </w:rPr>
      </w:pPr>
      <w:r>
        <w:rPr>
          <w:sz w:val="24"/>
        </w:rPr>
        <w:t>Brackets</w:t>
      </w:r>
    </w:p>
    <w:p w:rsidR="00A34A06" w:rsidRDefault="00A34A06" w:rsidP="00862717">
      <w:pPr>
        <w:pStyle w:val="BodyText"/>
        <w:spacing w:before="10"/>
        <w:jc w:val="both"/>
        <w:rPr>
          <w:sz w:val="32"/>
        </w:rPr>
      </w:pPr>
    </w:p>
    <w:p w:rsidR="00A34A06" w:rsidRDefault="00A51277" w:rsidP="00BE7F2F">
      <w:pPr>
        <w:pStyle w:val="Heading2"/>
        <w:numPr>
          <w:ilvl w:val="1"/>
          <w:numId w:val="6"/>
        </w:numPr>
        <w:tabs>
          <w:tab w:val="left" w:pos="590"/>
        </w:tabs>
        <w:ind w:left="589" w:hanging="490"/>
      </w:pPr>
      <w:bookmarkStart w:id="52" w:name="_Toc136216245"/>
      <w:r>
        <w:t>Front End Development</w:t>
      </w:r>
      <w:bookmarkEnd w:id="52"/>
    </w:p>
    <w:p w:rsidR="00B2498F" w:rsidRDefault="00B2498F" w:rsidP="00B2498F">
      <w:pPr>
        <w:pStyle w:val="BodyText"/>
        <w:ind w:left="592"/>
      </w:pPr>
    </w:p>
    <w:p w:rsidR="00B2498F" w:rsidRPr="00B2498F" w:rsidRDefault="00B2498F" w:rsidP="00862717">
      <w:pPr>
        <w:ind w:left="99"/>
        <w:jc w:val="both"/>
        <w:rPr>
          <w:sz w:val="24"/>
        </w:rPr>
      </w:pPr>
      <w:r w:rsidRPr="00B2498F">
        <w:rPr>
          <w:sz w:val="24"/>
        </w:rPr>
        <w:t xml:space="preserve">The process of developing a website's user interface and interactive elements is known as front-end development. </w:t>
      </w:r>
    </w:p>
    <w:p w:rsidR="00B2498F" w:rsidRPr="00B2498F" w:rsidRDefault="00B2498F" w:rsidP="00862717">
      <w:pPr>
        <w:pStyle w:val="ListParagraph"/>
        <w:jc w:val="both"/>
        <w:rPr>
          <w:sz w:val="24"/>
        </w:rPr>
      </w:pPr>
    </w:p>
    <w:p w:rsidR="00B2498F" w:rsidRPr="00B2498F" w:rsidRDefault="00B2498F" w:rsidP="00862717">
      <w:pPr>
        <w:pStyle w:val="ListParagraph"/>
        <w:spacing w:line="276" w:lineRule="auto"/>
        <w:ind w:left="460"/>
        <w:jc w:val="both"/>
        <w:rPr>
          <w:sz w:val="24"/>
        </w:rPr>
      </w:pPr>
      <w:r w:rsidRPr="00B2498F">
        <w:rPr>
          <w:sz w:val="24"/>
        </w:rPr>
        <w:t xml:space="preserve">1. </w:t>
      </w:r>
      <w:r w:rsidR="00091C21">
        <w:rPr>
          <w:sz w:val="24"/>
        </w:rPr>
        <w:t xml:space="preserve">  </w:t>
      </w:r>
      <w:r w:rsidRPr="00B2498F">
        <w:rPr>
          <w:sz w:val="24"/>
        </w:rPr>
        <w:t>The common markup language used to organize the content of web pages is HTML. It outlines the page's structure and elements, including headings, paragraphs, images, forms, and more.</w:t>
      </w:r>
    </w:p>
    <w:p w:rsidR="00B2498F" w:rsidRPr="00B2498F" w:rsidRDefault="00B2498F" w:rsidP="00862717">
      <w:pPr>
        <w:pStyle w:val="ListParagraph"/>
        <w:spacing w:line="276" w:lineRule="auto"/>
        <w:ind w:left="460"/>
        <w:jc w:val="both"/>
        <w:rPr>
          <w:sz w:val="24"/>
        </w:rPr>
      </w:pPr>
    </w:p>
    <w:p w:rsidR="00B2498F" w:rsidRPr="00B2498F" w:rsidRDefault="00B2498F" w:rsidP="00862717">
      <w:pPr>
        <w:pStyle w:val="ListParagraph"/>
        <w:spacing w:line="276" w:lineRule="auto"/>
        <w:ind w:left="460"/>
        <w:jc w:val="both"/>
        <w:rPr>
          <w:sz w:val="24"/>
        </w:rPr>
      </w:pPr>
      <w:r w:rsidRPr="00B2498F">
        <w:rPr>
          <w:sz w:val="24"/>
        </w:rPr>
        <w:t xml:space="preserve">2. </w:t>
      </w:r>
      <w:r w:rsidR="00091C21">
        <w:rPr>
          <w:sz w:val="24"/>
        </w:rPr>
        <w:t xml:space="preserve">  </w:t>
      </w:r>
      <w:r w:rsidRPr="00B2498F">
        <w:rPr>
          <w:sz w:val="24"/>
        </w:rPr>
        <w:t>A stylesheet language called CSS is used to describe the presentation and styling of an HTML document. It gives you the ability to manage how elements, such as colors, fonts, layouts, and responsive design, appear.</w:t>
      </w:r>
    </w:p>
    <w:p w:rsidR="00B2498F" w:rsidRPr="00B2498F" w:rsidRDefault="00B2498F" w:rsidP="00862717">
      <w:pPr>
        <w:pStyle w:val="ListParagraph"/>
        <w:spacing w:line="276" w:lineRule="auto"/>
        <w:ind w:left="460"/>
        <w:jc w:val="both"/>
        <w:rPr>
          <w:sz w:val="24"/>
        </w:rPr>
      </w:pPr>
    </w:p>
    <w:p w:rsidR="00B2498F" w:rsidRPr="00B2498F" w:rsidRDefault="00B2498F" w:rsidP="00862717">
      <w:pPr>
        <w:pStyle w:val="ListParagraph"/>
        <w:spacing w:line="276" w:lineRule="auto"/>
        <w:ind w:left="460"/>
        <w:jc w:val="both"/>
        <w:rPr>
          <w:sz w:val="24"/>
        </w:rPr>
      </w:pPr>
      <w:r w:rsidRPr="00B2498F">
        <w:rPr>
          <w:sz w:val="24"/>
        </w:rPr>
        <w:t xml:space="preserve">3. </w:t>
      </w:r>
      <w:r w:rsidR="00862717">
        <w:rPr>
          <w:sz w:val="24"/>
        </w:rPr>
        <w:t xml:space="preserve"> </w:t>
      </w:r>
      <w:r w:rsidRPr="00B2498F">
        <w:rPr>
          <w:sz w:val="24"/>
        </w:rPr>
        <w:t>JavaScript is a web-based prog</w:t>
      </w:r>
      <w:r w:rsidR="007A153E">
        <w:rPr>
          <w:sz w:val="24"/>
        </w:rPr>
        <w:t>ramming language that gives web-</w:t>
      </w:r>
      <w:r w:rsidRPr="00B2498F">
        <w:rPr>
          <w:sz w:val="24"/>
        </w:rPr>
        <w:t>pages interactivity and dynamic functionality. You can work with HTML elements, manage events, send AJAX requests, and make animations.</w:t>
      </w:r>
    </w:p>
    <w:p w:rsidR="00A34A06" w:rsidRDefault="00B2498F" w:rsidP="00B2498F">
      <w:pPr>
        <w:pStyle w:val="BodyText"/>
        <w:ind w:left="592"/>
        <w:rPr>
          <w:b/>
          <w:sz w:val="35"/>
        </w:rPr>
      </w:pPr>
      <w:r w:rsidRPr="002D5EEE">
        <w:t>.</w:t>
      </w:r>
    </w:p>
    <w:p w:rsidR="00A34A06" w:rsidRDefault="00A95FFB" w:rsidP="00BE7F2F">
      <w:pPr>
        <w:pStyle w:val="Heading3"/>
        <w:numPr>
          <w:ilvl w:val="2"/>
          <w:numId w:val="5"/>
        </w:numPr>
        <w:tabs>
          <w:tab w:val="left" w:pos="701"/>
        </w:tabs>
        <w:ind w:hanging="601"/>
      </w:pPr>
      <w:bookmarkStart w:id="53" w:name="_Toc136216246"/>
      <w:r>
        <w:t>Home Page</w:t>
      </w:r>
      <w:bookmarkEnd w:id="53"/>
    </w:p>
    <w:p w:rsidR="002D5EEE" w:rsidRDefault="00F33A3F" w:rsidP="000C32B6">
      <w:pPr>
        <w:pStyle w:val="BodyText"/>
        <w:spacing w:before="197" w:line="360" w:lineRule="auto"/>
        <w:ind w:left="100" w:right="316"/>
        <w:jc w:val="both"/>
      </w:pPr>
      <w:r w:rsidRPr="00F33A3F">
        <w:t>The following features would be displayed on the home page's output:</w:t>
      </w:r>
      <w:r w:rsidR="002D5EEE" w:rsidRPr="002D5EEE">
        <w:t xml:space="preserve"> </w:t>
      </w:r>
    </w:p>
    <w:p w:rsidR="000A292F" w:rsidRDefault="00D50244" w:rsidP="00BE7F2F">
      <w:pPr>
        <w:pStyle w:val="BodyText"/>
        <w:numPr>
          <w:ilvl w:val="0"/>
          <w:numId w:val="13"/>
        </w:numPr>
        <w:spacing w:before="197" w:line="276" w:lineRule="auto"/>
        <w:ind w:right="316"/>
        <w:jc w:val="both"/>
      </w:pPr>
      <w:r>
        <w:t xml:space="preserve">Navigation Menu is </w:t>
      </w:r>
      <w:proofErr w:type="spellStart"/>
      <w:r>
        <w:t>dependt</w:t>
      </w:r>
      <w:proofErr w:type="spellEnd"/>
      <w:r w:rsidR="000A292F" w:rsidRPr="000A292F">
        <w:t xml:space="preserve"> on their session status, users can access various website sections such as "Jobs," "Login," "Sign Up," "Dashboard," and "Logout" via a navigation menu that would be visible in the header.</w:t>
      </w:r>
    </w:p>
    <w:p w:rsidR="00E3037D" w:rsidRDefault="00E3037D" w:rsidP="00BE7F2F">
      <w:pPr>
        <w:pStyle w:val="BodyText"/>
        <w:numPr>
          <w:ilvl w:val="0"/>
          <w:numId w:val="13"/>
        </w:numPr>
        <w:spacing w:before="197" w:line="276" w:lineRule="auto"/>
        <w:ind w:right="316"/>
        <w:jc w:val="both"/>
      </w:pPr>
      <w:r>
        <w:t>Latest Jobs section</w:t>
      </w:r>
      <w:r w:rsidR="00D50244">
        <w:t xml:space="preserve"> s</w:t>
      </w:r>
      <w:r w:rsidR="000A292F">
        <w:t>hows</w:t>
      </w:r>
      <w:r w:rsidR="000A292F" w:rsidRPr="000A292F">
        <w:t xml:space="preserve"> details about the newest job listings. The job title, employer name, location, level of experience necessary, and maximum salary </w:t>
      </w:r>
      <w:r w:rsidR="00F35797" w:rsidRPr="000A292F">
        <w:t>is</w:t>
      </w:r>
      <w:r w:rsidR="00FB74F0">
        <w:t xml:space="preserve"> all listed</w:t>
      </w:r>
      <w:r w:rsidR="004E5AA9">
        <w:t xml:space="preserve"> on the front page</w:t>
      </w:r>
      <w:r w:rsidR="00FB74F0">
        <w:t xml:space="preserve">. There is capability of four </w:t>
      </w:r>
      <w:r w:rsidR="000A292F" w:rsidRPr="000A292F">
        <w:t>or up to four jo</w:t>
      </w:r>
      <w:r w:rsidR="004E5AA9">
        <w:t>b listings and</w:t>
      </w:r>
      <w:r w:rsidR="000A292F" w:rsidRPr="000A292F">
        <w:t xml:space="preserve"> the data</w:t>
      </w:r>
      <w:r w:rsidR="004E5AA9">
        <w:t xml:space="preserve"> of these jobs</w:t>
      </w:r>
      <w:r w:rsidR="000A292F" w:rsidRPr="000A292F">
        <w:t xml:space="preserve"> is dynamically retrieved from the database and displayed in a loop.</w:t>
      </w:r>
    </w:p>
    <w:p w:rsidR="003117C8" w:rsidRDefault="00E3037D" w:rsidP="00BE7F2F">
      <w:pPr>
        <w:pStyle w:val="BodyText"/>
        <w:numPr>
          <w:ilvl w:val="0"/>
          <w:numId w:val="13"/>
        </w:numPr>
        <w:spacing w:before="197" w:line="276" w:lineRule="auto"/>
        <w:ind w:right="316"/>
        <w:jc w:val="both"/>
      </w:pPr>
      <w:r>
        <w:lastRenderedPageBreak/>
        <w:t>Stats section</w:t>
      </w:r>
      <w:r w:rsidR="00733C8F">
        <w:t xml:space="preserve"> contains </w:t>
      </w:r>
      <w:r w:rsidR="002804AC" w:rsidRPr="002804AC">
        <w:t xml:space="preserve">statistical data regarding the job portal. It lists the total number of positions available, employers who have registered, CVs and resumes, and users overall. </w:t>
      </w:r>
      <w:r w:rsidR="001D27B0" w:rsidRPr="002804AC">
        <w:t>Additionally,</w:t>
      </w:r>
      <w:r w:rsidR="002804AC" w:rsidRPr="002804AC">
        <w:t xml:space="preserve"> dynamically retrieved from the datab</w:t>
      </w:r>
      <w:bookmarkStart w:id="54" w:name="_GoBack"/>
      <w:bookmarkEnd w:id="54"/>
      <w:r w:rsidR="002804AC" w:rsidRPr="002804AC">
        <w:t>ase are these statistics.</w:t>
      </w:r>
    </w:p>
    <w:p w:rsidR="003117C8" w:rsidRDefault="003117C8" w:rsidP="003117C8">
      <w:pPr>
        <w:pStyle w:val="BodyText"/>
        <w:spacing w:before="197" w:line="360" w:lineRule="auto"/>
        <w:ind w:left="720" w:right="316"/>
      </w:pPr>
    </w:p>
    <w:p w:rsidR="00A34A06" w:rsidRDefault="00B2498F" w:rsidP="00D87256">
      <w:pPr>
        <w:pStyle w:val="BodyText"/>
        <w:spacing w:before="1"/>
        <w:jc w:val="center"/>
        <w:rPr>
          <w:sz w:val="36"/>
        </w:rPr>
      </w:pPr>
      <w:r>
        <w:rPr>
          <w:noProof/>
        </w:rPr>
        <w:drawing>
          <wp:inline distT="0" distB="0" distL="0" distR="0" wp14:anchorId="643F7DD3" wp14:editId="72CAF665">
            <wp:extent cx="5232592" cy="530187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44400" cy="5313844"/>
                    </a:xfrm>
                    <a:prstGeom prst="rect">
                      <a:avLst/>
                    </a:prstGeom>
                  </pic:spPr>
                </pic:pic>
              </a:graphicData>
            </a:graphic>
          </wp:inline>
        </w:drawing>
      </w:r>
    </w:p>
    <w:p w:rsidR="00C034E2" w:rsidRPr="008B0118" w:rsidRDefault="00C034E2" w:rsidP="00C42A7B">
      <w:pPr>
        <w:pStyle w:val="Caption"/>
      </w:pPr>
      <w:r w:rsidRPr="008B0118">
        <w:t xml:space="preserve">Figure 4. </w:t>
      </w:r>
      <w:r w:rsidR="00BE7F2F">
        <w:fldChar w:fldCharType="begin"/>
      </w:r>
      <w:r w:rsidR="00BE7F2F">
        <w:instrText xml:space="preserve"> SEQ Figure_4. \* ARABIC </w:instrText>
      </w:r>
      <w:r w:rsidR="00BE7F2F">
        <w:fldChar w:fldCharType="separate"/>
      </w:r>
      <w:r w:rsidR="003E1C91">
        <w:rPr>
          <w:noProof/>
        </w:rPr>
        <w:t>1</w:t>
      </w:r>
      <w:r w:rsidR="00BE7F2F">
        <w:rPr>
          <w:noProof/>
        </w:rPr>
        <w:fldChar w:fldCharType="end"/>
      </w:r>
      <w:r w:rsidR="00C42A7B">
        <w:rPr>
          <w:noProof/>
        </w:rPr>
        <w:t xml:space="preserve"> </w:t>
      </w:r>
      <w:r w:rsidR="00C42A7B">
        <w:t>. Home</w:t>
      </w:r>
      <w:r w:rsidR="00C42A7B" w:rsidRPr="000569FE">
        <w:t xml:space="preserve"> Page</w:t>
      </w:r>
    </w:p>
    <w:p w:rsidR="00A34A06" w:rsidRDefault="00A34A06">
      <w:pPr>
        <w:jc w:val="center"/>
        <w:rPr>
          <w:rFonts w:ascii="Calibri"/>
          <w:sz w:val="20"/>
        </w:rPr>
      </w:pPr>
    </w:p>
    <w:p w:rsidR="000F7C40" w:rsidRDefault="000F7C40" w:rsidP="000F7C40">
      <w:pPr>
        <w:rPr>
          <w:rFonts w:ascii="Calibri"/>
          <w:sz w:val="20"/>
        </w:rPr>
      </w:pPr>
      <w:r>
        <w:rPr>
          <w:rFonts w:ascii="Calibri"/>
          <w:sz w:val="20"/>
        </w:rPr>
        <w:br w:type="page"/>
      </w:r>
    </w:p>
    <w:p w:rsidR="000F7C40" w:rsidRDefault="009E2D37" w:rsidP="00BE7F2F">
      <w:pPr>
        <w:pStyle w:val="Heading3"/>
        <w:numPr>
          <w:ilvl w:val="2"/>
          <w:numId w:val="5"/>
        </w:numPr>
        <w:tabs>
          <w:tab w:val="left" w:pos="701"/>
        </w:tabs>
      </w:pPr>
      <w:bookmarkStart w:id="55" w:name="_Toc136216247"/>
      <w:r>
        <w:lastRenderedPageBreak/>
        <w:t>Job Posting</w:t>
      </w:r>
      <w:r w:rsidR="000F7C40">
        <w:t xml:space="preserve"> Page</w:t>
      </w:r>
      <w:bookmarkEnd w:id="55"/>
    </w:p>
    <w:p w:rsidR="000F7C40" w:rsidRDefault="000F7C40" w:rsidP="000F7C40">
      <w:pPr>
        <w:pStyle w:val="BodyText"/>
        <w:spacing w:before="197" w:line="360" w:lineRule="auto"/>
        <w:ind w:left="100" w:right="316"/>
      </w:pPr>
      <w:r w:rsidRPr="00F33A3F">
        <w:t>The following feature</w:t>
      </w:r>
      <w:r w:rsidR="009C3A1F">
        <w:t>s would be displayed on the</w:t>
      </w:r>
      <w:r w:rsidRPr="00F33A3F">
        <w:t xml:space="preserve"> page's output:</w:t>
      </w:r>
      <w:r w:rsidRPr="002D5EEE">
        <w:t xml:space="preserve"> </w:t>
      </w:r>
    </w:p>
    <w:p w:rsidR="008010FF" w:rsidRDefault="000E3E79" w:rsidP="00BE7F2F">
      <w:pPr>
        <w:pStyle w:val="BodyText"/>
        <w:numPr>
          <w:ilvl w:val="0"/>
          <w:numId w:val="13"/>
        </w:numPr>
        <w:spacing w:before="197" w:line="276" w:lineRule="auto"/>
        <w:ind w:right="316"/>
        <w:jc w:val="both"/>
      </w:pPr>
      <w:r w:rsidRPr="00E3037D">
        <w:t>Navigation Menu:</w:t>
      </w:r>
    </w:p>
    <w:p w:rsidR="000E3E79" w:rsidRDefault="000E3E79" w:rsidP="008010FF">
      <w:pPr>
        <w:pStyle w:val="BodyText"/>
        <w:spacing w:before="197" w:line="276" w:lineRule="auto"/>
        <w:ind w:left="720" w:right="316"/>
        <w:jc w:val="both"/>
      </w:pPr>
      <w:r w:rsidRPr="000A292F">
        <w:t>Depending on their session status, users can access various website sections such as "Jobs," "Login," "Sign Up," "Dashboard," and "Logout" via a navigation menu that would be visible in the header.</w:t>
      </w:r>
    </w:p>
    <w:p w:rsidR="008010FF" w:rsidRDefault="003C045F" w:rsidP="00BE7F2F">
      <w:pPr>
        <w:pStyle w:val="BodyText"/>
        <w:numPr>
          <w:ilvl w:val="0"/>
          <w:numId w:val="13"/>
        </w:numPr>
        <w:spacing w:before="197" w:line="276" w:lineRule="auto"/>
        <w:ind w:right="316"/>
        <w:jc w:val="both"/>
      </w:pPr>
      <w:r>
        <w:t>Search Jobs</w:t>
      </w:r>
      <w:r w:rsidR="000E3E79" w:rsidRPr="000E3E79">
        <w:t>:</w:t>
      </w:r>
    </w:p>
    <w:p w:rsidR="000E3E79" w:rsidRDefault="00274D7B" w:rsidP="008010FF">
      <w:pPr>
        <w:pStyle w:val="BodyText"/>
        <w:spacing w:before="197" w:line="276" w:lineRule="auto"/>
        <w:ind w:left="720" w:right="316"/>
        <w:jc w:val="both"/>
      </w:pPr>
      <w:r w:rsidRPr="00274D7B">
        <w:t>To search for jobs, users can enter a search term and press the button.</w:t>
      </w:r>
    </w:p>
    <w:p w:rsidR="008010FF" w:rsidRDefault="00174FDE" w:rsidP="00BE7F2F">
      <w:pPr>
        <w:pStyle w:val="BodyText"/>
        <w:numPr>
          <w:ilvl w:val="0"/>
          <w:numId w:val="13"/>
        </w:numPr>
        <w:spacing w:before="197" w:line="276" w:lineRule="auto"/>
        <w:ind w:right="316"/>
        <w:jc w:val="both"/>
      </w:pPr>
      <w:r w:rsidRPr="00174FDE">
        <w:t>Filters Section:</w:t>
      </w:r>
    </w:p>
    <w:p w:rsidR="00A84817" w:rsidRDefault="00344468" w:rsidP="008010FF">
      <w:pPr>
        <w:pStyle w:val="BodyText"/>
        <w:spacing w:before="197" w:line="276" w:lineRule="auto"/>
        <w:ind w:left="720" w:right="316"/>
        <w:jc w:val="both"/>
      </w:pPr>
      <w:r w:rsidRPr="00344468">
        <w:t xml:space="preserve">The page has a section for filters where users can narrow down job listings by "City" and "Experience." Users may refine their search results using the options provided. </w:t>
      </w:r>
    </w:p>
    <w:p w:rsidR="008010FF" w:rsidRDefault="00ED6AB8" w:rsidP="00BE7F2F">
      <w:pPr>
        <w:pStyle w:val="BodyText"/>
        <w:numPr>
          <w:ilvl w:val="0"/>
          <w:numId w:val="13"/>
        </w:numPr>
        <w:spacing w:before="197" w:line="276" w:lineRule="auto"/>
        <w:ind w:right="316"/>
        <w:jc w:val="both"/>
      </w:pPr>
      <w:r w:rsidRPr="00ED6AB8">
        <w:t>Job Listings</w:t>
      </w:r>
      <w:r>
        <w:t>:</w:t>
      </w:r>
    </w:p>
    <w:p w:rsidR="00ED6AB8" w:rsidRDefault="00A84817" w:rsidP="008010FF">
      <w:pPr>
        <w:pStyle w:val="BodyText"/>
        <w:spacing w:before="197" w:line="276" w:lineRule="auto"/>
        <w:ind w:left="720" w:right="316"/>
        <w:jc w:val="both"/>
      </w:pPr>
      <w:r w:rsidRPr="00A84817">
        <w:t>Based on the entered search terms or selected filters, the page dynamically loads job listings. Users can navigate through multiple pages of the job listings thanks to the pagination feature of the job listings.</w:t>
      </w:r>
    </w:p>
    <w:p w:rsidR="00A868C0" w:rsidRDefault="00A868C0" w:rsidP="00A868C0">
      <w:pPr>
        <w:pStyle w:val="BodyText"/>
        <w:spacing w:before="197" w:line="360" w:lineRule="auto"/>
        <w:ind w:left="720" w:right="316"/>
      </w:pPr>
    </w:p>
    <w:p w:rsidR="000E3E79" w:rsidRDefault="000E3E79" w:rsidP="000E3E79">
      <w:pPr>
        <w:rPr>
          <w:rFonts w:ascii="Calibri"/>
          <w:sz w:val="20"/>
        </w:rPr>
      </w:pPr>
    </w:p>
    <w:p w:rsidR="008B0118" w:rsidRDefault="00D87256" w:rsidP="008B0118">
      <w:pPr>
        <w:pStyle w:val="Caption"/>
      </w:pPr>
      <w:r>
        <w:rPr>
          <w:noProof/>
        </w:rPr>
        <w:drawing>
          <wp:inline distT="0" distB="0" distL="0" distR="0" wp14:anchorId="6F5B6C5C" wp14:editId="21590660">
            <wp:extent cx="5327763" cy="35115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40970" cy="3520288"/>
                    </a:xfrm>
                    <a:prstGeom prst="rect">
                      <a:avLst/>
                    </a:prstGeom>
                  </pic:spPr>
                </pic:pic>
              </a:graphicData>
            </a:graphic>
          </wp:inline>
        </w:drawing>
      </w:r>
    </w:p>
    <w:p w:rsidR="000E3E79" w:rsidRDefault="008B0118" w:rsidP="008B0118">
      <w:pPr>
        <w:pStyle w:val="Caption"/>
        <w:rPr>
          <w:rFonts w:ascii="Calibri"/>
          <w:sz w:val="20"/>
        </w:rPr>
      </w:pPr>
      <w:r>
        <w:t xml:space="preserve">Figure 4. </w:t>
      </w:r>
      <w:r w:rsidR="00BE7F2F">
        <w:fldChar w:fldCharType="begin"/>
      </w:r>
      <w:r w:rsidR="00BE7F2F">
        <w:instrText xml:space="preserve"> SEQ Figure_4. \* ARABIC </w:instrText>
      </w:r>
      <w:r w:rsidR="00BE7F2F">
        <w:fldChar w:fldCharType="separate"/>
      </w:r>
      <w:r w:rsidR="003E1C91">
        <w:rPr>
          <w:noProof/>
        </w:rPr>
        <w:t>2</w:t>
      </w:r>
      <w:r w:rsidR="00BE7F2F">
        <w:rPr>
          <w:noProof/>
        </w:rPr>
        <w:fldChar w:fldCharType="end"/>
      </w:r>
      <w:r w:rsidR="002E4DBF">
        <w:rPr>
          <w:noProof/>
        </w:rPr>
        <w:t>.</w:t>
      </w:r>
      <w:r w:rsidR="004E36A1">
        <w:rPr>
          <w:noProof/>
        </w:rPr>
        <w:t xml:space="preserve"> </w:t>
      </w:r>
      <w:r w:rsidR="004E36A1" w:rsidRPr="004E36A1">
        <w:rPr>
          <w:noProof/>
        </w:rPr>
        <w:t>Job Posting Page</w:t>
      </w:r>
    </w:p>
    <w:p w:rsidR="00C20E83" w:rsidRDefault="00C20E83" w:rsidP="00D87256">
      <w:pPr>
        <w:jc w:val="center"/>
        <w:rPr>
          <w:rFonts w:ascii="Calibri"/>
          <w:sz w:val="20"/>
        </w:rPr>
      </w:pPr>
    </w:p>
    <w:p w:rsidR="00C20E83" w:rsidRDefault="00C20E83" w:rsidP="00091D85">
      <w:pPr>
        <w:rPr>
          <w:rFonts w:ascii="Calibri"/>
          <w:sz w:val="20"/>
        </w:rPr>
      </w:pPr>
      <w:r>
        <w:rPr>
          <w:rFonts w:ascii="Calibri"/>
          <w:sz w:val="20"/>
        </w:rPr>
        <w:br w:type="page"/>
      </w:r>
    </w:p>
    <w:p w:rsidR="00C20E83" w:rsidRDefault="00C23C19" w:rsidP="00BE7F2F">
      <w:pPr>
        <w:pStyle w:val="Heading3"/>
        <w:numPr>
          <w:ilvl w:val="2"/>
          <w:numId w:val="5"/>
        </w:numPr>
        <w:tabs>
          <w:tab w:val="left" w:pos="701"/>
        </w:tabs>
      </w:pPr>
      <w:bookmarkStart w:id="56" w:name="_Toc136216248"/>
      <w:r>
        <w:lastRenderedPageBreak/>
        <w:t>Login</w:t>
      </w:r>
      <w:r w:rsidR="00C20E83">
        <w:t xml:space="preserve"> Page</w:t>
      </w:r>
      <w:bookmarkEnd w:id="56"/>
    </w:p>
    <w:p w:rsidR="00C20E83" w:rsidRDefault="005F26B8" w:rsidP="000F620B">
      <w:pPr>
        <w:pStyle w:val="BodyText"/>
        <w:spacing w:before="197" w:line="276" w:lineRule="auto"/>
        <w:ind w:left="100" w:right="316"/>
        <w:jc w:val="both"/>
      </w:pPr>
      <w:r>
        <w:t>The login page is designed to give users a user interface to access the job recruitment portal. There are two ways to log in: "Applicant Login" and "Employer Login." Users can enter their login information and authenticate themselves on this page in order to access their individual dashboard</w:t>
      </w:r>
      <w:r w:rsidR="009E26EC">
        <w:t>s.</w:t>
      </w:r>
    </w:p>
    <w:p w:rsidR="000F620B" w:rsidRDefault="009C22B3" w:rsidP="00BE7F2F">
      <w:pPr>
        <w:pStyle w:val="BodyText"/>
        <w:numPr>
          <w:ilvl w:val="0"/>
          <w:numId w:val="13"/>
        </w:numPr>
        <w:spacing w:before="197" w:line="360" w:lineRule="auto"/>
        <w:ind w:right="316"/>
        <w:jc w:val="both"/>
      </w:pPr>
      <w:r>
        <w:t>Login Options</w:t>
      </w:r>
      <w:r w:rsidR="00C20E83" w:rsidRPr="009C22B3">
        <w:t>:</w:t>
      </w:r>
    </w:p>
    <w:p w:rsidR="00C20E83" w:rsidRDefault="00521D75" w:rsidP="005F1521">
      <w:pPr>
        <w:pStyle w:val="BodyText"/>
        <w:spacing w:line="276" w:lineRule="auto"/>
        <w:ind w:left="720" w:right="316"/>
        <w:jc w:val="both"/>
      </w:pPr>
      <w:r w:rsidRPr="00521D75">
        <w:t>Two login options are shown in the content header section: "Applicant Login" and "Employer Login." Users can access the login pages for employers and applicants by clic</w:t>
      </w:r>
      <w:r>
        <w:t>king on the corresponding links</w:t>
      </w:r>
      <w:r w:rsidR="00C20E83" w:rsidRPr="00A84817">
        <w:t>.</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74116D" w:rsidP="0074116D">
      <w:pPr>
        <w:ind w:left="720" w:hanging="720"/>
        <w:jc w:val="center"/>
        <w:rPr>
          <w:rFonts w:ascii="Calibri"/>
          <w:sz w:val="20"/>
        </w:rPr>
      </w:pPr>
      <w:r>
        <w:rPr>
          <w:noProof/>
        </w:rPr>
        <w:drawing>
          <wp:inline distT="0" distB="0" distL="0" distR="0" wp14:anchorId="6F565B93" wp14:editId="5F041A46">
            <wp:extent cx="5163165" cy="23622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9274" cy="2374203"/>
                    </a:xfrm>
                    <a:prstGeom prst="rect">
                      <a:avLst/>
                    </a:prstGeom>
                  </pic:spPr>
                </pic:pic>
              </a:graphicData>
            </a:graphic>
          </wp:inline>
        </w:drawing>
      </w:r>
    </w:p>
    <w:p w:rsidR="00C20E83" w:rsidRDefault="007543C9" w:rsidP="007543C9">
      <w:pPr>
        <w:jc w:val="center"/>
        <w:rPr>
          <w:rFonts w:ascii="Calibri"/>
          <w:sz w:val="20"/>
        </w:rPr>
      </w:pPr>
      <w:r w:rsidRPr="007543C9">
        <w:rPr>
          <w:iCs/>
          <w:sz w:val="24"/>
          <w:szCs w:val="24"/>
        </w:rPr>
        <w:t>Figure 4.3. Login Page</w:t>
      </w:r>
      <w:r w:rsidR="00C20E83">
        <w:rPr>
          <w:rFonts w:ascii="Calibri"/>
          <w:sz w:val="20"/>
        </w:rPr>
        <w:br w:type="page"/>
      </w:r>
    </w:p>
    <w:p w:rsidR="00C20E83" w:rsidRDefault="0017300D" w:rsidP="00BE7F2F">
      <w:pPr>
        <w:pStyle w:val="Heading3"/>
        <w:numPr>
          <w:ilvl w:val="2"/>
          <w:numId w:val="5"/>
        </w:numPr>
        <w:tabs>
          <w:tab w:val="left" w:pos="701"/>
        </w:tabs>
      </w:pPr>
      <w:bookmarkStart w:id="57" w:name="_Toc136216249"/>
      <w:r>
        <w:lastRenderedPageBreak/>
        <w:t xml:space="preserve">Applicant Login </w:t>
      </w:r>
      <w:r w:rsidR="00C20E83">
        <w:t>Page</w:t>
      </w:r>
      <w:bookmarkEnd w:id="57"/>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0F0BFD" w:rsidRDefault="000F0BFD" w:rsidP="00BE7F2F">
      <w:pPr>
        <w:pStyle w:val="BodyText"/>
        <w:numPr>
          <w:ilvl w:val="0"/>
          <w:numId w:val="13"/>
        </w:numPr>
        <w:spacing w:before="197" w:line="276" w:lineRule="auto"/>
        <w:ind w:right="316"/>
        <w:jc w:val="both"/>
      </w:pPr>
      <w:r>
        <w:t>The “Session Check” checks for session variables (such as "$_SESSION['</w:t>
      </w:r>
      <w:proofErr w:type="spellStart"/>
      <w:r>
        <w:t>id_user</w:t>
      </w:r>
      <w:proofErr w:type="spellEnd"/>
      <w:r>
        <w:t>'] or "$_SESSION['</w:t>
      </w:r>
      <w:proofErr w:type="spellStart"/>
      <w:r>
        <w:t>id_company</w:t>
      </w:r>
      <w:proofErr w:type="spellEnd"/>
      <w:r>
        <w:t>']) to see if the user is already logged in. The user is directed to the '</w:t>
      </w:r>
      <w:proofErr w:type="spellStart"/>
      <w:r>
        <w:t>index.php</w:t>
      </w:r>
      <w:proofErr w:type="spellEnd"/>
      <w:r>
        <w:t>' page if they are already logged in.</w:t>
      </w:r>
    </w:p>
    <w:p w:rsidR="000F0BFD" w:rsidRDefault="000F0BFD" w:rsidP="00BE7F2F">
      <w:pPr>
        <w:pStyle w:val="BodyText"/>
        <w:numPr>
          <w:ilvl w:val="0"/>
          <w:numId w:val="13"/>
        </w:numPr>
        <w:spacing w:before="197" w:line="276" w:lineRule="auto"/>
        <w:ind w:right="316"/>
        <w:jc w:val="both"/>
      </w:pPr>
      <w:r>
        <w:t>Login Form is where Employers can authenticate themselves by entering their email and password in the login form. The 'action' attribute of the form is set to '</w:t>
      </w:r>
      <w:proofErr w:type="spellStart"/>
      <w:r>
        <w:t>checklogin.php</w:t>
      </w:r>
      <w:proofErr w:type="spellEnd"/>
      <w:r>
        <w:t>', indicating that the form's data will be sent there for additional processing.</w:t>
      </w:r>
    </w:p>
    <w:p w:rsidR="000F0BFD" w:rsidRDefault="000F0BFD" w:rsidP="00BE7F2F">
      <w:pPr>
        <w:pStyle w:val="BodyText"/>
        <w:numPr>
          <w:ilvl w:val="0"/>
          <w:numId w:val="13"/>
        </w:numPr>
        <w:spacing w:before="197" w:line="276" w:lineRule="auto"/>
        <w:ind w:right="316"/>
        <w:jc w:val="both"/>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17300D" w:rsidP="00C20E83">
      <w:pPr>
        <w:jc w:val="center"/>
        <w:rPr>
          <w:rFonts w:ascii="Calibri"/>
          <w:sz w:val="20"/>
        </w:rPr>
      </w:pPr>
      <w:r>
        <w:rPr>
          <w:noProof/>
        </w:rPr>
        <w:drawing>
          <wp:inline distT="0" distB="0" distL="0" distR="0" wp14:anchorId="3B70E3A5" wp14:editId="74DA0036">
            <wp:extent cx="5189771" cy="237443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0478" cy="2388479"/>
                    </a:xfrm>
                    <a:prstGeom prst="rect">
                      <a:avLst/>
                    </a:prstGeom>
                  </pic:spPr>
                </pic:pic>
              </a:graphicData>
            </a:graphic>
          </wp:inline>
        </w:drawing>
      </w:r>
    </w:p>
    <w:p w:rsidR="00C20E83" w:rsidRDefault="0048457B" w:rsidP="00C20E83">
      <w:pPr>
        <w:jc w:val="center"/>
        <w:rPr>
          <w:rFonts w:ascii="Calibri"/>
          <w:sz w:val="20"/>
        </w:rPr>
      </w:pPr>
      <w:r w:rsidRPr="0048457B">
        <w:rPr>
          <w:iCs/>
          <w:sz w:val="24"/>
          <w:szCs w:val="24"/>
        </w:rPr>
        <w:t>Figure 4.4. Applicant Login</w:t>
      </w:r>
    </w:p>
    <w:p w:rsidR="00C20E83" w:rsidRDefault="00C20E83">
      <w:pPr>
        <w:rPr>
          <w:rFonts w:ascii="Calibri"/>
          <w:sz w:val="20"/>
        </w:rPr>
      </w:pPr>
      <w:r>
        <w:rPr>
          <w:rFonts w:ascii="Calibri"/>
          <w:sz w:val="20"/>
        </w:rPr>
        <w:br w:type="page"/>
      </w:r>
    </w:p>
    <w:p w:rsidR="00C20E83" w:rsidRDefault="00C20E83" w:rsidP="00C20E83">
      <w:pPr>
        <w:jc w:val="center"/>
        <w:rPr>
          <w:rFonts w:ascii="Calibri"/>
          <w:sz w:val="20"/>
        </w:rPr>
      </w:pPr>
    </w:p>
    <w:p w:rsidR="00C20E83" w:rsidRDefault="00CE09C2" w:rsidP="00BE7F2F">
      <w:pPr>
        <w:pStyle w:val="Heading3"/>
        <w:numPr>
          <w:ilvl w:val="2"/>
          <w:numId w:val="5"/>
        </w:numPr>
        <w:tabs>
          <w:tab w:val="left" w:pos="701"/>
        </w:tabs>
      </w:pPr>
      <w:bookmarkStart w:id="58" w:name="_Toc136216250"/>
      <w:r>
        <w:t>Employer Login</w:t>
      </w:r>
      <w:r w:rsidR="00C20E83">
        <w:t xml:space="preserve"> Page</w:t>
      </w:r>
      <w:bookmarkEnd w:id="58"/>
    </w:p>
    <w:p w:rsidR="00C20E83" w:rsidRDefault="00C20E83" w:rsidP="00451622">
      <w:pPr>
        <w:pStyle w:val="BodyText"/>
        <w:spacing w:before="197" w:line="360" w:lineRule="auto"/>
        <w:ind w:left="100" w:right="316"/>
        <w:jc w:val="both"/>
      </w:pPr>
      <w:r w:rsidRPr="00F33A3F">
        <w:t>The following feature</w:t>
      </w:r>
      <w:r>
        <w:t>s would be displayed on the</w:t>
      </w:r>
      <w:r w:rsidRPr="00F33A3F">
        <w:t xml:space="preserve"> page's output:</w:t>
      </w:r>
      <w:r w:rsidRPr="002D5EEE">
        <w:t xml:space="preserve"> </w:t>
      </w:r>
    </w:p>
    <w:p w:rsidR="006325AE" w:rsidRDefault="00386554" w:rsidP="00BE7F2F">
      <w:pPr>
        <w:pStyle w:val="BodyText"/>
        <w:numPr>
          <w:ilvl w:val="0"/>
          <w:numId w:val="13"/>
        </w:numPr>
        <w:spacing w:before="197" w:line="276" w:lineRule="auto"/>
        <w:ind w:right="316"/>
        <w:jc w:val="both"/>
      </w:pPr>
      <w:r>
        <w:t xml:space="preserve">The “Session Check” </w:t>
      </w:r>
      <w:r w:rsidR="006325AE">
        <w:t>checks for session variables (such as "$_SESSION['</w:t>
      </w:r>
      <w:proofErr w:type="spellStart"/>
      <w:r w:rsidR="006325AE">
        <w:t>id_user</w:t>
      </w:r>
      <w:proofErr w:type="spellEnd"/>
      <w:r w:rsidR="006325AE">
        <w:t>'] or "$_SESSION['</w:t>
      </w:r>
      <w:proofErr w:type="spellStart"/>
      <w:r w:rsidR="006325AE">
        <w:t>id_company</w:t>
      </w:r>
      <w:proofErr w:type="spellEnd"/>
      <w:r w:rsidR="006325AE">
        <w:t>']) to see if the user is already logged in. The user is directed to the '</w:t>
      </w:r>
      <w:proofErr w:type="spellStart"/>
      <w:r w:rsidR="006325AE">
        <w:t>index.php</w:t>
      </w:r>
      <w:proofErr w:type="spellEnd"/>
      <w:r w:rsidR="006325AE">
        <w:t>' page if they are already logged in.</w:t>
      </w:r>
    </w:p>
    <w:p w:rsidR="006325AE" w:rsidRDefault="00386554" w:rsidP="00BE7F2F">
      <w:pPr>
        <w:pStyle w:val="BodyText"/>
        <w:numPr>
          <w:ilvl w:val="0"/>
          <w:numId w:val="13"/>
        </w:numPr>
        <w:spacing w:before="197" w:line="276" w:lineRule="auto"/>
        <w:ind w:right="316"/>
        <w:jc w:val="both"/>
      </w:pPr>
      <w:r>
        <w:t xml:space="preserve">Login Form is where </w:t>
      </w:r>
      <w:r w:rsidR="00CD4636">
        <w:t>Employers</w:t>
      </w:r>
      <w:r w:rsidR="006325AE">
        <w:t xml:space="preserve"> can authenticate themselves by entering their email and password in the login form. The 'action' attribute of the form is set to '</w:t>
      </w:r>
      <w:proofErr w:type="spellStart"/>
      <w:r w:rsidR="006325AE">
        <w:t>checklogin.php</w:t>
      </w:r>
      <w:proofErr w:type="spellEnd"/>
      <w:r w:rsidR="006325AE">
        <w:t>', indicating that the form's data will be sent there for additional processing.</w:t>
      </w:r>
    </w:p>
    <w:p w:rsidR="006325AE" w:rsidRDefault="006325AE" w:rsidP="00BE7F2F">
      <w:pPr>
        <w:pStyle w:val="BodyText"/>
        <w:numPr>
          <w:ilvl w:val="0"/>
          <w:numId w:val="13"/>
        </w:numPr>
        <w:spacing w:before="197" w:line="276" w:lineRule="auto"/>
        <w:ind w:right="316"/>
        <w:jc w:val="both"/>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D26CED" w:rsidP="002D4EB6">
      <w:pPr>
        <w:jc w:val="center"/>
        <w:rPr>
          <w:rFonts w:ascii="Calibri"/>
          <w:sz w:val="20"/>
        </w:rPr>
      </w:pPr>
      <w:r>
        <w:rPr>
          <w:noProof/>
        </w:rPr>
        <w:drawing>
          <wp:inline distT="0" distB="0" distL="0" distR="0" wp14:anchorId="6A471E90" wp14:editId="456C5966">
            <wp:extent cx="5329381" cy="2438305"/>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58595" cy="2451671"/>
                    </a:xfrm>
                    <a:prstGeom prst="rect">
                      <a:avLst/>
                    </a:prstGeom>
                  </pic:spPr>
                </pic:pic>
              </a:graphicData>
            </a:graphic>
          </wp:inline>
        </w:drawing>
      </w:r>
    </w:p>
    <w:p w:rsidR="00D26CED" w:rsidRDefault="00857A4E" w:rsidP="00857A4E">
      <w:pPr>
        <w:jc w:val="center"/>
        <w:rPr>
          <w:rFonts w:ascii="Calibri"/>
          <w:sz w:val="20"/>
        </w:rPr>
      </w:pPr>
      <w:r w:rsidRPr="00857A4E">
        <w:rPr>
          <w:iCs/>
          <w:sz w:val="24"/>
          <w:szCs w:val="24"/>
        </w:rPr>
        <w:t>Figure 4.5. Employer Login</w:t>
      </w:r>
    </w:p>
    <w:p w:rsidR="00D26CED" w:rsidRDefault="00D26CED">
      <w:pPr>
        <w:rPr>
          <w:rFonts w:ascii="Calibri"/>
          <w:sz w:val="20"/>
        </w:rPr>
      </w:pPr>
      <w:r>
        <w:rPr>
          <w:rFonts w:ascii="Calibri"/>
          <w:sz w:val="20"/>
        </w:rPr>
        <w:br w:type="page"/>
      </w:r>
    </w:p>
    <w:p w:rsidR="006A2778" w:rsidRDefault="00DB4BCC" w:rsidP="00BE7F2F">
      <w:pPr>
        <w:pStyle w:val="Heading3"/>
        <w:numPr>
          <w:ilvl w:val="2"/>
          <w:numId w:val="5"/>
        </w:numPr>
        <w:tabs>
          <w:tab w:val="left" w:pos="701"/>
        </w:tabs>
      </w:pPr>
      <w:bookmarkStart w:id="59" w:name="_Toc136216251"/>
      <w:r>
        <w:lastRenderedPageBreak/>
        <w:t>Sign Up</w:t>
      </w:r>
      <w:r w:rsidR="006A2778">
        <w:t xml:space="preserve"> Page</w:t>
      </w:r>
      <w:bookmarkEnd w:id="59"/>
    </w:p>
    <w:p w:rsidR="00E7409B" w:rsidRDefault="00E7409B" w:rsidP="009D1AA5">
      <w:pPr>
        <w:pStyle w:val="BodyText"/>
        <w:spacing w:before="197" w:line="360" w:lineRule="auto"/>
        <w:ind w:left="100" w:right="316"/>
        <w:jc w:val="both"/>
      </w:pPr>
      <w:r>
        <w:t>The provided code's primary function is to build a sign-up page for a job search engine. The two registration options available to users are "Applicant Registratio</w:t>
      </w:r>
      <w:r w:rsidR="00893B9B">
        <w:t>n" and "Employer Registration."</w:t>
      </w:r>
    </w:p>
    <w:p w:rsidR="00E7409B" w:rsidRDefault="00E7409B" w:rsidP="009D1AA5">
      <w:pPr>
        <w:pStyle w:val="BodyText"/>
        <w:spacing w:before="197" w:line="360" w:lineRule="auto"/>
        <w:ind w:left="100" w:right="316"/>
        <w:jc w:val="both"/>
      </w:pPr>
      <w:r>
        <w:t>The page aims to make the registration process easier for people who are interested in either posting job listings as employers or applicants. The page offers users a clear and user-friendly interface for choosing their desired path by offering two distinct registration options i</w:t>
      </w:r>
      <w:r w:rsidR="00893B9B">
        <w:t>n aesthetically pleasing boxes.</w:t>
      </w:r>
    </w:p>
    <w:p w:rsidR="006A2778" w:rsidRDefault="00E7409B" w:rsidP="009D1AA5">
      <w:pPr>
        <w:pStyle w:val="BodyText"/>
        <w:spacing w:before="197" w:line="360" w:lineRule="auto"/>
        <w:ind w:left="100" w:right="316"/>
        <w:jc w:val="both"/>
      </w:pPr>
      <w:r>
        <w:t>In general, this page's primary function is to act as a starting point for users to register and interact with the job recruitment portal, depending on whether they want to register as applicants or employers.</w:t>
      </w:r>
    </w:p>
    <w:p w:rsidR="006A2778" w:rsidRDefault="006A2778" w:rsidP="006A2778">
      <w:pPr>
        <w:pStyle w:val="BodyText"/>
        <w:spacing w:before="197" w:line="360" w:lineRule="auto"/>
        <w:ind w:left="720" w:right="316"/>
      </w:pPr>
    </w:p>
    <w:p w:rsidR="006A2778" w:rsidRDefault="001906B0" w:rsidP="003B02A5">
      <w:pPr>
        <w:ind w:left="720" w:hanging="720"/>
        <w:jc w:val="center"/>
        <w:rPr>
          <w:rFonts w:ascii="Calibri"/>
          <w:sz w:val="20"/>
        </w:rPr>
      </w:pPr>
      <w:r>
        <w:rPr>
          <w:noProof/>
        </w:rPr>
        <w:drawing>
          <wp:inline distT="0" distB="0" distL="0" distR="0" wp14:anchorId="68AE64C9" wp14:editId="055D5ED8">
            <wp:extent cx="5788142" cy="26481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4445" cy="2664807"/>
                    </a:xfrm>
                    <a:prstGeom prst="rect">
                      <a:avLst/>
                    </a:prstGeom>
                  </pic:spPr>
                </pic:pic>
              </a:graphicData>
            </a:graphic>
          </wp:inline>
        </w:drawing>
      </w:r>
    </w:p>
    <w:p w:rsidR="00AB274F" w:rsidRDefault="00716795" w:rsidP="001906B0">
      <w:pPr>
        <w:jc w:val="center"/>
        <w:rPr>
          <w:rFonts w:ascii="Calibri"/>
          <w:sz w:val="20"/>
        </w:rPr>
      </w:pPr>
      <w:r w:rsidRPr="00716795">
        <w:rPr>
          <w:iCs/>
          <w:sz w:val="24"/>
          <w:szCs w:val="24"/>
        </w:rPr>
        <w:t>Figure 4.6. Sign Up Page</w:t>
      </w:r>
    </w:p>
    <w:p w:rsidR="00AB274F" w:rsidRDefault="00AB274F" w:rsidP="00AB274F">
      <w:pPr>
        <w:rPr>
          <w:rFonts w:ascii="Calibri"/>
          <w:sz w:val="20"/>
        </w:rPr>
      </w:pPr>
      <w:r>
        <w:rPr>
          <w:rFonts w:ascii="Calibri"/>
          <w:sz w:val="20"/>
        </w:rPr>
        <w:br w:type="page"/>
      </w:r>
    </w:p>
    <w:p w:rsidR="00AB274F" w:rsidRDefault="00623A68" w:rsidP="00BE7F2F">
      <w:pPr>
        <w:pStyle w:val="Heading3"/>
        <w:numPr>
          <w:ilvl w:val="2"/>
          <w:numId w:val="5"/>
        </w:numPr>
        <w:tabs>
          <w:tab w:val="left" w:pos="701"/>
        </w:tabs>
      </w:pPr>
      <w:bookmarkStart w:id="60" w:name="_Toc136216252"/>
      <w:r>
        <w:lastRenderedPageBreak/>
        <w:t xml:space="preserve">Applicant </w:t>
      </w:r>
      <w:r w:rsidR="005C3596">
        <w:t>Registration</w:t>
      </w:r>
      <w:r w:rsidR="00AB274F">
        <w:t xml:space="preserve"> Page</w:t>
      </w:r>
      <w:bookmarkEnd w:id="60"/>
    </w:p>
    <w:p w:rsidR="0055430D" w:rsidRDefault="0055430D" w:rsidP="00D70944">
      <w:pPr>
        <w:pStyle w:val="BodyText"/>
        <w:spacing w:before="197" w:line="276" w:lineRule="auto"/>
        <w:ind w:left="100" w:right="316"/>
      </w:pPr>
      <w:r>
        <w:t>This page's objective is mainly a user sign-up form for applicants. The following are th</w:t>
      </w:r>
      <w:r w:rsidR="001F4C7A">
        <w:t>e features and functionalities:</w:t>
      </w:r>
    </w:p>
    <w:p w:rsidR="0055430D" w:rsidRDefault="0055430D" w:rsidP="00BE7F2F">
      <w:pPr>
        <w:pStyle w:val="BodyText"/>
        <w:numPr>
          <w:ilvl w:val="0"/>
          <w:numId w:val="49"/>
        </w:numPr>
        <w:spacing w:before="197" w:line="276" w:lineRule="auto"/>
        <w:ind w:right="316"/>
        <w:jc w:val="both"/>
      </w:pPr>
      <w:r>
        <w:t>Users can enter personal information such as their first and last names, email addresses, CNICs (national identification numbers), short bios, dates of birth, ages, and graduation years, as well as their highest educational attainment and stream. Users can also upload their resumes (only in PDF format) and provide contact information.</w:t>
      </w:r>
    </w:p>
    <w:p w:rsidR="0055430D" w:rsidRDefault="0055430D" w:rsidP="00BE7F2F">
      <w:pPr>
        <w:pStyle w:val="BodyText"/>
        <w:numPr>
          <w:ilvl w:val="0"/>
          <w:numId w:val="49"/>
        </w:numPr>
        <w:spacing w:before="197" w:line="276" w:lineRule="auto"/>
        <w:ind w:right="316"/>
        <w:jc w:val="both"/>
      </w:pPr>
      <w:r>
        <w:t>For data validation and restrictions, a variety of input fields have attributes like "required," "</w:t>
      </w:r>
      <w:proofErr w:type="spellStart"/>
      <w:r>
        <w:t>minlength</w:t>
      </w:r>
      <w:proofErr w:type="spellEnd"/>
      <w:r>
        <w:t>," "</w:t>
      </w:r>
      <w:proofErr w:type="spellStart"/>
      <w:r>
        <w:t>maxlength</w:t>
      </w:r>
      <w:proofErr w:type="spellEnd"/>
      <w:r>
        <w:t>," and "</w:t>
      </w:r>
      <w:proofErr w:type="spellStart"/>
      <w:r>
        <w:t>readonly</w:t>
      </w:r>
      <w:proofErr w:type="spellEnd"/>
      <w:r>
        <w:t>."</w:t>
      </w:r>
    </w:p>
    <w:p w:rsidR="0055430D" w:rsidRDefault="0055430D" w:rsidP="00BE7F2F">
      <w:pPr>
        <w:pStyle w:val="BodyText"/>
        <w:numPr>
          <w:ilvl w:val="0"/>
          <w:numId w:val="49"/>
        </w:numPr>
        <w:spacing w:before="197" w:line="276" w:lineRule="auto"/>
        <w:ind w:right="316"/>
        <w:jc w:val="both"/>
      </w:pPr>
      <w:r>
        <w:t>Dynamic Calculations: The script has JavaScript code that uses the user's selected date of birth to determine their age. The "Age" input field is then automatically updated with the calculated age.</w:t>
      </w:r>
    </w:p>
    <w:p w:rsidR="00C56FDF" w:rsidRDefault="00AB274F" w:rsidP="001F4C7A">
      <w:pPr>
        <w:pStyle w:val="BodyText"/>
        <w:spacing w:before="197" w:line="360" w:lineRule="auto"/>
        <w:ind w:left="100" w:right="316"/>
      </w:pPr>
      <w:r w:rsidRPr="000A292F">
        <w:t>.</w:t>
      </w:r>
    </w:p>
    <w:p w:rsidR="00F51F4E" w:rsidRDefault="00D22A28" w:rsidP="00F51F4E">
      <w:pPr>
        <w:pStyle w:val="BodyText"/>
        <w:spacing w:before="197" w:line="360" w:lineRule="auto"/>
        <w:ind w:right="316"/>
        <w:jc w:val="center"/>
      </w:pPr>
      <w:r>
        <w:rPr>
          <w:noProof/>
        </w:rPr>
        <w:drawing>
          <wp:inline distT="0" distB="0" distL="0" distR="0" wp14:anchorId="6A0C468E" wp14:editId="73FB975D">
            <wp:extent cx="5379085" cy="4057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1221" cy="4074348"/>
                    </a:xfrm>
                    <a:prstGeom prst="rect">
                      <a:avLst/>
                    </a:prstGeom>
                  </pic:spPr>
                </pic:pic>
              </a:graphicData>
            </a:graphic>
          </wp:inline>
        </w:drawing>
      </w:r>
    </w:p>
    <w:p w:rsidR="00AB274F" w:rsidRDefault="0007124D" w:rsidP="0007124D">
      <w:pPr>
        <w:jc w:val="center"/>
        <w:rPr>
          <w:rFonts w:ascii="Calibri"/>
          <w:sz w:val="20"/>
        </w:rPr>
      </w:pPr>
      <w:r w:rsidRPr="0007124D">
        <w:rPr>
          <w:iCs/>
          <w:sz w:val="24"/>
          <w:szCs w:val="24"/>
        </w:rPr>
        <w:t>Figure 4.7. Applicant Sign Up</w:t>
      </w:r>
    </w:p>
    <w:p w:rsidR="005C3596" w:rsidRDefault="005C3596">
      <w:pPr>
        <w:rPr>
          <w:rFonts w:ascii="Calibri"/>
          <w:sz w:val="20"/>
        </w:rPr>
      </w:pPr>
      <w:r>
        <w:rPr>
          <w:rFonts w:ascii="Calibri"/>
          <w:sz w:val="20"/>
        </w:rPr>
        <w:br w:type="page"/>
      </w:r>
    </w:p>
    <w:p w:rsidR="00AB274F" w:rsidRDefault="00AB274F" w:rsidP="00AB274F">
      <w:pPr>
        <w:jc w:val="center"/>
        <w:rPr>
          <w:rFonts w:ascii="Calibri"/>
          <w:sz w:val="20"/>
        </w:rPr>
      </w:pPr>
    </w:p>
    <w:p w:rsidR="005C3596" w:rsidRDefault="00ED6DF9" w:rsidP="00BE7F2F">
      <w:pPr>
        <w:pStyle w:val="Heading3"/>
        <w:numPr>
          <w:ilvl w:val="2"/>
          <w:numId w:val="5"/>
        </w:numPr>
        <w:tabs>
          <w:tab w:val="left" w:pos="701"/>
        </w:tabs>
      </w:pPr>
      <w:bookmarkStart w:id="61" w:name="_Toc136216253"/>
      <w:r>
        <w:t>Employer</w:t>
      </w:r>
      <w:r w:rsidR="005C3596">
        <w:t xml:space="preserve"> Registration Page</w:t>
      </w:r>
      <w:bookmarkEnd w:id="61"/>
    </w:p>
    <w:p w:rsidR="005C3596" w:rsidRDefault="005C3596" w:rsidP="004D27FC">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C2638B" w:rsidRDefault="00C2638B" w:rsidP="00BE7F2F">
      <w:pPr>
        <w:pStyle w:val="BodyText"/>
        <w:numPr>
          <w:ilvl w:val="0"/>
          <w:numId w:val="48"/>
        </w:numPr>
        <w:spacing w:before="197"/>
        <w:ind w:right="316"/>
        <w:jc w:val="both"/>
      </w:pPr>
      <w:r>
        <w:t>Menu for navigating:</w:t>
      </w:r>
    </w:p>
    <w:p w:rsidR="00601F20" w:rsidRDefault="00601F20" w:rsidP="004D27FC">
      <w:pPr>
        <w:pStyle w:val="BodyText"/>
        <w:spacing w:before="197" w:line="276" w:lineRule="auto"/>
        <w:ind w:left="720" w:right="316"/>
        <w:jc w:val="both"/>
      </w:pPr>
      <w:r>
        <w:t xml:space="preserve">Depending on the user's authentication status, the navigation menu has options like "Jobs," "Login," "Sign Up," "Dashboard," and "Logout." </w:t>
      </w:r>
    </w:p>
    <w:p w:rsidR="00C2638B" w:rsidRDefault="00C2638B" w:rsidP="00BE7F2F">
      <w:pPr>
        <w:pStyle w:val="BodyText"/>
        <w:numPr>
          <w:ilvl w:val="0"/>
          <w:numId w:val="48"/>
        </w:numPr>
        <w:spacing w:before="197"/>
        <w:ind w:right="316"/>
        <w:jc w:val="both"/>
      </w:pPr>
      <w:r>
        <w:t>Form of Registration:</w:t>
      </w:r>
    </w:p>
    <w:p w:rsidR="00601F20" w:rsidRDefault="00601F20" w:rsidP="004D27FC">
      <w:pPr>
        <w:pStyle w:val="BodyText"/>
        <w:spacing w:before="197" w:line="276" w:lineRule="auto"/>
        <w:ind w:left="720" w:right="316"/>
        <w:jc w:val="both"/>
      </w:pPr>
      <w:r>
        <w:t>Employers are able to enter information on the form, including their full name, company name, website, email, a brief description of their company, password, a phone number, and the city, state, and country where they are located.</w:t>
      </w:r>
    </w:p>
    <w:p w:rsidR="00D967E6" w:rsidRDefault="00601F20" w:rsidP="00BE7F2F">
      <w:pPr>
        <w:pStyle w:val="BodyText"/>
        <w:numPr>
          <w:ilvl w:val="0"/>
          <w:numId w:val="48"/>
        </w:numPr>
        <w:spacing w:before="197" w:line="276" w:lineRule="auto"/>
        <w:ind w:right="316"/>
        <w:jc w:val="both"/>
      </w:pPr>
      <w:r>
        <w:t xml:space="preserve">For data validation and restrictions, different form fields have attributes like required, </w:t>
      </w:r>
      <w:proofErr w:type="spellStart"/>
      <w:r>
        <w:t>minlength</w:t>
      </w:r>
      <w:proofErr w:type="spellEnd"/>
      <w:r>
        <w:t xml:space="preserve">, </w:t>
      </w:r>
      <w:proofErr w:type="spellStart"/>
      <w:r>
        <w:t>maxlength</w:t>
      </w:r>
      <w:proofErr w:type="spellEnd"/>
      <w:r>
        <w:t>, and autocomplete.</w:t>
      </w:r>
    </w:p>
    <w:p w:rsidR="00750970" w:rsidRDefault="00750970" w:rsidP="00D967E6">
      <w:pPr>
        <w:pStyle w:val="BodyText"/>
        <w:spacing w:before="197" w:line="276" w:lineRule="auto"/>
        <w:ind w:right="316"/>
        <w:jc w:val="both"/>
      </w:pPr>
      <w:r>
        <w:br/>
        <w:t xml:space="preserve"> </w:t>
      </w:r>
    </w:p>
    <w:p w:rsidR="005C3596" w:rsidRDefault="0053266A" w:rsidP="003F6F74">
      <w:pPr>
        <w:pStyle w:val="BodyText"/>
        <w:spacing w:before="197" w:line="360" w:lineRule="auto"/>
        <w:ind w:right="316"/>
        <w:jc w:val="center"/>
      </w:pPr>
      <w:r>
        <w:rPr>
          <w:noProof/>
        </w:rPr>
        <w:drawing>
          <wp:inline distT="0" distB="0" distL="0" distR="0" wp14:anchorId="15EACC90" wp14:editId="6BB67ADD">
            <wp:extent cx="5775246" cy="3467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93964" cy="3478834"/>
                    </a:xfrm>
                    <a:prstGeom prst="rect">
                      <a:avLst/>
                    </a:prstGeom>
                  </pic:spPr>
                </pic:pic>
              </a:graphicData>
            </a:graphic>
          </wp:inline>
        </w:drawing>
      </w:r>
    </w:p>
    <w:p w:rsidR="00DB1047" w:rsidRPr="00DB1047" w:rsidRDefault="000E6B0B" w:rsidP="000E6B0B">
      <w:pPr>
        <w:jc w:val="center"/>
        <w:rPr>
          <w:rFonts w:ascii="Calibri"/>
          <w:sz w:val="20"/>
        </w:rPr>
      </w:pPr>
      <w:r w:rsidRPr="000E6B0B">
        <w:rPr>
          <w:iCs/>
          <w:sz w:val="24"/>
          <w:szCs w:val="24"/>
        </w:rPr>
        <w:t>Figure 4.8. Employer Sign Up</w:t>
      </w:r>
      <w:r w:rsidR="00DB1047">
        <w:rPr>
          <w:rFonts w:ascii="Calibri"/>
          <w:sz w:val="20"/>
        </w:rPr>
        <w:br w:type="page"/>
      </w:r>
    </w:p>
    <w:p w:rsidR="00235B2F" w:rsidRDefault="00235B2F" w:rsidP="00235B2F">
      <w:pPr>
        <w:jc w:val="center"/>
        <w:rPr>
          <w:rFonts w:ascii="Calibri"/>
          <w:sz w:val="20"/>
        </w:rPr>
      </w:pPr>
    </w:p>
    <w:p w:rsidR="00235B2F" w:rsidRDefault="00974D13" w:rsidP="00BE7F2F">
      <w:pPr>
        <w:pStyle w:val="Heading3"/>
        <w:numPr>
          <w:ilvl w:val="2"/>
          <w:numId w:val="5"/>
        </w:numPr>
        <w:tabs>
          <w:tab w:val="left" w:pos="701"/>
        </w:tabs>
      </w:pPr>
      <w:bookmarkStart w:id="62" w:name="_Toc136216254"/>
      <w:r>
        <w:t>Applicant Dashboard</w:t>
      </w:r>
      <w:r w:rsidR="00235B2F">
        <w:t xml:space="preserve"> </w:t>
      </w:r>
      <w:r>
        <w:t>– Edit Profile</w:t>
      </w:r>
      <w:bookmarkEnd w:id="62"/>
    </w:p>
    <w:p w:rsidR="00DA3B6B" w:rsidRDefault="00DA3B6B" w:rsidP="00CE3165">
      <w:pPr>
        <w:pStyle w:val="BodyText"/>
        <w:spacing w:before="197" w:line="276" w:lineRule="auto"/>
        <w:ind w:left="100" w:right="316"/>
        <w:jc w:val="both"/>
      </w:pPr>
      <w:r>
        <w:t>Users who are logged in can edit their profile details on this page. The output page's features and capabilities include:</w:t>
      </w:r>
    </w:p>
    <w:p w:rsidR="00DA3B6B" w:rsidRDefault="00DA3B6B" w:rsidP="00BE7F2F">
      <w:pPr>
        <w:pStyle w:val="BodyText"/>
        <w:numPr>
          <w:ilvl w:val="0"/>
          <w:numId w:val="47"/>
        </w:numPr>
        <w:spacing w:before="197" w:line="276" w:lineRule="auto"/>
        <w:ind w:right="316"/>
        <w:jc w:val="both"/>
      </w:pPr>
      <w:r>
        <w:t>Display of Profile Information: The user's information is retrieved from the database and shown in the form fields so they can see their current profile information.</w:t>
      </w:r>
    </w:p>
    <w:p w:rsidR="00DA3B6B" w:rsidRDefault="00DA3B6B" w:rsidP="00BE7F2F">
      <w:pPr>
        <w:pStyle w:val="BodyText"/>
        <w:numPr>
          <w:ilvl w:val="0"/>
          <w:numId w:val="47"/>
        </w:numPr>
        <w:spacing w:before="197" w:line="276" w:lineRule="auto"/>
        <w:ind w:right="316"/>
        <w:jc w:val="both"/>
      </w:pPr>
      <w:r>
        <w:t>Users can update their profile information, including their first and last names, addresses, cities and states, phone numbers, highest educational qualifications, streams, and skills, as well as the "about me" section. The user's previous data is pre-filled into the form fields, making it simple to make changes.</w:t>
      </w:r>
    </w:p>
    <w:p w:rsidR="00235B2F" w:rsidRDefault="00DA3B6B" w:rsidP="00BE7F2F">
      <w:pPr>
        <w:pStyle w:val="BodyText"/>
        <w:numPr>
          <w:ilvl w:val="0"/>
          <w:numId w:val="47"/>
        </w:numPr>
        <w:spacing w:before="197" w:line="276" w:lineRule="auto"/>
        <w:ind w:right="316"/>
        <w:jc w:val="both"/>
      </w:pPr>
      <w:r>
        <w:t>Users have the option of uploading or changing their resume file. In order to update their resume for job applications, they can do so.</w:t>
      </w:r>
    </w:p>
    <w:p w:rsidR="00DA3B6B" w:rsidRDefault="00DA3B6B" w:rsidP="00DA3B6B">
      <w:pPr>
        <w:pStyle w:val="BodyText"/>
        <w:spacing w:before="197" w:line="360" w:lineRule="auto"/>
        <w:ind w:left="100" w:right="316"/>
      </w:pPr>
    </w:p>
    <w:p w:rsidR="00235B2F" w:rsidRDefault="003E4664" w:rsidP="003F6F74">
      <w:pPr>
        <w:pStyle w:val="BodyText"/>
        <w:spacing w:before="197" w:line="360" w:lineRule="auto"/>
        <w:ind w:right="316"/>
        <w:jc w:val="center"/>
      </w:pPr>
      <w:r>
        <w:rPr>
          <w:noProof/>
        </w:rPr>
        <w:drawing>
          <wp:inline distT="0" distB="0" distL="0" distR="0" wp14:anchorId="52946639" wp14:editId="22226EF4">
            <wp:extent cx="5581402" cy="402227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966" cy="4045022"/>
                    </a:xfrm>
                    <a:prstGeom prst="rect">
                      <a:avLst/>
                    </a:prstGeom>
                  </pic:spPr>
                </pic:pic>
              </a:graphicData>
            </a:graphic>
          </wp:inline>
        </w:drawing>
      </w:r>
    </w:p>
    <w:p w:rsidR="00235B2F" w:rsidRPr="00DB1047" w:rsidRDefault="00F80EEB" w:rsidP="00F80EEB">
      <w:pPr>
        <w:jc w:val="center"/>
        <w:rPr>
          <w:rFonts w:ascii="Calibri"/>
          <w:sz w:val="20"/>
        </w:rPr>
      </w:pPr>
      <w:r w:rsidRPr="00F80EEB">
        <w:rPr>
          <w:iCs/>
          <w:sz w:val="24"/>
          <w:szCs w:val="24"/>
        </w:rPr>
        <w:t>Figure 4.9. Applicant Dashboard</w:t>
      </w:r>
      <w:r w:rsidR="00235B2F">
        <w:rPr>
          <w:rFonts w:ascii="Calibri"/>
          <w:sz w:val="20"/>
        </w:rPr>
        <w:br w:type="page"/>
      </w:r>
    </w:p>
    <w:p w:rsidR="00235B2F" w:rsidRDefault="00235B2F" w:rsidP="00235B2F">
      <w:pPr>
        <w:jc w:val="center"/>
        <w:rPr>
          <w:rFonts w:ascii="Calibri"/>
          <w:sz w:val="20"/>
        </w:rPr>
      </w:pPr>
    </w:p>
    <w:p w:rsidR="00235B2F" w:rsidRDefault="00952A85" w:rsidP="00952A85">
      <w:pPr>
        <w:pStyle w:val="Heading3"/>
        <w:tabs>
          <w:tab w:val="left" w:pos="701"/>
        </w:tabs>
      </w:pPr>
      <w:bookmarkStart w:id="63" w:name="_Toc136216255"/>
      <w:r>
        <w:t xml:space="preserve">4.2.10. </w:t>
      </w:r>
      <w:r w:rsidR="000E2CCA">
        <w:t>Applicant</w:t>
      </w:r>
      <w:r w:rsidR="00235B2F">
        <w:t xml:space="preserve"> </w:t>
      </w:r>
      <w:r w:rsidR="000E2CCA">
        <w:t xml:space="preserve">Dashboard – </w:t>
      </w:r>
      <w:r w:rsidR="00316B25">
        <w:t xml:space="preserve">Job </w:t>
      </w:r>
      <w:r w:rsidR="00E9764E">
        <w:t>Applications</w:t>
      </w:r>
      <w:bookmarkEnd w:id="63"/>
    </w:p>
    <w:p w:rsidR="00235B2F" w:rsidRDefault="00235B2F" w:rsidP="00D21995">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1746B6" w:rsidRDefault="001746B6" w:rsidP="00BE7F2F">
      <w:pPr>
        <w:pStyle w:val="BodyText"/>
        <w:numPr>
          <w:ilvl w:val="0"/>
          <w:numId w:val="13"/>
        </w:numPr>
        <w:spacing w:before="197" w:line="276" w:lineRule="auto"/>
        <w:ind w:right="316"/>
        <w:jc w:val="both"/>
      </w:pPr>
      <w:r>
        <w:t>The page has a header section with a navigation menu and a logo. Users can access various website sections, including the list of vacant positions, using the navigation menu.</w:t>
      </w:r>
    </w:p>
    <w:p w:rsidR="001746B6" w:rsidRDefault="001746B6" w:rsidP="00BE7F2F">
      <w:pPr>
        <w:pStyle w:val="BodyText"/>
        <w:numPr>
          <w:ilvl w:val="0"/>
          <w:numId w:val="13"/>
        </w:numPr>
        <w:spacing w:before="197" w:line="276" w:lineRule="auto"/>
        <w:ind w:right="316"/>
        <w:jc w:val="both"/>
      </w:pPr>
      <w:r>
        <w:t>The user's name and links to several profile-related actions, such as editing their profile, accessing their mailbox, and changing settings, are displayed in the sidebar on the left side of the page.</w:t>
      </w:r>
    </w:p>
    <w:p w:rsidR="00235B2F" w:rsidRDefault="001746B6" w:rsidP="00BE7F2F">
      <w:pPr>
        <w:pStyle w:val="BodyText"/>
        <w:numPr>
          <w:ilvl w:val="0"/>
          <w:numId w:val="13"/>
        </w:numPr>
        <w:spacing w:before="197" w:line="276" w:lineRule="auto"/>
        <w:ind w:right="316"/>
        <w:jc w:val="both"/>
      </w:pPr>
      <w:r>
        <w:t>A list of the user's most recent job applications is displayed in the page's main content area. The job title, application date, and application status are all displayed for each application. A detailed view of the job posting can be accessed by clicking the job title</w:t>
      </w:r>
      <w:r w:rsidR="000B672C">
        <w:t xml:space="preserve"> and details are shown further on</w:t>
      </w:r>
      <w:r>
        <w:t>.</w:t>
      </w:r>
    </w:p>
    <w:p w:rsidR="00AE3E79" w:rsidRDefault="00AE3E79" w:rsidP="00AE3E79">
      <w:pPr>
        <w:pStyle w:val="BodyText"/>
        <w:spacing w:before="197" w:line="360" w:lineRule="auto"/>
        <w:ind w:right="316"/>
      </w:pPr>
    </w:p>
    <w:p w:rsidR="00235B2F" w:rsidRDefault="00A13046" w:rsidP="00A13046">
      <w:pPr>
        <w:pStyle w:val="BodyText"/>
        <w:spacing w:before="197" w:line="360" w:lineRule="auto"/>
        <w:ind w:right="316"/>
      </w:pPr>
      <w:r>
        <w:rPr>
          <w:noProof/>
        </w:rPr>
        <w:drawing>
          <wp:inline distT="0" distB="0" distL="0" distR="0" wp14:anchorId="1E073CBE" wp14:editId="16B1FE0C">
            <wp:extent cx="5891967" cy="26956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19637" cy="2708359"/>
                    </a:xfrm>
                    <a:prstGeom prst="rect">
                      <a:avLst/>
                    </a:prstGeom>
                  </pic:spPr>
                </pic:pic>
              </a:graphicData>
            </a:graphic>
          </wp:inline>
        </w:drawing>
      </w:r>
    </w:p>
    <w:p w:rsidR="00235B2F" w:rsidRPr="00DB1047" w:rsidRDefault="00F37760" w:rsidP="00F37760">
      <w:pPr>
        <w:jc w:val="center"/>
        <w:rPr>
          <w:rFonts w:ascii="Calibri"/>
          <w:sz w:val="20"/>
        </w:rPr>
      </w:pPr>
      <w:r w:rsidRPr="00F37760">
        <w:rPr>
          <w:iCs/>
          <w:sz w:val="24"/>
          <w:szCs w:val="24"/>
        </w:rPr>
        <w:t>Figure 4.10. Applicant Dashboard</w:t>
      </w:r>
      <w:r w:rsidR="00235B2F">
        <w:rPr>
          <w:rFonts w:ascii="Calibri"/>
          <w:sz w:val="20"/>
        </w:rPr>
        <w:br w:type="page"/>
      </w:r>
    </w:p>
    <w:p w:rsidR="00235B2F" w:rsidRDefault="00235B2F" w:rsidP="00235B2F">
      <w:pPr>
        <w:jc w:val="center"/>
        <w:rPr>
          <w:rFonts w:ascii="Calibri"/>
          <w:sz w:val="20"/>
        </w:rPr>
      </w:pPr>
    </w:p>
    <w:p w:rsidR="00235B2F" w:rsidRDefault="00B009EC" w:rsidP="00B009EC">
      <w:pPr>
        <w:pStyle w:val="Heading3"/>
        <w:tabs>
          <w:tab w:val="left" w:pos="701"/>
        </w:tabs>
      </w:pPr>
      <w:bookmarkStart w:id="64" w:name="_Toc136216256"/>
      <w:r>
        <w:t xml:space="preserve">4.2.11. </w:t>
      </w:r>
      <w:r w:rsidR="00EE5B66">
        <w:t xml:space="preserve">Applicant Dashboard – </w:t>
      </w:r>
      <w:r w:rsidR="000929EA">
        <w:t>Mailbox</w:t>
      </w:r>
      <w:bookmarkEnd w:id="64"/>
    </w:p>
    <w:p w:rsidR="00235B2F" w:rsidRDefault="00235B2F" w:rsidP="00741A83">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352F8C" w:rsidRDefault="00352F8C" w:rsidP="00BE7F2F">
      <w:pPr>
        <w:pStyle w:val="BodyText"/>
        <w:numPr>
          <w:ilvl w:val="0"/>
          <w:numId w:val="13"/>
        </w:numPr>
        <w:spacing w:before="197" w:line="276" w:lineRule="auto"/>
        <w:ind w:right="316"/>
        <w:jc w:val="both"/>
      </w:pPr>
      <w:r>
        <w:t>The "Mailbox" section is the page's primary content. For the logged-in user, it shows a list of messages that have been received and sent. Each message's subject and date are displayed on screen. The user can access the entire message's content by clicking the link in the subject.</w:t>
      </w:r>
    </w:p>
    <w:p w:rsidR="00352F8C" w:rsidRDefault="00352F8C" w:rsidP="00BE7F2F">
      <w:pPr>
        <w:pStyle w:val="BodyText"/>
        <w:numPr>
          <w:ilvl w:val="0"/>
          <w:numId w:val="13"/>
        </w:numPr>
        <w:spacing w:before="197" w:line="276" w:lineRule="auto"/>
        <w:ind w:right="316"/>
        <w:jc w:val="both"/>
      </w:pPr>
      <w:r>
        <w:t xml:space="preserve">The "Create" button, which enables users to write new messages. </w:t>
      </w:r>
    </w:p>
    <w:p w:rsidR="00352F8C" w:rsidRDefault="00062724" w:rsidP="00BE7F2F">
      <w:pPr>
        <w:pStyle w:val="BodyText"/>
        <w:numPr>
          <w:ilvl w:val="0"/>
          <w:numId w:val="13"/>
        </w:numPr>
        <w:spacing w:before="197" w:line="276" w:lineRule="auto"/>
        <w:ind w:right="316"/>
        <w:jc w:val="both"/>
      </w:pPr>
      <w:r>
        <w:t>Navigation has l</w:t>
      </w:r>
      <w:r w:rsidR="00352F8C">
        <w:t>inks to the portal's various sections, including "Jobs."</w:t>
      </w:r>
    </w:p>
    <w:p w:rsidR="00235B2F" w:rsidRDefault="00352F8C" w:rsidP="00BE7F2F">
      <w:pPr>
        <w:pStyle w:val="BodyText"/>
        <w:numPr>
          <w:ilvl w:val="0"/>
          <w:numId w:val="13"/>
        </w:numPr>
        <w:spacing w:before="197" w:line="276" w:lineRule="auto"/>
        <w:ind w:right="316"/>
        <w:jc w:val="both"/>
      </w:pPr>
      <w:r>
        <w:t>Features a list of choices for the user who is logged in in the sidebar. There are several options available, including "Edit Profile," "My Applications," "Jobs," "Mailbox," "Settings," and "Logout." This makes it simple to access the portal's various features.</w:t>
      </w:r>
    </w:p>
    <w:p w:rsidR="0039651E" w:rsidRDefault="0039651E" w:rsidP="0039651E">
      <w:pPr>
        <w:pStyle w:val="BodyText"/>
        <w:spacing w:before="197" w:line="360" w:lineRule="auto"/>
        <w:ind w:left="720" w:right="316"/>
      </w:pPr>
    </w:p>
    <w:p w:rsidR="00235B2F" w:rsidRDefault="00B85839" w:rsidP="00B85839">
      <w:pPr>
        <w:pStyle w:val="BodyText"/>
        <w:spacing w:before="197" w:line="360" w:lineRule="auto"/>
        <w:ind w:right="316"/>
        <w:jc w:val="center"/>
      </w:pPr>
      <w:r>
        <w:rPr>
          <w:noProof/>
        </w:rPr>
        <w:drawing>
          <wp:inline distT="0" distB="0" distL="0" distR="0" wp14:anchorId="456BCE9A" wp14:editId="53E1C548">
            <wp:extent cx="5603963" cy="256393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50078" cy="2585031"/>
                    </a:xfrm>
                    <a:prstGeom prst="rect">
                      <a:avLst/>
                    </a:prstGeom>
                  </pic:spPr>
                </pic:pic>
              </a:graphicData>
            </a:graphic>
          </wp:inline>
        </w:drawing>
      </w:r>
    </w:p>
    <w:p w:rsidR="00235B2F" w:rsidRPr="00DB1047" w:rsidRDefault="00FF6276" w:rsidP="00FF6276">
      <w:pPr>
        <w:jc w:val="center"/>
        <w:rPr>
          <w:rFonts w:ascii="Calibri"/>
          <w:sz w:val="20"/>
        </w:rPr>
      </w:pPr>
      <w:r w:rsidRPr="00FF6276">
        <w:rPr>
          <w:iCs/>
          <w:sz w:val="24"/>
          <w:szCs w:val="24"/>
        </w:rPr>
        <w:t>Figure 4.11. Applicant Dashboard</w:t>
      </w:r>
      <w:r w:rsidR="00235B2F">
        <w:rPr>
          <w:rFonts w:ascii="Calibri"/>
          <w:sz w:val="20"/>
        </w:rPr>
        <w:br w:type="page"/>
      </w:r>
    </w:p>
    <w:p w:rsidR="00235B2F" w:rsidRDefault="00235B2F" w:rsidP="00235B2F">
      <w:pPr>
        <w:jc w:val="center"/>
        <w:rPr>
          <w:rFonts w:ascii="Calibri"/>
          <w:sz w:val="20"/>
        </w:rPr>
      </w:pPr>
    </w:p>
    <w:p w:rsidR="00235B2F" w:rsidRDefault="00406773" w:rsidP="00406773">
      <w:pPr>
        <w:pStyle w:val="Heading3"/>
        <w:tabs>
          <w:tab w:val="left" w:pos="701"/>
        </w:tabs>
      </w:pPr>
      <w:bookmarkStart w:id="65" w:name="_Toc136216257"/>
      <w:r>
        <w:t xml:space="preserve">4.2.12. </w:t>
      </w:r>
      <w:r w:rsidR="0056507A">
        <w:t>Applicant Dashboard – Read / Reply Mail</w:t>
      </w:r>
      <w:bookmarkEnd w:id="65"/>
    </w:p>
    <w:p w:rsidR="00235B2F" w:rsidRDefault="00235B2F" w:rsidP="00D60336">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D60336" w:rsidRDefault="00E0504E" w:rsidP="00BE7F2F">
      <w:pPr>
        <w:pStyle w:val="BodyText"/>
        <w:numPr>
          <w:ilvl w:val="0"/>
          <w:numId w:val="13"/>
        </w:numPr>
        <w:spacing w:before="197"/>
        <w:ind w:right="316"/>
        <w:jc w:val="both"/>
      </w:pPr>
      <w:r>
        <w:t xml:space="preserve">Form for Writing a New Message: </w:t>
      </w:r>
    </w:p>
    <w:p w:rsidR="00E0504E" w:rsidRDefault="00E0504E" w:rsidP="00D60336">
      <w:pPr>
        <w:pStyle w:val="BodyText"/>
        <w:spacing w:before="197" w:line="276" w:lineRule="auto"/>
        <w:ind w:left="720" w:right="316"/>
        <w:jc w:val="both"/>
      </w:pPr>
      <w:r>
        <w:t>On the output page, there is a form for writing a new message. The form has sections for writing the message body, selecting the recipient from a list of companies, and entering the subject. It has fields for choosing the recipient, writing the message body, and choosing a subject.</w:t>
      </w:r>
    </w:p>
    <w:p w:rsidR="00D60336" w:rsidRDefault="00E0504E" w:rsidP="00BE7F2F">
      <w:pPr>
        <w:pStyle w:val="BodyText"/>
        <w:numPr>
          <w:ilvl w:val="0"/>
          <w:numId w:val="13"/>
        </w:numPr>
        <w:spacing w:before="197"/>
        <w:ind w:right="316"/>
        <w:jc w:val="both"/>
      </w:pPr>
      <w:r>
        <w:t xml:space="preserve">Menu of Options: </w:t>
      </w:r>
    </w:p>
    <w:p w:rsidR="00235B2F" w:rsidRDefault="00E0504E" w:rsidP="00D60336">
      <w:pPr>
        <w:pStyle w:val="BodyText"/>
        <w:spacing w:before="197" w:line="276" w:lineRule="auto"/>
        <w:ind w:left="720" w:right="316"/>
        <w:jc w:val="both"/>
      </w:pPr>
      <w:r>
        <w:t>A menu of options is visible on the output page, including "Edit Profile," "My Applications," "Mailbox," "Settings," and "Logout." These choices enable users to carry out a variety of tasks within the portal.</w:t>
      </w:r>
    </w:p>
    <w:p w:rsidR="00B726D1" w:rsidRDefault="00B726D1" w:rsidP="00B726D1">
      <w:pPr>
        <w:pStyle w:val="BodyText"/>
        <w:spacing w:before="197" w:line="360" w:lineRule="auto"/>
        <w:ind w:left="360" w:right="316"/>
      </w:pPr>
    </w:p>
    <w:p w:rsidR="00235B2F" w:rsidRDefault="002C3550" w:rsidP="002C3550">
      <w:pPr>
        <w:pStyle w:val="BodyText"/>
        <w:spacing w:before="197" w:line="360" w:lineRule="auto"/>
        <w:ind w:right="316"/>
        <w:jc w:val="center"/>
      </w:pPr>
      <w:r>
        <w:rPr>
          <w:noProof/>
        </w:rPr>
        <w:drawing>
          <wp:inline distT="0" distB="0" distL="0" distR="0" wp14:anchorId="175A451C" wp14:editId="7D19F080">
            <wp:extent cx="5802137" cy="35900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17680" cy="3599690"/>
                    </a:xfrm>
                    <a:prstGeom prst="rect">
                      <a:avLst/>
                    </a:prstGeom>
                  </pic:spPr>
                </pic:pic>
              </a:graphicData>
            </a:graphic>
          </wp:inline>
        </w:drawing>
      </w:r>
    </w:p>
    <w:p w:rsidR="00235B2F" w:rsidRPr="00DB1047" w:rsidRDefault="00035788" w:rsidP="00035788">
      <w:pPr>
        <w:jc w:val="center"/>
        <w:rPr>
          <w:rFonts w:ascii="Calibri"/>
          <w:sz w:val="20"/>
        </w:rPr>
      </w:pPr>
      <w:r w:rsidRPr="00035788">
        <w:rPr>
          <w:iCs/>
          <w:sz w:val="24"/>
          <w:szCs w:val="24"/>
        </w:rPr>
        <w:t>Figure 4.12. Applicant Dashboard</w:t>
      </w:r>
      <w:r w:rsidR="00235B2F">
        <w:rPr>
          <w:rFonts w:ascii="Calibri"/>
          <w:sz w:val="20"/>
        </w:rPr>
        <w:br w:type="page"/>
      </w:r>
    </w:p>
    <w:p w:rsidR="00235B2F" w:rsidRDefault="00235B2F" w:rsidP="00235B2F">
      <w:pPr>
        <w:jc w:val="center"/>
        <w:rPr>
          <w:rFonts w:ascii="Calibri"/>
          <w:sz w:val="20"/>
        </w:rPr>
      </w:pPr>
    </w:p>
    <w:p w:rsidR="00235B2F" w:rsidRDefault="000439D0" w:rsidP="000439D0">
      <w:pPr>
        <w:pStyle w:val="Heading3"/>
        <w:tabs>
          <w:tab w:val="left" w:pos="701"/>
        </w:tabs>
      </w:pPr>
      <w:bookmarkStart w:id="66" w:name="_Toc136216258"/>
      <w:r>
        <w:t xml:space="preserve">4.2.13. </w:t>
      </w:r>
      <w:r w:rsidR="00830F36">
        <w:t>Applicant</w:t>
      </w:r>
      <w:r w:rsidR="00235B2F">
        <w:t xml:space="preserve"> </w:t>
      </w:r>
      <w:r w:rsidR="00830F36">
        <w:t xml:space="preserve">Dashboard – </w:t>
      </w:r>
      <w:r w:rsidR="00A50474">
        <w:t>Settings</w:t>
      </w:r>
      <w:bookmarkEnd w:id="66"/>
    </w:p>
    <w:p w:rsidR="00235B2F" w:rsidRDefault="00235B2F" w:rsidP="00E27191">
      <w:pPr>
        <w:pStyle w:val="BodyText"/>
        <w:spacing w:before="197" w:line="276" w:lineRule="auto"/>
        <w:ind w:left="100" w:right="316"/>
        <w:jc w:val="both"/>
      </w:pPr>
      <w:r w:rsidRPr="00F33A3F">
        <w:t>The following feature</w:t>
      </w:r>
      <w:r>
        <w:t>s would be displayed on the</w:t>
      </w:r>
      <w:r w:rsidR="00FF24B4">
        <w:t xml:space="preserve"> setting</w:t>
      </w:r>
      <w:r w:rsidRPr="00F33A3F">
        <w:t xml:space="preserve"> page's output:</w:t>
      </w:r>
      <w:r w:rsidRPr="002D5EEE">
        <w:t xml:space="preserve"> </w:t>
      </w:r>
    </w:p>
    <w:p w:rsidR="00E27191" w:rsidRDefault="0005547E" w:rsidP="00BE7F2F">
      <w:pPr>
        <w:pStyle w:val="BodyText"/>
        <w:numPr>
          <w:ilvl w:val="0"/>
          <w:numId w:val="13"/>
        </w:numPr>
        <w:spacing w:before="197"/>
        <w:ind w:right="316"/>
        <w:jc w:val="both"/>
      </w:pPr>
      <w:r>
        <w:t>Change Password Form: </w:t>
      </w:r>
    </w:p>
    <w:p w:rsidR="0005547E" w:rsidRDefault="00153FDB" w:rsidP="00E27191">
      <w:pPr>
        <w:pStyle w:val="BodyText"/>
        <w:spacing w:before="197" w:line="276" w:lineRule="auto"/>
        <w:ind w:left="720" w:right="316"/>
        <w:jc w:val="both"/>
      </w:pPr>
      <w:r>
        <w:t>It has a form to change the user's password is located,</w:t>
      </w:r>
      <w:r w:rsidR="0005547E">
        <w:t xml:space="preserve"> </w:t>
      </w:r>
      <w:r w:rsidR="00E27191">
        <w:t>it</w:t>
      </w:r>
      <w:r>
        <w:t xml:space="preserve"> has two input fields </w:t>
      </w:r>
      <w:r w:rsidR="00E27191">
        <w:t>where new</w:t>
      </w:r>
      <w:r>
        <w:t xml:space="preserve"> password is </w:t>
      </w:r>
      <w:r w:rsidR="0005547E">
        <w:t>ent</w:t>
      </w:r>
      <w:r>
        <w:t xml:space="preserve">ered and confirmed. There is a submit button given with </w:t>
      </w:r>
      <w:r w:rsidR="00DB44CD">
        <w:t>it “</w:t>
      </w:r>
      <w:r w:rsidR="0005547E">
        <w:t>Change Password."</w:t>
      </w:r>
      <w:r>
        <w:t xml:space="preserve"> Which is pressed to save the new password.</w:t>
      </w:r>
      <w:r w:rsidR="0005547E">
        <w:t xml:space="preserve"> The password and conf</w:t>
      </w:r>
      <w:r>
        <w:t>irm password entries</w:t>
      </w:r>
      <w:r w:rsidR="0005547E">
        <w:t xml:space="preserve"> mus</w:t>
      </w:r>
      <w:r>
        <w:t>t be matching</w:t>
      </w:r>
      <w:r w:rsidR="0005547E">
        <w:t>.</w:t>
      </w:r>
    </w:p>
    <w:p w:rsidR="00E27191" w:rsidRDefault="0005547E" w:rsidP="00BE7F2F">
      <w:pPr>
        <w:pStyle w:val="BodyText"/>
        <w:numPr>
          <w:ilvl w:val="0"/>
          <w:numId w:val="13"/>
        </w:numPr>
        <w:spacing w:before="197"/>
        <w:ind w:right="316"/>
        <w:jc w:val="both"/>
      </w:pPr>
      <w:r>
        <w:t xml:space="preserve">Deactivate Account Form: </w:t>
      </w:r>
    </w:p>
    <w:p w:rsidR="0005547E" w:rsidRDefault="00BA471F" w:rsidP="00E27191">
      <w:pPr>
        <w:pStyle w:val="BodyText"/>
        <w:spacing w:before="197" w:line="276" w:lineRule="auto"/>
        <w:ind w:left="720" w:right="316"/>
        <w:jc w:val="both"/>
      </w:pPr>
      <w:r>
        <w:t>We can also deactivate a user's account,</w:t>
      </w:r>
      <w:r w:rsidR="0005547E">
        <w:t xml:space="preserve"> </w:t>
      </w:r>
      <w:proofErr w:type="gramStart"/>
      <w:r w:rsidR="0005547E">
        <w:t>It</w:t>
      </w:r>
      <w:proofErr w:type="gramEnd"/>
      <w:r w:rsidR="0005547E">
        <w:t xml:space="preserve"> has a check</w:t>
      </w:r>
      <w:r>
        <w:t>box to confirm the user wants to deactivate his/her account</w:t>
      </w:r>
      <w:r w:rsidR="0005547E">
        <w:t xml:space="preserve"> and a "Deactivate My Account" submit button.</w:t>
      </w:r>
    </w:p>
    <w:p w:rsidR="00963329" w:rsidRDefault="0005547E" w:rsidP="00BE7F2F">
      <w:pPr>
        <w:pStyle w:val="BodyText"/>
        <w:numPr>
          <w:ilvl w:val="0"/>
          <w:numId w:val="13"/>
        </w:numPr>
        <w:spacing w:before="197" w:line="276" w:lineRule="auto"/>
        <w:ind w:right="316"/>
        <w:jc w:val="both"/>
      </w:pPr>
      <w:r>
        <w:t>The page has a navigation bar at the top that users can use to access the different website sections. In this instance, a link to "Jobs" is available.</w:t>
      </w:r>
    </w:p>
    <w:p w:rsidR="00235B2F" w:rsidRDefault="00963329" w:rsidP="00963329">
      <w:pPr>
        <w:pStyle w:val="BodyText"/>
        <w:spacing w:before="197" w:line="360" w:lineRule="auto"/>
        <w:ind w:left="720" w:right="316"/>
      </w:pPr>
      <w:r>
        <w:t xml:space="preserve"> </w:t>
      </w:r>
    </w:p>
    <w:p w:rsidR="00235B2F" w:rsidRDefault="00A50474" w:rsidP="00A50474">
      <w:pPr>
        <w:pStyle w:val="BodyText"/>
        <w:spacing w:before="197" w:line="360" w:lineRule="auto"/>
        <w:ind w:right="316"/>
      </w:pPr>
      <w:r>
        <w:rPr>
          <w:noProof/>
        </w:rPr>
        <w:drawing>
          <wp:inline distT="0" distB="0" distL="0" distR="0" wp14:anchorId="672C5A94" wp14:editId="2B9BD82D">
            <wp:extent cx="5994400" cy="2742565"/>
            <wp:effectExtent l="0" t="0" r="635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94400" cy="2742565"/>
                    </a:xfrm>
                    <a:prstGeom prst="rect">
                      <a:avLst/>
                    </a:prstGeom>
                  </pic:spPr>
                </pic:pic>
              </a:graphicData>
            </a:graphic>
          </wp:inline>
        </w:drawing>
      </w:r>
    </w:p>
    <w:p w:rsidR="00235B2F" w:rsidRPr="00DB1047" w:rsidRDefault="00BE7A8D" w:rsidP="00565C33">
      <w:pPr>
        <w:jc w:val="center"/>
        <w:rPr>
          <w:rFonts w:ascii="Calibri"/>
          <w:sz w:val="20"/>
        </w:rPr>
      </w:pPr>
      <w:r>
        <w:rPr>
          <w:iCs/>
          <w:sz w:val="24"/>
          <w:szCs w:val="24"/>
        </w:rPr>
        <w:t>Figure 4.13</w:t>
      </w:r>
      <w:r w:rsidR="00565C33" w:rsidRPr="00565C33">
        <w:rPr>
          <w:iCs/>
          <w:sz w:val="24"/>
          <w:szCs w:val="24"/>
        </w:rPr>
        <w:t>. Applicant Dashboard</w:t>
      </w:r>
      <w:r w:rsidR="00235B2F">
        <w:rPr>
          <w:rFonts w:ascii="Calibri"/>
          <w:sz w:val="20"/>
        </w:rPr>
        <w:br w:type="page"/>
      </w:r>
    </w:p>
    <w:p w:rsidR="00235B2F" w:rsidRDefault="00235B2F" w:rsidP="00235B2F">
      <w:pPr>
        <w:jc w:val="center"/>
        <w:rPr>
          <w:rFonts w:ascii="Calibri"/>
          <w:sz w:val="20"/>
        </w:rPr>
      </w:pPr>
    </w:p>
    <w:p w:rsidR="00235B2F" w:rsidRDefault="001419AA" w:rsidP="001419AA">
      <w:pPr>
        <w:pStyle w:val="Heading3"/>
        <w:tabs>
          <w:tab w:val="left" w:pos="701"/>
        </w:tabs>
      </w:pPr>
      <w:bookmarkStart w:id="67" w:name="_Toc136216259"/>
      <w:r>
        <w:t xml:space="preserve">4.2.14. </w:t>
      </w:r>
      <w:r w:rsidR="00235B2F">
        <w:t xml:space="preserve">Employer </w:t>
      </w:r>
      <w:r w:rsidR="00E579BF">
        <w:t>Dashboard</w:t>
      </w:r>
      <w:bookmarkEnd w:id="67"/>
    </w:p>
    <w:p w:rsidR="00235B2F" w:rsidRDefault="00235B2F" w:rsidP="006948A1">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F074C4" w:rsidRDefault="003D143F" w:rsidP="00BE7F2F">
      <w:pPr>
        <w:pStyle w:val="BodyText"/>
        <w:numPr>
          <w:ilvl w:val="0"/>
          <w:numId w:val="13"/>
        </w:numPr>
        <w:spacing w:before="197"/>
        <w:ind w:right="316"/>
        <w:jc w:val="both"/>
      </w:pPr>
      <w:r>
        <w:t xml:space="preserve">Overview Section: </w:t>
      </w:r>
    </w:p>
    <w:p w:rsidR="003D143F" w:rsidRDefault="003D143F" w:rsidP="006948A1">
      <w:pPr>
        <w:pStyle w:val="BodyText"/>
        <w:spacing w:before="197" w:line="276" w:lineRule="auto"/>
        <w:ind w:left="720" w:right="316"/>
        <w:jc w:val="both"/>
      </w:pPr>
      <w:r>
        <w:t>The overview section of the page's main content area includes a brief overview of the dashboard. It also has an information icon and an alert message.</w:t>
      </w:r>
    </w:p>
    <w:p w:rsidR="00F074C4" w:rsidRDefault="003D143F" w:rsidP="00BE7F2F">
      <w:pPr>
        <w:pStyle w:val="BodyText"/>
        <w:numPr>
          <w:ilvl w:val="0"/>
          <w:numId w:val="13"/>
        </w:numPr>
        <w:spacing w:before="197"/>
        <w:ind w:right="316"/>
        <w:jc w:val="both"/>
      </w:pPr>
      <w:r>
        <w:t xml:space="preserve">Information Boxes: </w:t>
      </w:r>
    </w:p>
    <w:p w:rsidR="003D143F" w:rsidRDefault="003D143F" w:rsidP="006948A1">
      <w:pPr>
        <w:pStyle w:val="BodyText"/>
        <w:spacing w:before="197" w:line="276" w:lineRule="auto"/>
        <w:ind w:left="720" w:right="316"/>
        <w:jc w:val="both"/>
      </w:pPr>
      <w:r>
        <w:t>There are two information boxes below the overview section. The number of job postings created by the user's company is shown in the first box. The quantity of job applications for the company's open positions is displayed in the second box. Using SQL queries, the data in these boxes is retrieved from the database.</w:t>
      </w:r>
    </w:p>
    <w:p w:rsidR="00F074C4" w:rsidRDefault="003D143F" w:rsidP="00BE7F2F">
      <w:pPr>
        <w:pStyle w:val="BodyText"/>
        <w:numPr>
          <w:ilvl w:val="0"/>
          <w:numId w:val="13"/>
        </w:numPr>
        <w:spacing w:before="197"/>
        <w:ind w:right="316"/>
        <w:jc w:val="both"/>
      </w:pPr>
      <w:r>
        <w:t xml:space="preserve">User Profile Sidebar: </w:t>
      </w:r>
    </w:p>
    <w:p w:rsidR="00235B2F" w:rsidRDefault="003D143F" w:rsidP="006948A1">
      <w:pPr>
        <w:pStyle w:val="BodyText"/>
        <w:spacing w:before="197" w:line="276" w:lineRule="auto"/>
        <w:ind w:left="720" w:right="316"/>
        <w:jc w:val="both"/>
      </w:pPr>
      <w:r>
        <w:t>There is a sidebar on the left side of the page that features the name of the currently logged-in user and links to various account sections.</w:t>
      </w:r>
    </w:p>
    <w:p w:rsidR="006868E3" w:rsidRDefault="006868E3" w:rsidP="006948A1">
      <w:pPr>
        <w:pStyle w:val="BodyText"/>
        <w:spacing w:before="197" w:line="276" w:lineRule="auto"/>
        <w:ind w:left="360" w:right="316"/>
        <w:jc w:val="both"/>
      </w:pPr>
      <w:r w:rsidRPr="006868E3">
        <w:t>In general, the output page acts as a dashboard for users of the job recruitment portal who are logged in. It gives users a quick look at their account information, gives them access to different sections, and lets them take actions regarding their business, job postings, job applications, mailbox, and settings.</w:t>
      </w:r>
    </w:p>
    <w:p w:rsidR="0005263A" w:rsidRDefault="0005263A" w:rsidP="006868E3">
      <w:pPr>
        <w:pStyle w:val="BodyText"/>
        <w:spacing w:before="197" w:line="360" w:lineRule="auto"/>
        <w:ind w:left="360" w:right="316"/>
      </w:pPr>
    </w:p>
    <w:p w:rsidR="00235B2F" w:rsidRDefault="003F08A4" w:rsidP="003F08A4">
      <w:pPr>
        <w:pStyle w:val="BodyText"/>
        <w:spacing w:before="197" w:line="360" w:lineRule="auto"/>
        <w:ind w:right="316"/>
        <w:jc w:val="center"/>
      </w:pPr>
      <w:r>
        <w:rPr>
          <w:noProof/>
        </w:rPr>
        <w:drawing>
          <wp:inline distT="0" distB="0" distL="0" distR="0" wp14:anchorId="14C10C38" wp14:editId="4CFE79F7">
            <wp:extent cx="5744576" cy="26282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0233" cy="2630853"/>
                    </a:xfrm>
                    <a:prstGeom prst="rect">
                      <a:avLst/>
                    </a:prstGeom>
                  </pic:spPr>
                </pic:pic>
              </a:graphicData>
            </a:graphic>
          </wp:inline>
        </w:drawing>
      </w:r>
    </w:p>
    <w:p w:rsidR="00235B2F" w:rsidRPr="00DB1047" w:rsidRDefault="00BE7A8D" w:rsidP="00BE7A8D">
      <w:pPr>
        <w:jc w:val="center"/>
        <w:rPr>
          <w:rFonts w:ascii="Calibri"/>
          <w:sz w:val="20"/>
        </w:rPr>
      </w:pPr>
      <w:r w:rsidRPr="00BE7A8D">
        <w:rPr>
          <w:iCs/>
          <w:sz w:val="24"/>
          <w:szCs w:val="24"/>
        </w:rPr>
        <w:t>Figure 4.14. Employer Dashboard</w:t>
      </w:r>
      <w:r w:rsidR="00235B2F">
        <w:rPr>
          <w:rFonts w:ascii="Calibri"/>
          <w:sz w:val="20"/>
        </w:rPr>
        <w:br w:type="page"/>
      </w:r>
    </w:p>
    <w:p w:rsidR="00235B2F" w:rsidRDefault="00235B2F" w:rsidP="00235B2F">
      <w:pPr>
        <w:jc w:val="center"/>
        <w:rPr>
          <w:rFonts w:ascii="Calibri"/>
          <w:sz w:val="20"/>
        </w:rPr>
      </w:pPr>
    </w:p>
    <w:p w:rsidR="00235B2F" w:rsidRDefault="007D4DA3" w:rsidP="007D4DA3">
      <w:pPr>
        <w:pStyle w:val="Heading3"/>
        <w:tabs>
          <w:tab w:val="left" w:pos="701"/>
        </w:tabs>
      </w:pPr>
      <w:bookmarkStart w:id="68" w:name="_Toc136216260"/>
      <w:r>
        <w:t xml:space="preserve">4.2.15. </w:t>
      </w:r>
      <w:r w:rsidR="00F75D7A">
        <w:t>Employer Dashboard</w:t>
      </w:r>
      <w:r w:rsidR="003E2ABD">
        <w:t xml:space="preserve"> </w:t>
      </w:r>
      <w:r w:rsidR="00364EB5">
        <w:t>–</w:t>
      </w:r>
      <w:r w:rsidR="003E2ABD">
        <w:t xml:space="preserve"> </w:t>
      </w:r>
      <w:r w:rsidR="00364EB5">
        <w:t xml:space="preserve">Company Details </w:t>
      </w:r>
      <w:r w:rsidR="00235B2F">
        <w:t>Page</w:t>
      </w:r>
      <w:bookmarkEnd w:id="68"/>
    </w:p>
    <w:p w:rsidR="00235B2F" w:rsidRDefault="00235B2F" w:rsidP="00002EBD">
      <w:pPr>
        <w:pStyle w:val="BodyText"/>
        <w:spacing w:before="197" w:line="276" w:lineRule="auto"/>
        <w:ind w:left="100" w:right="316"/>
      </w:pPr>
      <w:r w:rsidRPr="00F33A3F">
        <w:t>The following feature</w:t>
      </w:r>
      <w:r>
        <w:t>s would be displayed on the</w:t>
      </w:r>
      <w:r w:rsidRPr="00F33A3F">
        <w:t xml:space="preserve"> page's output:</w:t>
      </w:r>
      <w:r w:rsidRPr="002D5EEE">
        <w:t xml:space="preserve"> </w:t>
      </w:r>
    </w:p>
    <w:p w:rsidR="003F2AA4" w:rsidRDefault="003F2AA4" w:rsidP="00BE7F2F">
      <w:pPr>
        <w:pStyle w:val="BodyText"/>
        <w:numPr>
          <w:ilvl w:val="0"/>
          <w:numId w:val="13"/>
        </w:numPr>
        <w:spacing w:before="197" w:line="276" w:lineRule="auto"/>
        <w:ind w:right="316"/>
        <w:jc w:val="both"/>
      </w:pPr>
      <w:r>
        <w:t>It includes a form for updating company information.</w:t>
      </w:r>
    </w:p>
    <w:p w:rsidR="003F2AA4" w:rsidRDefault="003F2AA4" w:rsidP="00BE7F2F">
      <w:pPr>
        <w:pStyle w:val="BodyText"/>
        <w:numPr>
          <w:ilvl w:val="0"/>
          <w:numId w:val="13"/>
        </w:numPr>
        <w:spacing w:before="197" w:line="276" w:lineRule="auto"/>
        <w:ind w:right="316"/>
        <w:jc w:val="both"/>
      </w:pPr>
      <w:r>
        <w:t>Company name, website, email, about me, phone number, city, and state are among the fields on the form.</w:t>
      </w:r>
    </w:p>
    <w:p w:rsidR="003F2AA4" w:rsidRDefault="003F2AA4" w:rsidP="00BE7F2F">
      <w:pPr>
        <w:pStyle w:val="BodyText"/>
        <w:numPr>
          <w:ilvl w:val="0"/>
          <w:numId w:val="13"/>
        </w:numPr>
        <w:spacing w:before="197" w:line="276" w:lineRule="auto"/>
        <w:ind w:right="316"/>
        <w:jc w:val="both"/>
      </w:pPr>
      <w:r>
        <w:t>The form fields have already been filled in with the user's current company information.</w:t>
      </w:r>
    </w:p>
    <w:p w:rsidR="003F2AA4" w:rsidRDefault="003F2AA4" w:rsidP="00BE7F2F">
      <w:pPr>
        <w:pStyle w:val="BodyText"/>
        <w:numPr>
          <w:ilvl w:val="0"/>
          <w:numId w:val="13"/>
        </w:numPr>
        <w:spacing w:before="197" w:line="276" w:lineRule="auto"/>
        <w:ind w:right="316"/>
        <w:jc w:val="both"/>
      </w:pPr>
      <w:r>
        <w:t>By choosing a file, the user can update the company logo.</w:t>
      </w:r>
    </w:p>
    <w:p w:rsidR="003F2AA4" w:rsidRDefault="003F2AA4" w:rsidP="00BE7F2F">
      <w:pPr>
        <w:pStyle w:val="BodyText"/>
        <w:numPr>
          <w:ilvl w:val="0"/>
          <w:numId w:val="13"/>
        </w:numPr>
        <w:spacing w:before="197" w:line="276" w:lineRule="auto"/>
        <w:ind w:right="316"/>
        <w:jc w:val="both"/>
      </w:pPr>
      <w:r>
        <w:t>The form is displayed along with the user's uploaded logo, if any.</w:t>
      </w:r>
    </w:p>
    <w:p w:rsidR="00235B2F" w:rsidRDefault="003F2AA4" w:rsidP="00BE7F2F">
      <w:pPr>
        <w:pStyle w:val="BodyText"/>
        <w:numPr>
          <w:ilvl w:val="0"/>
          <w:numId w:val="13"/>
        </w:numPr>
        <w:spacing w:before="197" w:line="276" w:lineRule="auto"/>
        <w:ind w:right="316"/>
        <w:jc w:val="both"/>
      </w:pPr>
      <w:r>
        <w:t>An error message is shown below the form if there is a problem with the file upload process.</w:t>
      </w:r>
    </w:p>
    <w:p w:rsidR="003F2AA4" w:rsidRDefault="003F2AA4" w:rsidP="00BE7F2F">
      <w:pPr>
        <w:pStyle w:val="BodyText"/>
        <w:numPr>
          <w:ilvl w:val="0"/>
          <w:numId w:val="13"/>
        </w:numPr>
        <w:spacing w:before="197" w:line="276" w:lineRule="auto"/>
        <w:ind w:right="316"/>
        <w:jc w:val="both"/>
      </w:pPr>
      <w:r>
        <w:t>Sidebar: The sidebar offers the user a menu with various options.</w:t>
      </w:r>
    </w:p>
    <w:p w:rsidR="00235B2F" w:rsidRDefault="003F2AA4" w:rsidP="00652F86">
      <w:pPr>
        <w:pStyle w:val="BodyText"/>
        <w:spacing w:before="197" w:line="360" w:lineRule="auto"/>
        <w:ind w:left="360" w:right="316"/>
      </w:pPr>
      <w:r>
        <w:rPr>
          <w:noProof/>
        </w:rPr>
        <w:t xml:space="preserve"> </w:t>
      </w:r>
      <w:r w:rsidR="00817DE7">
        <w:rPr>
          <w:noProof/>
        </w:rPr>
        <w:drawing>
          <wp:inline distT="0" distB="0" distL="0" distR="0" wp14:anchorId="5999C65B" wp14:editId="7B5B71CA">
            <wp:extent cx="5556423" cy="3238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277" cy="3243661"/>
                    </a:xfrm>
                    <a:prstGeom prst="rect">
                      <a:avLst/>
                    </a:prstGeom>
                  </pic:spPr>
                </pic:pic>
              </a:graphicData>
            </a:graphic>
          </wp:inline>
        </w:drawing>
      </w:r>
    </w:p>
    <w:p w:rsidR="00235B2F" w:rsidRPr="00DB1047" w:rsidRDefault="007D3F0F" w:rsidP="007D3F0F">
      <w:pPr>
        <w:jc w:val="center"/>
        <w:rPr>
          <w:rFonts w:ascii="Calibri"/>
          <w:sz w:val="20"/>
        </w:rPr>
      </w:pPr>
      <w:r w:rsidRPr="007D3F0F">
        <w:rPr>
          <w:iCs/>
          <w:sz w:val="24"/>
          <w:szCs w:val="24"/>
        </w:rPr>
        <w:t>Figure 4.15. Employer Dashboard</w:t>
      </w:r>
      <w:r w:rsidR="00235B2F">
        <w:rPr>
          <w:rFonts w:ascii="Calibri"/>
          <w:sz w:val="20"/>
        </w:rPr>
        <w:br w:type="page"/>
      </w:r>
    </w:p>
    <w:p w:rsidR="00235B2F" w:rsidRDefault="00235B2F" w:rsidP="00235B2F">
      <w:pPr>
        <w:jc w:val="center"/>
        <w:rPr>
          <w:rFonts w:ascii="Calibri"/>
          <w:sz w:val="20"/>
        </w:rPr>
      </w:pPr>
    </w:p>
    <w:p w:rsidR="00235B2F" w:rsidRDefault="006A4F59" w:rsidP="006A4F59">
      <w:pPr>
        <w:pStyle w:val="Heading3"/>
        <w:tabs>
          <w:tab w:val="left" w:pos="701"/>
        </w:tabs>
      </w:pPr>
      <w:bookmarkStart w:id="69" w:name="_Toc136216261"/>
      <w:r>
        <w:t xml:space="preserve">4.2.16. </w:t>
      </w:r>
      <w:r w:rsidR="00235B2F">
        <w:t xml:space="preserve">Employer </w:t>
      </w:r>
      <w:r w:rsidR="00F12FEC">
        <w:t>Dashboard</w:t>
      </w:r>
      <w:r w:rsidR="00F37837">
        <w:t xml:space="preserve"> </w:t>
      </w:r>
      <w:r w:rsidR="0066401A">
        <w:t>–</w:t>
      </w:r>
      <w:r w:rsidR="00235B2F">
        <w:t xml:space="preserve"> </w:t>
      </w:r>
      <w:r w:rsidR="0066401A">
        <w:t xml:space="preserve">Create Job </w:t>
      </w:r>
      <w:r w:rsidR="00235B2F">
        <w:t>Page</w:t>
      </w:r>
      <w:bookmarkEnd w:id="69"/>
    </w:p>
    <w:p w:rsidR="0079224E" w:rsidRDefault="00235B2F" w:rsidP="006A4F59">
      <w:pPr>
        <w:pStyle w:val="BodyText"/>
        <w:spacing w:before="197" w:line="360" w:lineRule="auto"/>
        <w:ind w:left="100" w:right="316"/>
        <w:jc w:val="both"/>
      </w:pPr>
      <w:r w:rsidRPr="00F33A3F">
        <w:t>The following feature</w:t>
      </w:r>
      <w:r>
        <w:t>s would be displayed on the</w:t>
      </w:r>
      <w:r w:rsidRPr="00F33A3F">
        <w:t xml:space="preserve"> page's output:</w:t>
      </w:r>
      <w:r w:rsidRPr="002D5EEE">
        <w:t xml:space="preserve"> </w:t>
      </w:r>
    </w:p>
    <w:p w:rsidR="0079224E" w:rsidRDefault="0079224E" w:rsidP="00BE7F2F">
      <w:pPr>
        <w:pStyle w:val="BodyText"/>
        <w:numPr>
          <w:ilvl w:val="0"/>
          <w:numId w:val="13"/>
        </w:numPr>
        <w:spacing w:before="197" w:line="276" w:lineRule="auto"/>
        <w:ind w:right="316"/>
        <w:jc w:val="both"/>
      </w:pPr>
      <w:r>
        <w:t>Job description, minimum and maximum salaries, experience and education requirements, and the required maximum age are among the form's fields.</w:t>
      </w:r>
    </w:p>
    <w:p w:rsidR="0079224E" w:rsidRDefault="0079224E" w:rsidP="00BE7F2F">
      <w:pPr>
        <w:pStyle w:val="BodyText"/>
        <w:numPr>
          <w:ilvl w:val="0"/>
          <w:numId w:val="13"/>
        </w:numPr>
        <w:spacing w:before="197" w:line="276" w:lineRule="auto"/>
        <w:ind w:right="316"/>
        <w:jc w:val="both"/>
      </w:pPr>
      <w:r>
        <w:t>The user can fill out the relevant form fields with the information for the job posting.</w:t>
      </w:r>
    </w:p>
    <w:p w:rsidR="0079224E" w:rsidRDefault="0079224E" w:rsidP="00BE7F2F">
      <w:pPr>
        <w:pStyle w:val="BodyText"/>
        <w:numPr>
          <w:ilvl w:val="0"/>
          <w:numId w:val="13"/>
        </w:numPr>
        <w:spacing w:before="197" w:line="276" w:lineRule="auto"/>
        <w:ind w:right="316"/>
        <w:jc w:val="both"/>
      </w:pPr>
      <w:r>
        <w:t xml:space="preserve">The information is </w:t>
      </w:r>
      <w:r w:rsidR="003E0F4B">
        <w:t>sent</w:t>
      </w:r>
      <w:r>
        <w:t xml:space="preserve"> for processing after the form has been submitted.</w:t>
      </w:r>
      <w:r w:rsidR="003E0F4B">
        <w:t xml:space="preserve"> </w:t>
      </w:r>
      <w:r>
        <w:t>A form for creating a new job posting is included.</w:t>
      </w:r>
    </w:p>
    <w:p w:rsidR="0079224E" w:rsidRDefault="0079224E" w:rsidP="00BE7F2F">
      <w:pPr>
        <w:pStyle w:val="BodyText"/>
        <w:numPr>
          <w:ilvl w:val="0"/>
          <w:numId w:val="13"/>
        </w:numPr>
        <w:spacing w:before="197" w:line="276" w:lineRule="auto"/>
        <w:ind w:right="316"/>
        <w:jc w:val="both"/>
      </w:pPr>
      <w:r>
        <w:t>The form's fields for the job title, job description, minimum and maximum salaries, experience and education requirements, and the required maximum age are all included.</w:t>
      </w:r>
    </w:p>
    <w:p w:rsidR="003E0F4B" w:rsidRDefault="003E0F4B" w:rsidP="003E0F4B">
      <w:pPr>
        <w:pStyle w:val="BodyText"/>
        <w:spacing w:before="197" w:line="360" w:lineRule="auto"/>
        <w:ind w:left="360" w:right="316"/>
      </w:pPr>
    </w:p>
    <w:p w:rsidR="00235B2F" w:rsidRDefault="006E1DC2" w:rsidP="006E1DC2">
      <w:pPr>
        <w:pStyle w:val="BodyText"/>
        <w:spacing w:before="197" w:line="360" w:lineRule="auto"/>
        <w:ind w:right="316"/>
        <w:jc w:val="center"/>
      </w:pPr>
      <w:r>
        <w:rPr>
          <w:noProof/>
        </w:rPr>
        <w:drawing>
          <wp:inline distT="0" distB="0" distL="0" distR="0" wp14:anchorId="7E293F53" wp14:editId="0F6F578E">
            <wp:extent cx="5870575" cy="4979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75680" cy="4983747"/>
                    </a:xfrm>
                    <a:prstGeom prst="rect">
                      <a:avLst/>
                    </a:prstGeom>
                  </pic:spPr>
                </pic:pic>
              </a:graphicData>
            </a:graphic>
          </wp:inline>
        </w:drawing>
      </w:r>
    </w:p>
    <w:p w:rsidR="00235B2F" w:rsidRPr="00DB1047" w:rsidRDefault="00B4336B" w:rsidP="00B4336B">
      <w:pPr>
        <w:jc w:val="center"/>
        <w:rPr>
          <w:rFonts w:ascii="Calibri"/>
          <w:sz w:val="20"/>
        </w:rPr>
      </w:pPr>
      <w:r w:rsidRPr="00B4336B">
        <w:rPr>
          <w:iCs/>
          <w:sz w:val="24"/>
          <w:szCs w:val="24"/>
        </w:rPr>
        <w:t>Figure 4.16. Employer Dashboard</w:t>
      </w:r>
      <w:r w:rsidR="00235B2F">
        <w:rPr>
          <w:rFonts w:ascii="Calibri"/>
          <w:sz w:val="20"/>
        </w:rPr>
        <w:br w:type="page"/>
      </w:r>
    </w:p>
    <w:p w:rsidR="00235B2F" w:rsidRDefault="00235B2F" w:rsidP="00235B2F">
      <w:pPr>
        <w:jc w:val="center"/>
        <w:rPr>
          <w:rFonts w:ascii="Calibri"/>
          <w:sz w:val="20"/>
        </w:rPr>
      </w:pPr>
    </w:p>
    <w:p w:rsidR="00235B2F" w:rsidRDefault="0085430D" w:rsidP="0085430D">
      <w:pPr>
        <w:pStyle w:val="Heading3"/>
        <w:tabs>
          <w:tab w:val="left" w:pos="701"/>
        </w:tabs>
      </w:pPr>
      <w:bookmarkStart w:id="70" w:name="_Toc136216262"/>
      <w:r>
        <w:t xml:space="preserve">4.2.17. </w:t>
      </w:r>
      <w:r w:rsidR="00235B2F">
        <w:t xml:space="preserve">Employer </w:t>
      </w:r>
      <w:r w:rsidR="007C4FB7">
        <w:t xml:space="preserve">Dashboard </w:t>
      </w:r>
      <w:r w:rsidR="00C76CE3">
        <w:t>–</w:t>
      </w:r>
      <w:r w:rsidR="007C4FB7">
        <w:t xml:space="preserve"> </w:t>
      </w:r>
      <w:r w:rsidR="00C76CE3">
        <w:t>Posted Jobs</w:t>
      </w:r>
      <w:bookmarkEnd w:id="70"/>
    </w:p>
    <w:p w:rsidR="00235B2F" w:rsidRDefault="00235B2F" w:rsidP="00C83A21">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9B0370" w:rsidRDefault="009B0370" w:rsidP="00BE7F2F">
      <w:pPr>
        <w:pStyle w:val="BodyText"/>
        <w:numPr>
          <w:ilvl w:val="0"/>
          <w:numId w:val="13"/>
        </w:numPr>
        <w:spacing w:before="197" w:line="276" w:lineRule="auto"/>
        <w:ind w:right="316"/>
        <w:jc w:val="both"/>
      </w:pPr>
      <w:r>
        <w:t>This shows a table of the user-created job postings.</w:t>
      </w:r>
    </w:p>
    <w:p w:rsidR="009B0370" w:rsidRDefault="009B0370" w:rsidP="00BE7F2F">
      <w:pPr>
        <w:pStyle w:val="BodyText"/>
        <w:numPr>
          <w:ilvl w:val="0"/>
          <w:numId w:val="13"/>
        </w:numPr>
        <w:spacing w:before="197" w:line="276" w:lineRule="auto"/>
        <w:ind w:right="316"/>
        <w:jc w:val="both"/>
      </w:pPr>
      <w:r>
        <w:t>Each job post's title is listed in the table, along with a link to view more information.</w:t>
      </w:r>
    </w:p>
    <w:p w:rsidR="009B0370" w:rsidRDefault="009B0370" w:rsidP="00BE7F2F">
      <w:pPr>
        <w:pStyle w:val="BodyText"/>
        <w:numPr>
          <w:ilvl w:val="0"/>
          <w:numId w:val="13"/>
        </w:numPr>
        <w:spacing w:before="197" w:line="276" w:lineRule="auto"/>
        <w:ind w:right="316"/>
        <w:jc w:val="both"/>
      </w:pPr>
      <w:r>
        <w:t>Based on the user's company ID, the database's job postings are retrieved.</w:t>
      </w:r>
    </w:p>
    <w:p w:rsidR="009B0370" w:rsidRDefault="009B0370" w:rsidP="00BE7F2F">
      <w:pPr>
        <w:pStyle w:val="BodyText"/>
        <w:numPr>
          <w:ilvl w:val="0"/>
          <w:numId w:val="13"/>
        </w:numPr>
        <w:spacing w:before="197" w:line="276" w:lineRule="auto"/>
        <w:ind w:right="316"/>
        <w:jc w:val="both"/>
      </w:pPr>
      <w:r>
        <w:t>The table includes any open positions if there are any.</w:t>
      </w:r>
    </w:p>
    <w:p w:rsidR="0099755D" w:rsidRDefault="009B0370" w:rsidP="007F3FB2">
      <w:pPr>
        <w:pStyle w:val="BodyText"/>
        <w:spacing w:before="197" w:line="276" w:lineRule="auto"/>
        <w:ind w:right="316"/>
        <w:jc w:val="both"/>
      </w:pPr>
      <w:r>
        <w:t>Generally speaking, the page offers employers a user-friendly interface for viewing and managing their job posts in the job recruitment portal. In order to retrieve and present pertinent information, it provides navigation, data presentation, and integration with a backend database.</w:t>
      </w:r>
      <w:r w:rsidR="0099755D">
        <w:br/>
      </w:r>
    </w:p>
    <w:p w:rsidR="00235B2F" w:rsidRDefault="008B5462" w:rsidP="008B5462">
      <w:pPr>
        <w:pStyle w:val="BodyText"/>
        <w:spacing w:before="197" w:line="360" w:lineRule="auto"/>
        <w:ind w:right="316"/>
        <w:jc w:val="center"/>
      </w:pPr>
      <w:r>
        <w:rPr>
          <w:noProof/>
        </w:rPr>
        <w:drawing>
          <wp:inline distT="0" distB="0" distL="0" distR="0" wp14:anchorId="3D7E9490" wp14:editId="3C163812">
            <wp:extent cx="5869488" cy="2685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73332" cy="2687174"/>
                    </a:xfrm>
                    <a:prstGeom prst="rect">
                      <a:avLst/>
                    </a:prstGeom>
                  </pic:spPr>
                </pic:pic>
              </a:graphicData>
            </a:graphic>
          </wp:inline>
        </w:drawing>
      </w:r>
    </w:p>
    <w:p w:rsidR="00235B2F" w:rsidRPr="00DB1047" w:rsidRDefault="003906B4" w:rsidP="003906B4">
      <w:pPr>
        <w:jc w:val="center"/>
        <w:rPr>
          <w:rFonts w:ascii="Calibri"/>
          <w:sz w:val="20"/>
        </w:rPr>
      </w:pPr>
      <w:r w:rsidRPr="003906B4">
        <w:rPr>
          <w:iCs/>
          <w:sz w:val="24"/>
          <w:szCs w:val="24"/>
        </w:rPr>
        <w:t>Figure 4.17. Employer Dashboard</w:t>
      </w:r>
      <w:r w:rsidR="00235B2F">
        <w:rPr>
          <w:rFonts w:ascii="Calibri"/>
          <w:sz w:val="20"/>
        </w:rPr>
        <w:br w:type="page"/>
      </w:r>
    </w:p>
    <w:p w:rsidR="00235B2F" w:rsidRDefault="00235B2F" w:rsidP="00235B2F">
      <w:pPr>
        <w:jc w:val="center"/>
        <w:rPr>
          <w:rFonts w:ascii="Calibri"/>
          <w:sz w:val="20"/>
        </w:rPr>
      </w:pPr>
    </w:p>
    <w:p w:rsidR="00235B2F" w:rsidRDefault="001C21C5" w:rsidP="001C21C5">
      <w:pPr>
        <w:pStyle w:val="Heading3"/>
        <w:tabs>
          <w:tab w:val="left" w:pos="701"/>
        </w:tabs>
      </w:pPr>
      <w:bookmarkStart w:id="71" w:name="_Toc136216263"/>
      <w:r>
        <w:t xml:space="preserve">4.2.18. </w:t>
      </w:r>
      <w:r w:rsidR="00C2249B">
        <w:t>Employer Dashboard – Job Applications</w:t>
      </w:r>
      <w:r w:rsidR="00235B2F">
        <w:t xml:space="preserve"> Page</w:t>
      </w:r>
      <w:bookmarkEnd w:id="71"/>
    </w:p>
    <w:p w:rsidR="00235B2F" w:rsidRDefault="00235B2F" w:rsidP="000C7DE8">
      <w:pPr>
        <w:pStyle w:val="BodyText"/>
        <w:spacing w:before="197" w:line="276" w:lineRule="auto"/>
        <w:ind w:left="100" w:right="316"/>
        <w:jc w:val="both"/>
      </w:pPr>
      <w:r w:rsidRPr="00F33A3F">
        <w:t>The following feature</w:t>
      </w:r>
      <w:r>
        <w:t>s would be displayed on the</w:t>
      </w:r>
      <w:r w:rsidRPr="00F33A3F">
        <w:t xml:space="preserve"> page's output:</w:t>
      </w:r>
      <w:r w:rsidRPr="002D5EEE">
        <w:t xml:space="preserve"> </w:t>
      </w:r>
    </w:p>
    <w:p w:rsidR="000C7DE8" w:rsidRDefault="007D6A84" w:rsidP="00BE7F2F">
      <w:pPr>
        <w:pStyle w:val="BodyText"/>
        <w:numPr>
          <w:ilvl w:val="0"/>
          <w:numId w:val="13"/>
        </w:numPr>
        <w:spacing w:before="197"/>
        <w:ind w:right="316"/>
        <w:jc w:val="both"/>
      </w:pPr>
      <w:r>
        <w:t xml:space="preserve">Recent Applications: </w:t>
      </w:r>
    </w:p>
    <w:p w:rsidR="007D6A84" w:rsidRDefault="007D6A84" w:rsidP="000C7DE8">
      <w:pPr>
        <w:pStyle w:val="BodyText"/>
        <w:spacing w:before="197" w:line="276" w:lineRule="auto"/>
        <w:ind w:left="720" w:right="316"/>
        <w:jc w:val="both"/>
      </w:pPr>
      <w:r>
        <w:t xml:space="preserve">The page fetches data from the database about job applications submitted by users. It retrieves the job title, applicant name, application date, and status for each application. </w:t>
      </w:r>
    </w:p>
    <w:p w:rsidR="000C7DE8" w:rsidRDefault="007D6A84" w:rsidP="00BE7F2F">
      <w:pPr>
        <w:pStyle w:val="BodyText"/>
        <w:numPr>
          <w:ilvl w:val="0"/>
          <w:numId w:val="13"/>
        </w:numPr>
        <w:spacing w:before="197"/>
        <w:ind w:right="316"/>
        <w:jc w:val="both"/>
      </w:pPr>
      <w:r>
        <w:t xml:space="preserve">Application Status: </w:t>
      </w:r>
    </w:p>
    <w:p w:rsidR="00361C0C" w:rsidRDefault="007D6A84" w:rsidP="000C7DE8">
      <w:pPr>
        <w:pStyle w:val="BodyText"/>
        <w:spacing w:before="197" w:line="276" w:lineRule="auto"/>
        <w:ind w:left="720" w:right="316"/>
        <w:jc w:val="both"/>
      </w:pPr>
      <w:r>
        <w:t>The status of each job applicati</w:t>
      </w:r>
      <w:r w:rsidR="00361C0C">
        <w:t xml:space="preserve">on is indicated using different </w:t>
      </w:r>
      <w:r>
        <w:t>colors or text styles. The possible statuses are "Pendi</w:t>
      </w:r>
      <w:r w:rsidR="00361C0C">
        <w:t>ng," "Rejected," or "Selected."</w:t>
      </w:r>
    </w:p>
    <w:p w:rsidR="000C7DE8" w:rsidRDefault="00361C0C" w:rsidP="00BE7F2F">
      <w:pPr>
        <w:pStyle w:val="BodyText"/>
        <w:numPr>
          <w:ilvl w:val="0"/>
          <w:numId w:val="13"/>
        </w:numPr>
        <w:spacing w:before="197"/>
        <w:ind w:right="316"/>
        <w:jc w:val="both"/>
      </w:pPr>
      <w:r>
        <w:t xml:space="preserve">Sidebar: </w:t>
      </w:r>
    </w:p>
    <w:p w:rsidR="00235B2F" w:rsidRDefault="00361C0C" w:rsidP="000C7DE8">
      <w:pPr>
        <w:pStyle w:val="BodyText"/>
        <w:spacing w:before="197" w:line="276" w:lineRule="auto"/>
        <w:ind w:left="720" w:right="316"/>
        <w:jc w:val="both"/>
      </w:pPr>
      <w:r>
        <w:t>The page has a sidebar on the left side, which displays a list of menu items. Each menu item represents a section of the portal and provides links to navigate to those sections.</w:t>
      </w:r>
    </w:p>
    <w:p w:rsidR="0059212C" w:rsidRPr="00361C0C" w:rsidRDefault="0059212C" w:rsidP="0059212C">
      <w:pPr>
        <w:pStyle w:val="BodyText"/>
        <w:spacing w:before="197" w:line="276" w:lineRule="auto"/>
        <w:ind w:left="720" w:right="316"/>
      </w:pPr>
    </w:p>
    <w:p w:rsidR="00235B2F" w:rsidRDefault="00AE4781" w:rsidP="00AE4781">
      <w:pPr>
        <w:pStyle w:val="BodyText"/>
        <w:spacing w:before="197" w:line="360" w:lineRule="auto"/>
        <w:ind w:right="316"/>
        <w:jc w:val="center"/>
      </w:pPr>
      <w:r>
        <w:rPr>
          <w:noProof/>
        </w:rPr>
        <w:drawing>
          <wp:inline distT="0" distB="0" distL="0" distR="0" wp14:anchorId="3B71E9A0" wp14:editId="1C1C65DC">
            <wp:extent cx="5994400" cy="52914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94400" cy="5291455"/>
                    </a:xfrm>
                    <a:prstGeom prst="rect">
                      <a:avLst/>
                    </a:prstGeom>
                  </pic:spPr>
                </pic:pic>
              </a:graphicData>
            </a:graphic>
          </wp:inline>
        </w:drawing>
      </w:r>
    </w:p>
    <w:p w:rsidR="00235B2F" w:rsidRPr="00DB1047" w:rsidRDefault="00EA22B9" w:rsidP="00EA22B9">
      <w:pPr>
        <w:jc w:val="center"/>
        <w:rPr>
          <w:rFonts w:ascii="Calibri"/>
          <w:sz w:val="20"/>
        </w:rPr>
      </w:pPr>
      <w:r w:rsidRPr="00EA22B9">
        <w:rPr>
          <w:iCs/>
          <w:sz w:val="24"/>
          <w:szCs w:val="24"/>
        </w:rPr>
        <w:t>Figure 4.18. Employer Dashboard</w:t>
      </w:r>
      <w:r w:rsidR="00235B2F">
        <w:rPr>
          <w:rFonts w:ascii="Calibri"/>
          <w:sz w:val="20"/>
        </w:rPr>
        <w:br w:type="page"/>
      </w:r>
    </w:p>
    <w:p w:rsidR="00235B2F" w:rsidRDefault="00235B2F" w:rsidP="00235B2F">
      <w:pPr>
        <w:jc w:val="center"/>
        <w:rPr>
          <w:rFonts w:ascii="Calibri"/>
          <w:sz w:val="20"/>
        </w:rPr>
      </w:pPr>
    </w:p>
    <w:p w:rsidR="00235B2F" w:rsidRDefault="00A52323" w:rsidP="00A52323">
      <w:pPr>
        <w:pStyle w:val="Heading3"/>
        <w:tabs>
          <w:tab w:val="left" w:pos="701"/>
        </w:tabs>
      </w:pPr>
      <w:bookmarkStart w:id="72" w:name="_Toc136216264"/>
      <w:r>
        <w:t xml:space="preserve">4.2.19. </w:t>
      </w:r>
      <w:r w:rsidR="00D00BA8">
        <w:t>Employer Dashboard</w:t>
      </w:r>
      <w:r w:rsidR="007B43B4">
        <w:t xml:space="preserve"> </w:t>
      </w:r>
      <w:r w:rsidR="00967A45">
        <w:t>–</w:t>
      </w:r>
      <w:r w:rsidR="00235B2F">
        <w:t xml:space="preserve"> </w:t>
      </w:r>
      <w:r w:rsidR="00967A45">
        <w:t>Mailbox</w:t>
      </w:r>
      <w:bookmarkEnd w:id="72"/>
    </w:p>
    <w:p w:rsidR="00235B2F" w:rsidRDefault="00235B2F" w:rsidP="005B02D9">
      <w:pPr>
        <w:pStyle w:val="BodyText"/>
        <w:spacing w:before="197" w:line="276" w:lineRule="auto"/>
        <w:ind w:left="100" w:right="316"/>
      </w:pPr>
      <w:r w:rsidRPr="00F33A3F">
        <w:t>The following feature</w:t>
      </w:r>
      <w:r>
        <w:t>s would be displayed on the</w:t>
      </w:r>
      <w:r w:rsidRPr="00F33A3F">
        <w:t xml:space="preserve"> page's output:</w:t>
      </w:r>
      <w:r w:rsidRPr="002D5EEE">
        <w:t xml:space="preserve"> </w:t>
      </w:r>
    </w:p>
    <w:p w:rsidR="005B02D9" w:rsidRDefault="00AA7AC5" w:rsidP="00BE7F2F">
      <w:pPr>
        <w:pStyle w:val="BodyText"/>
        <w:numPr>
          <w:ilvl w:val="0"/>
          <w:numId w:val="13"/>
        </w:numPr>
        <w:spacing w:before="197"/>
        <w:ind w:right="316"/>
        <w:jc w:val="both"/>
      </w:pPr>
      <w:r>
        <w:t xml:space="preserve">Mailbox Section: </w:t>
      </w:r>
    </w:p>
    <w:p w:rsidR="00AA7AC5" w:rsidRDefault="00AA7AC5" w:rsidP="009A128C">
      <w:pPr>
        <w:pStyle w:val="BodyText"/>
        <w:spacing w:before="197" w:line="276" w:lineRule="auto"/>
        <w:ind w:left="720" w:right="316"/>
        <w:jc w:val="both"/>
      </w:pPr>
      <w:r>
        <w:t>The "Mailbox" section is the page's primary content. For the logged-in employers, it shows a list of messages that have been received and sent. Each message's subject and date a</w:t>
      </w:r>
      <w:r w:rsidR="006A4D9D">
        <w:t>re displayed on screen. The employer</w:t>
      </w:r>
      <w:r>
        <w:t xml:space="preserve"> can access the entire message's content by clicking the link in the subject.</w:t>
      </w:r>
    </w:p>
    <w:p w:rsidR="005B02D9" w:rsidRDefault="00AA7AC5" w:rsidP="00BE7F2F">
      <w:pPr>
        <w:pStyle w:val="BodyText"/>
        <w:numPr>
          <w:ilvl w:val="0"/>
          <w:numId w:val="13"/>
        </w:numPr>
        <w:spacing w:before="197"/>
        <w:ind w:right="316"/>
        <w:jc w:val="both"/>
      </w:pPr>
      <w:r>
        <w:t xml:space="preserve">Create New Message: </w:t>
      </w:r>
    </w:p>
    <w:p w:rsidR="00AA7AC5" w:rsidRDefault="00AA7AC5" w:rsidP="009A128C">
      <w:pPr>
        <w:pStyle w:val="BodyText"/>
        <w:spacing w:before="197" w:line="276" w:lineRule="auto"/>
        <w:ind w:left="720" w:right="316"/>
        <w:jc w:val="both"/>
      </w:pPr>
      <w:r>
        <w:t>The "Create" button, which enables users to write new messages.</w:t>
      </w:r>
      <w:r w:rsidR="002018DC">
        <w:t xml:space="preserve"> When selected it allows the user to start a new conversation to targeted user.</w:t>
      </w:r>
      <w:r>
        <w:t xml:space="preserve"> </w:t>
      </w:r>
    </w:p>
    <w:p w:rsidR="005B02D9" w:rsidRDefault="00AA7AC5" w:rsidP="00BE7F2F">
      <w:pPr>
        <w:pStyle w:val="BodyText"/>
        <w:numPr>
          <w:ilvl w:val="0"/>
          <w:numId w:val="13"/>
        </w:numPr>
        <w:spacing w:before="197"/>
        <w:ind w:right="316"/>
        <w:jc w:val="both"/>
      </w:pPr>
      <w:r>
        <w:t xml:space="preserve">Sidebar: </w:t>
      </w:r>
    </w:p>
    <w:p w:rsidR="00235B2F" w:rsidRDefault="00AA7AC5" w:rsidP="009A128C">
      <w:pPr>
        <w:pStyle w:val="BodyText"/>
        <w:spacing w:before="197" w:line="276" w:lineRule="auto"/>
        <w:ind w:left="720" w:right="316"/>
        <w:jc w:val="both"/>
      </w:pPr>
      <w:r>
        <w:t>Features a list of choices for the user who is logged in in the sidebar. There are several options available, including "Edit Profile," "My Applications," "Jobs," "Ma</w:t>
      </w:r>
      <w:r w:rsidR="00AF1217">
        <w:t>ilbox," "Settings," and "Logout,</w:t>
      </w:r>
      <w:r>
        <w:t>"</w:t>
      </w:r>
      <w:r w:rsidR="00AF1217">
        <w:t xml:space="preserve"> etc.</w:t>
      </w:r>
      <w:r>
        <w:t xml:space="preserve"> This makes it simple to access the portal's various features.</w:t>
      </w:r>
      <w:r w:rsidR="00C50BFA">
        <w:br/>
      </w:r>
    </w:p>
    <w:p w:rsidR="0039407E" w:rsidRDefault="0039407E" w:rsidP="009A128C">
      <w:pPr>
        <w:pStyle w:val="BodyText"/>
        <w:spacing w:before="197" w:line="276" w:lineRule="auto"/>
        <w:ind w:left="720" w:right="316"/>
        <w:jc w:val="both"/>
      </w:pPr>
    </w:p>
    <w:p w:rsidR="00235B2F" w:rsidRDefault="00967A45" w:rsidP="00967A45">
      <w:pPr>
        <w:pStyle w:val="BodyText"/>
        <w:spacing w:before="197" w:line="360" w:lineRule="auto"/>
        <w:ind w:right="316"/>
        <w:jc w:val="center"/>
      </w:pPr>
      <w:r>
        <w:rPr>
          <w:noProof/>
        </w:rPr>
        <w:drawing>
          <wp:inline distT="0" distB="0" distL="0" distR="0" wp14:anchorId="087C6E62" wp14:editId="28A367B1">
            <wp:extent cx="5994400" cy="27425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94400" cy="2742565"/>
                    </a:xfrm>
                    <a:prstGeom prst="rect">
                      <a:avLst/>
                    </a:prstGeom>
                  </pic:spPr>
                </pic:pic>
              </a:graphicData>
            </a:graphic>
          </wp:inline>
        </w:drawing>
      </w:r>
    </w:p>
    <w:p w:rsidR="00235B2F" w:rsidRPr="00DB1047" w:rsidRDefault="00D83E37" w:rsidP="00D83E37">
      <w:pPr>
        <w:jc w:val="center"/>
        <w:rPr>
          <w:rFonts w:ascii="Calibri"/>
          <w:sz w:val="20"/>
        </w:rPr>
      </w:pPr>
      <w:r w:rsidRPr="00D83E37">
        <w:rPr>
          <w:iCs/>
          <w:sz w:val="24"/>
          <w:szCs w:val="24"/>
        </w:rPr>
        <w:t>Figure 4.19. Employer Dashboard</w:t>
      </w:r>
      <w:r w:rsidR="00235B2F">
        <w:rPr>
          <w:rFonts w:ascii="Calibri"/>
          <w:sz w:val="20"/>
        </w:rPr>
        <w:br w:type="page"/>
      </w:r>
    </w:p>
    <w:p w:rsidR="00235B2F" w:rsidRDefault="00235B2F" w:rsidP="00235B2F">
      <w:pPr>
        <w:jc w:val="center"/>
        <w:rPr>
          <w:rFonts w:ascii="Calibri"/>
          <w:sz w:val="20"/>
        </w:rPr>
      </w:pPr>
    </w:p>
    <w:p w:rsidR="00235B2F" w:rsidRDefault="00C520F1" w:rsidP="00C520F1">
      <w:pPr>
        <w:pStyle w:val="Heading3"/>
        <w:tabs>
          <w:tab w:val="left" w:pos="701"/>
        </w:tabs>
      </w:pPr>
      <w:bookmarkStart w:id="73" w:name="_Toc136216265"/>
      <w:r>
        <w:t xml:space="preserve">4.2.20. </w:t>
      </w:r>
      <w:r w:rsidR="00597A89">
        <w:t xml:space="preserve">Employer Dashboard </w:t>
      </w:r>
      <w:r w:rsidR="00026CB7">
        <w:t>–</w:t>
      </w:r>
      <w:r w:rsidR="00597A89">
        <w:t xml:space="preserve"> </w:t>
      </w:r>
      <w:r w:rsidR="00026CB7">
        <w:t>Reply / Create Mail</w:t>
      </w:r>
      <w:r w:rsidR="00235B2F">
        <w:t xml:space="preserve"> Page</w:t>
      </w:r>
      <w:bookmarkEnd w:id="73"/>
    </w:p>
    <w:p w:rsidR="00235B2F" w:rsidRDefault="00235B2F" w:rsidP="00CC1924">
      <w:pPr>
        <w:pStyle w:val="BodyText"/>
        <w:spacing w:before="197" w:line="276" w:lineRule="auto"/>
        <w:ind w:left="100" w:right="316"/>
      </w:pPr>
      <w:r w:rsidRPr="00F33A3F">
        <w:t>The following feature</w:t>
      </w:r>
      <w:r>
        <w:t>s would be displayed on the</w:t>
      </w:r>
      <w:r w:rsidRPr="00F33A3F">
        <w:t xml:space="preserve"> page's output:</w:t>
      </w:r>
      <w:r w:rsidRPr="002D5EEE">
        <w:t xml:space="preserve"> </w:t>
      </w:r>
    </w:p>
    <w:p w:rsidR="00CC1924" w:rsidRDefault="00D83ED9" w:rsidP="00BE7F2F">
      <w:pPr>
        <w:pStyle w:val="BodyText"/>
        <w:numPr>
          <w:ilvl w:val="0"/>
          <w:numId w:val="13"/>
        </w:numPr>
        <w:spacing w:before="197"/>
        <w:ind w:right="316"/>
        <w:jc w:val="both"/>
      </w:pPr>
      <w:r>
        <w:t>Form for Writing a N</w:t>
      </w:r>
      <w:r w:rsidR="00CC1924">
        <w:t>ew Message:</w:t>
      </w:r>
    </w:p>
    <w:p w:rsidR="00D83ED9" w:rsidRDefault="00310F00" w:rsidP="00CC1924">
      <w:pPr>
        <w:pStyle w:val="BodyText"/>
        <w:spacing w:before="197" w:line="276" w:lineRule="auto"/>
        <w:ind w:left="720" w:right="316"/>
        <w:jc w:val="both"/>
      </w:pPr>
      <w:r>
        <w:t>A form is shown to the employer to write a message. It</w:t>
      </w:r>
      <w:r w:rsidR="00D83ED9">
        <w:t xml:space="preserve"> has </w:t>
      </w:r>
      <w:r w:rsidR="004B261C">
        <w:t xml:space="preserve">sections for writing like the </w:t>
      </w:r>
      <w:r>
        <w:t>body, subject of the message, it also has feature of</w:t>
      </w:r>
      <w:r w:rsidR="00D83ED9">
        <w:t xml:space="preserve"> selecting the re</w:t>
      </w:r>
      <w:r>
        <w:t>cipient from a list</w:t>
      </w:r>
      <w:r w:rsidR="00D83ED9">
        <w:t>. It has fields for choosing the recipient, writing the message body, and choosing a subject.</w:t>
      </w:r>
    </w:p>
    <w:p w:rsidR="00CC1924" w:rsidRDefault="00D83ED9" w:rsidP="00BE7F2F">
      <w:pPr>
        <w:pStyle w:val="BodyText"/>
        <w:numPr>
          <w:ilvl w:val="0"/>
          <w:numId w:val="13"/>
        </w:numPr>
        <w:spacing w:before="197"/>
        <w:ind w:right="316"/>
        <w:jc w:val="both"/>
      </w:pPr>
      <w:r>
        <w:t xml:space="preserve">Menu of Options: </w:t>
      </w:r>
    </w:p>
    <w:p w:rsidR="00D83ED9" w:rsidRDefault="00897339" w:rsidP="00CC1924">
      <w:pPr>
        <w:pStyle w:val="BodyText"/>
        <w:spacing w:before="197" w:line="276" w:lineRule="auto"/>
        <w:ind w:left="720" w:right="316"/>
        <w:jc w:val="both"/>
      </w:pPr>
      <w:r>
        <w:t>Options are given on the side for the employer to choose which section to go on like</w:t>
      </w:r>
      <w:r w:rsidR="00D83ED9">
        <w:t xml:space="preserve"> "Edit Profile," "My Applications," "Mailbox,"</w:t>
      </w:r>
      <w:r>
        <w:t xml:space="preserve"> "Settings," and "Logout." This </w:t>
      </w:r>
      <w:r w:rsidR="00D83ED9">
        <w:t>enable</w:t>
      </w:r>
      <w:r>
        <w:t>s</w:t>
      </w:r>
      <w:r w:rsidR="00D83ED9">
        <w:t xml:space="preserve"> user</w:t>
      </w:r>
      <w:r>
        <w:t>s navigate</w:t>
      </w:r>
      <w:r w:rsidR="00D83ED9">
        <w:t xml:space="preserve"> within the portal.</w:t>
      </w:r>
    </w:p>
    <w:p w:rsidR="00235B2F" w:rsidRDefault="00235B2F" w:rsidP="00D83ED9">
      <w:pPr>
        <w:pStyle w:val="BodyText"/>
        <w:spacing w:before="197" w:line="360" w:lineRule="auto"/>
        <w:ind w:right="316"/>
      </w:pPr>
    </w:p>
    <w:p w:rsidR="00235B2F" w:rsidRDefault="00A822C2" w:rsidP="00A822C2">
      <w:pPr>
        <w:pStyle w:val="BodyText"/>
        <w:spacing w:before="197" w:line="360" w:lineRule="auto"/>
        <w:ind w:right="316"/>
        <w:jc w:val="center"/>
      </w:pPr>
      <w:r>
        <w:rPr>
          <w:noProof/>
        </w:rPr>
        <w:drawing>
          <wp:inline distT="0" distB="0" distL="0" distR="0" wp14:anchorId="1FCDACB9" wp14:editId="3067EA42">
            <wp:extent cx="5994400" cy="3709035"/>
            <wp:effectExtent l="0" t="0" r="635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94400" cy="3709035"/>
                    </a:xfrm>
                    <a:prstGeom prst="rect">
                      <a:avLst/>
                    </a:prstGeom>
                  </pic:spPr>
                </pic:pic>
              </a:graphicData>
            </a:graphic>
          </wp:inline>
        </w:drawing>
      </w:r>
    </w:p>
    <w:p w:rsidR="00235B2F" w:rsidRPr="00DB1047" w:rsidRDefault="008A47B4" w:rsidP="008A47B4">
      <w:pPr>
        <w:jc w:val="center"/>
        <w:rPr>
          <w:rFonts w:ascii="Calibri"/>
          <w:sz w:val="20"/>
        </w:rPr>
      </w:pPr>
      <w:r w:rsidRPr="008A47B4">
        <w:rPr>
          <w:iCs/>
          <w:sz w:val="24"/>
          <w:szCs w:val="24"/>
        </w:rPr>
        <w:t>Figure 4.20. Employer Dashboard</w:t>
      </w:r>
      <w:r w:rsidR="00235B2F">
        <w:rPr>
          <w:rFonts w:ascii="Calibri"/>
          <w:sz w:val="20"/>
        </w:rPr>
        <w:br w:type="page"/>
      </w:r>
    </w:p>
    <w:p w:rsidR="00235B2F" w:rsidRDefault="00235B2F" w:rsidP="00235B2F">
      <w:pPr>
        <w:jc w:val="center"/>
        <w:rPr>
          <w:rFonts w:ascii="Calibri"/>
          <w:sz w:val="20"/>
        </w:rPr>
      </w:pPr>
    </w:p>
    <w:p w:rsidR="00235B2F" w:rsidRDefault="007F1CE1" w:rsidP="007F1CE1">
      <w:pPr>
        <w:pStyle w:val="Heading3"/>
        <w:tabs>
          <w:tab w:val="left" w:pos="701"/>
        </w:tabs>
      </w:pPr>
      <w:bookmarkStart w:id="74" w:name="_Toc136216266"/>
      <w:r>
        <w:t xml:space="preserve">4.2.21. </w:t>
      </w:r>
      <w:r w:rsidR="00235B2F">
        <w:t xml:space="preserve">Employer </w:t>
      </w:r>
      <w:r w:rsidR="001144BD">
        <w:t>Dashboard -</w:t>
      </w:r>
      <w:r w:rsidR="00235B2F">
        <w:t xml:space="preserve"> </w:t>
      </w:r>
      <w:r w:rsidR="003B30E1">
        <w:t>Settings</w:t>
      </w:r>
      <w:bookmarkEnd w:id="7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F1CE1" w:rsidRDefault="007F1CE1" w:rsidP="00BE7F2F">
      <w:pPr>
        <w:pStyle w:val="BodyText"/>
        <w:numPr>
          <w:ilvl w:val="0"/>
          <w:numId w:val="13"/>
        </w:numPr>
        <w:spacing w:before="197"/>
        <w:ind w:right="316"/>
      </w:pPr>
      <w:r>
        <w:t>Change Password Form: </w:t>
      </w:r>
    </w:p>
    <w:p w:rsidR="00766575" w:rsidRDefault="002C20A0" w:rsidP="007F1CE1">
      <w:pPr>
        <w:pStyle w:val="BodyText"/>
        <w:spacing w:before="197" w:line="276" w:lineRule="auto"/>
        <w:ind w:left="720" w:right="316"/>
      </w:pPr>
      <w:r>
        <w:t>The form for changing the employer</w:t>
      </w:r>
      <w:r w:rsidR="00766575">
        <w:t>'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7F1CE1" w:rsidRDefault="007F1CE1" w:rsidP="00BE7F2F">
      <w:pPr>
        <w:pStyle w:val="BodyText"/>
        <w:numPr>
          <w:ilvl w:val="0"/>
          <w:numId w:val="13"/>
        </w:numPr>
        <w:spacing w:before="197"/>
        <w:ind w:right="316"/>
      </w:pPr>
      <w:r>
        <w:t>Change Name Form: </w:t>
      </w:r>
    </w:p>
    <w:p w:rsidR="00765938" w:rsidRDefault="002B5E8E" w:rsidP="007F1CE1">
      <w:pPr>
        <w:pStyle w:val="BodyText"/>
        <w:spacing w:before="197" w:line="276" w:lineRule="auto"/>
        <w:ind w:left="720" w:right="316"/>
      </w:pPr>
      <w:r>
        <w:t>The form for changing the employer's name</w:t>
      </w:r>
      <w:r w:rsidR="00765938">
        <w:t xml:space="preserve"> is located in the</w:t>
      </w:r>
      <w:r>
        <w:t xml:space="preserve"> page. It has </w:t>
      </w:r>
      <w:r w:rsidR="00AC4074">
        <w:t>an</w:t>
      </w:r>
      <w:r>
        <w:t xml:space="preserve"> input field where the name</w:t>
      </w:r>
      <w:r w:rsidR="00765938">
        <w:t xml:space="preserve"> can be entered and confirmed. Additionally, there is </w:t>
      </w:r>
      <w:r>
        <w:t>a submit button marked "Change Name</w:t>
      </w:r>
      <w:r w:rsidR="00787B16">
        <w:t>".</w:t>
      </w:r>
    </w:p>
    <w:p w:rsidR="007F1CE1" w:rsidRDefault="007F1CE1" w:rsidP="00BE7F2F">
      <w:pPr>
        <w:pStyle w:val="BodyText"/>
        <w:numPr>
          <w:ilvl w:val="0"/>
          <w:numId w:val="13"/>
        </w:numPr>
        <w:spacing w:before="197"/>
        <w:ind w:right="316"/>
      </w:pPr>
      <w:r>
        <w:t>Deactivate Account Form:</w:t>
      </w:r>
    </w:p>
    <w:p w:rsidR="00235B2F" w:rsidRDefault="00766575" w:rsidP="007F1CE1">
      <w:pPr>
        <w:pStyle w:val="BodyText"/>
        <w:spacing w:before="197" w:line="276" w:lineRule="auto"/>
        <w:ind w:left="720" w:right="316"/>
      </w:pPr>
      <w:r>
        <w:t>The</w:t>
      </w:r>
      <w:r w:rsidR="00245F5B">
        <w:t xml:space="preserve">re is a form to deactivate </w:t>
      </w:r>
      <w:r w:rsidR="00884DFB">
        <w:t>an</w:t>
      </w:r>
      <w:r w:rsidR="00245F5B">
        <w:t xml:space="preserve"> employe</w:t>
      </w:r>
      <w:r>
        <w:t>r's account. It has a checkbox to confirm the user's desire to deactivate the account and a "Deactivate My Account" submit button</w:t>
      </w:r>
      <w:r w:rsidR="005C10F6">
        <w:t>.</w:t>
      </w:r>
      <w:r w:rsidR="005C10F6">
        <w:br/>
      </w:r>
    </w:p>
    <w:p w:rsidR="00235B2F" w:rsidRDefault="00D04E0B" w:rsidP="00D04E0B">
      <w:pPr>
        <w:pStyle w:val="BodyText"/>
        <w:spacing w:before="197" w:line="360" w:lineRule="auto"/>
        <w:ind w:right="316"/>
        <w:jc w:val="center"/>
      </w:pPr>
      <w:r>
        <w:rPr>
          <w:noProof/>
        </w:rPr>
        <w:drawing>
          <wp:inline distT="0" distB="0" distL="0" distR="0" wp14:anchorId="1D92B088" wp14:editId="1F8B20FB">
            <wp:extent cx="5994400" cy="2742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4400" cy="2742565"/>
                    </a:xfrm>
                    <a:prstGeom prst="rect">
                      <a:avLst/>
                    </a:prstGeom>
                  </pic:spPr>
                </pic:pic>
              </a:graphicData>
            </a:graphic>
          </wp:inline>
        </w:drawing>
      </w:r>
    </w:p>
    <w:p w:rsidR="00235B2F" w:rsidRPr="00DB1047" w:rsidRDefault="0089740C" w:rsidP="0089740C">
      <w:pPr>
        <w:jc w:val="center"/>
        <w:rPr>
          <w:rFonts w:ascii="Calibri"/>
          <w:sz w:val="20"/>
        </w:rPr>
      </w:pPr>
      <w:r w:rsidRPr="0089740C">
        <w:rPr>
          <w:iCs/>
          <w:sz w:val="24"/>
          <w:szCs w:val="24"/>
        </w:rPr>
        <w:t>Figure 4.21. Employer Dashboard</w:t>
      </w:r>
      <w:r w:rsidR="00235B2F">
        <w:rPr>
          <w:rFonts w:ascii="Calibri"/>
          <w:sz w:val="20"/>
        </w:rPr>
        <w:br w:type="page"/>
      </w:r>
    </w:p>
    <w:p w:rsidR="00DC3C2F" w:rsidRDefault="001858EA" w:rsidP="001858EA">
      <w:pPr>
        <w:pStyle w:val="Heading3"/>
        <w:tabs>
          <w:tab w:val="left" w:pos="701"/>
        </w:tabs>
      </w:pPr>
      <w:bookmarkStart w:id="75" w:name="_Toc136216267"/>
      <w:r>
        <w:lastRenderedPageBreak/>
        <w:t xml:space="preserve">4.2.22. </w:t>
      </w:r>
      <w:r w:rsidR="00DC3C2F">
        <w:t xml:space="preserve">Employer Dashboard </w:t>
      </w:r>
      <w:r w:rsidR="00651D11">
        <w:t>–</w:t>
      </w:r>
      <w:r w:rsidR="00DC3C2F">
        <w:t xml:space="preserve"> </w:t>
      </w:r>
      <w:r w:rsidR="00651D11">
        <w:t>Applications Database</w:t>
      </w:r>
      <w:bookmarkEnd w:id="75"/>
    </w:p>
    <w:p w:rsidR="00DC3C2F" w:rsidRDefault="00DC3C2F" w:rsidP="00DC3C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12C8B" w:rsidRDefault="00D12C8B" w:rsidP="00BE7F2F">
      <w:pPr>
        <w:pStyle w:val="BodyText"/>
        <w:numPr>
          <w:ilvl w:val="0"/>
          <w:numId w:val="22"/>
        </w:numPr>
        <w:spacing w:before="197" w:line="276" w:lineRule="auto"/>
        <w:ind w:right="316"/>
        <w:jc w:val="both"/>
      </w:pPr>
      <w:r>
        <w:t xml:space="preserve">The page fetches data from the database about job applications submitted by users. It retrieves the candidate's name, highest qualification, age, city, and state for each application. </w:t>
      </w:r>
    </w:p>
    <w:p w:rsidR="00D12C8B" w:rsidRDefault="00D12C8B" w:rsidP="00BE7F2F">
      <w:pPr>
        <w:pStyle w:val="BodyText"/>
        <w:numPr>
          <w:ilvl w:val="0"/>
          <w:numId w:val="22"/>
        </w:numPr>
        <w:spacing w:before="197" w:line="276" w:lineRule="auto"/>
        <w:ind w:right="316"/>
        <w:jc w:val="both"/>
      </w:pPr>
      <w:r>
        <w:t>Each row in the table includes a "Download Resume" link that allows the user to download the candidate's resume. The link points to the resume file stored in the "uploads/resume" directory.</w:t>
      </w:r>
    </w:p>
    <w:p w:rsidR="00D12C8B" w:rsidRDefault="00E36009" w:rsidP="00BE7F2F">
      <w:pPr>
        <w:pStyle w:val="BodyText"/>
        <w:numPr>
          <w:ilvl w:val="0"/>
          <w:numId w:val="22"/>
        </w:numPr>
        <w:spacing w:before="197" w:line="276" w:lineRule="auto"/>
        <w:ind w:right="316"/>
        <w:jc w:val="both"/>
      </w:pPr>
      <w:r>
        <w:t>Download CSV is t</w:t>
      </w:r>
      <w:r w:rsidR="00D12C8B">
        <w:t xml:space="preserve">he page </w:t>
      </w:r>
      <w:r>
        <w:t xml:space="preserve">that </w:t>
      </w:r>
      <w:r w:rsidR="00D12C8B">
        <w:t>includes a "Download CSV" button that allows the user to download the application data in CSV format. When clicked, the button retrieves the table data, converts it into a CSV string, and triggers a file download.</w:t>
      </w:r>
    </w:p>
    <w:p w:rsidR="00DC3C2F" w:rsidRDefault="00DC3C2F" w:rsidP="0005146E">
      <w:pPr>
        <w:pStyle w:val="BodyText"/>
        <w:spacing w:before="197" w:line="360" w:lineRule="auto"/>
        <w:ind w:right="316"/>
      </w:pPr>
    </w:p>
    <w:p w:rsidR="0005146E" w:rsidRDefault="00651D11" w:rsidP="00651D11">
      <w:pPr>
        <w:pStyle w:val="BodyText"/>
        <w:spacing w:before="197" w:line="360" w:lineRule="auto"/>
        <w:ind w:right="316"/>
      </w:pPr>
      <w:r>
        <w:rPr>
          <w:noProof/>
        </w:rPr>
        <w:drawing>
          <wp:inline distT="0" distB="0" distL="0" distR="0" wp14:anchorId="377D1347" wp14:editId="54595951">
            <wp:extent cx="5994400" cy="295719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94400" cy="2957195"/>
                    </a:xfrm>
                    <a:prstGeom prst="rect">
                      <a:avLst/>
                    </a:prstGeom>
                  </pic:spPr>
                </pic:pic>
              </a:graphicData>
            </a:graphic>
          </wp:inline>
        </w:drawing>
      </w:r>
    </w:p>
    <w:p w:rsidR="00FE7440" w:rsidRPr="00A075BD" w:rsidRDefault="00954A78" w:rsidP="008D17CB">
      <w:pPr>
        <w:pStyle w:val="Caption"/>
      </w:pPr>
      <w:r w:rsidRPr="00954A78">
        <w:t>Figure 4.22. Employer Dashboard</w:t>
      </w:r>
      <w:r w:rsidR="00A075BD">
        <w:br w:type="page"/>
      </w:r>
    </w:p>
    <w:p w:rsidR="00FE7440" w:rsidRDefault="008F07F2" w:rsidP="00A7171C">
      <w:pPr>
        <w:pStyle w:val="Heading3"/>
        <w:tabs>
          <w:tab w:val="left" w:pos="701"/>
        </w:tabs>
        <w:ind w:left="100" w:firstLine="0"/>
      </w:pPr>
      <w:bookmarkStart w:id="76" w:name="_Toc136216268"/>
      <w:r>
        <w:lastRenderedPageBreak/>
        <w:t xml:space="preserve">4.2.23. </w:t>
      </w:r>
      <w:r w:rsidR="00A075BD">
        <w:t>Admin</w:t>
      </w:r>
      <w:r w:rsidR="00FE7440">
        <w:t xml:space="preserve"> Dashboard</w:t>
      </w:r>
      <w:bookmarkEnd w:id="76"/>
      <w:r w:rsidR="00FE7440">
        <w:t xml:space="preserve"> </w:t>
      </w:r>
    </w:p>
    <w:p w:rsidR="00FE7440" w:rsidRDefault="00FE7440" w:rsidP="000930A1">
      <w:pPr>
        <w:pStyle w:val="BodyText"/>
        <w:spacing w:before="197" w:line="360" w:lineRule="auto"/>
        <w:ind w:left="100" w:right="316"/>
        <w:jc w:val="both"/>
      </w:pPr>
      <w:r w:rsidRPr="00F33A3F">
        <w:t>The following feature</w:t>
      </w:r>
      <w:r>
        <w:t>s would be displayed on the</w:t>
      </w:r>
      <w:r w:rsidRPr="00F33A3F">
        <w:t xml:space="preserve"> page's output:</w:t>
      </w:r>
      <w:r w:rsidRPr="002D5EEE">
        <w:t xml:space="preserve"> </w:t>
      </w:r>
    </w:p>
    <w:p w:rsidR="009E19FF" w:rsidRDefault="009E19FF" w:rsidP="00BE7F2F">
      <w:pPr>
        <w:pStyle w:val="BodyText"/>
        <w:numPr>
          <w:ilvl w:val="0"/>
          <w:numId w:val="23"/>
        </w:numPr>
        <w:spacing w:before="197" w:line="276" w:lineRule="auto"/>
        <w:ind w:right="316"/>
        <w:jc w:val="both"/>
      </w:pPr>
      <w:r w:rsidRPr="009E19FF">
        <w:t>The content section of the dashboard displays various statistics related to the job portal, such as the number of active companies, pending company approvals, registered candidates, pending candidate confirmations, total job</w:t>
      </w:r>
      <w:r w:rsidR="003E70A6">
        <w:t xml:space="preserve"> posts, and total applications.</w:t>
      </w:r>
    </w:p>
    <w:p w:rsidR="009E19FF" w:rsidRDefault="00447B30" w:rsidP="00BE7F2F">
      <w:pPr>
        <w:pStyle w:val="BodyText"/>
        <w:numPr>
          <w:ilvl w:val="0"/>
          <w:numId w:val="23"/>
        </w:numPr>
        <w:spacing w:before="197" w:line="276" w:lineRule="auto"/>
        <w:ind w:right="316"/>
        <w:jc w:val="both"/>
      </w:pPr>
      <w:r>
        <w:t>A</w:t>
      </w:r>
      <w:r w:rsidRPr="00447B30">
        <w:t>dmin dashboard page that displays statistics related to the job portal</w:t>
      </w:r>
      <w:r w:rsidR="00284E33">
        <w:t>.</w:t>
      </w:r>
    </w:p>
    <w:p w:rsidR="000930A1" w:rsidRDefault="00284E33" w:rsidP="00BE7F2F">
      <w:pPr>
        <w:pStyle w:val="BodyText"/>
        <w:numPr>
          <w:ilvl w:val="0"/>
          <w:numId w:val="23"/>
        </w:numPr>
        <w:spacing w:before="197" w:line="276" w:lineRule="auto"/>
        <w:ind w:right="316"/>
        <w:jc w:val="both"/>
      </w:pPr>
      <w:r w:rsidRPr="00284E33">
        <w:t>The sidebar is located on the left side and includes a box with a welcome message and a list of navigation links. The active page is highlighted.</w:t>
      </w:r>
    </w:p>
    <w:p w:rsidR="00284E33" w:rsidRDefault="00284E33" w:rsidP="000930A1">
      <w:pPr>
        <w:pStyle w:val="BodyText"/>
        <w:spacing w:before="197" w:line="360" w:lineRule="auto"/>
        <w:ind w:left="820" w:right="316"/>
        <w:jc w:val="both"/>
      </w:pPr>
      <w:r>
        <w:br/>
      </w:r>
    </w:p>
    <w:p w:rsidR="00FE7440" w:rsidRDefault="0053053A" w:rsidP="00FE7440">
      <w:pPr>
        <w:pStyle w:val="BodyText"/>
        <w:spacing w:before="197" w:line="360" w:lineRule="auto"/>
        <w:ind w:right="316"/>
      </w:pPr>
      <w:r>
        <w:rPr>
          <w:noProof/>
        </w:rPr>
        <w:drawing>
          <wp:inline distT="0" distB="0" distL="0" distR="0" wp14:anchorId="02C4600E" wp14:editId="42A5B494">
            <wp:extent cx="5994400" cy="2742565"/>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400" cy="2742565"/>
                    </a:xfrm>
                    <a:prstGeom prst="rect">
                      <a:avLst/>
                    </a:prstGeom>
                  </pic:spPr>
                </pic:pic>
              </a:graphicData>
            </a:graphic>
          </wp:inline>
        </w:drawing>
      </w:r>
    </w:p>
    <w:p w:rsidR="00FE7440" w:rsidRPr="00A075BD" w:rsidRDefault="00532CCB" w:rsidP="00762559">
      <w:pPr>
        <w:pStyle w:val="Caption"/>
      </w:pPr>
      <w:r w:rsidRPr="00532CCB">
        <w:t>Figure 4.23. Admin Dashboard</w:t>
      </w:r>
      <w:r w:rsidR="00A075BD">
        <w:br w:type="page"/>
      </w:r>
    </w:p>
    <w:p w:rsidR="00FE7440" w:rsidRDefault="00E34FA7" w:rsidP="00E34FA7">
      <w:pPr>
        <w:pStyle w:val="Heading3"/>
        <w:tabs>
          <w:tab w:val="left" w:pos="701"/>
        </w:tabs>
        <w:ind w:left="100" w:firstLine="0"/>
      </w:pPr>
      <w:bookmarkStart w:id="77" w:name="_Toc136216269"/>
      <w:r>
        <w:lastRenderedPageBreak/>
        <w:t xml:space="preserve">4.2.24. </w:t>
      </w:r>
      <w:r w:rsidR="004720C2">
        <w:t>Admin</w:t>
      </w:r>
      <w:r w:rsidR="00FE7440">
        <w:t xml:space="preserve"> Dashboard – </w:t>
      </w:r>
      <w:r w:rsidR="00FD43C4">
        <w:t>Active Jobs</w:t>
      </w:r>
      <w:bookmarkEnd w:id="77"/>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151C3" w:rsidRDefault="001151C3" w:rsidP="00BE7F2F">
      <w:pPr>
        <w:pStyle w:val="BodyText"/>
        <w:numPr>
          <w:ilvl w:val="0"/>
          <w:numId w:val="24"/>
        </w:numPr>
        <w:spacing w:before="197" w:line="276" w:lineRule="auto"/>
        <w:ind w:right="316"/>
      </w:pPr>
      <w:r>
        <w:t>The main content area displays a table of active job posts.</w:t>
      </w:r>
    </w:p>
    <w:p w:rsidR="001151C3" w:rsidRDefault="001151C3" w:rsidP="00BE7F2F">
      <w:pPr>
        <w:pStyle w:val="BodyText"/>
        <w:numPr>
          <w:ilvl w:val="0"/>
          <w:numId w:val="24"/>
        </w:numPr>
        <w:spacing w:before="197" w:line="276" w:lineRule="auto"/>
        <w:ind w:right="316"/>
      </w:pPr>
      <w:r>
        <w:t>Each row in the table represents a job post and contains the following information:</w:t>
      </w:r>
    </w:p>
    <w:p w:rsidR="001151C3" w:rsidRDefault="001151C3" w:rsidP="00BE7F2F">
      <w:pPr>
        <w:pStyle w:val="BodyText"/>
        <w:numPr>
          <w:ilvl w:val="0"/>
          <w:numId w:val="24"/>
        </w:numPr>
        <w:spacing w:before="197" w:line="276" w:lineRule="auto"/>
        <w:ind w:right="316"/>
      </w:pPr>
      <w:r>
        <w:t>Job Name: The title/name of the job post.</w:t>
      </w:r>
    </w:p>
    <w:p w:rsidR="001151C3" w:rsidRDefault="001151C3" w:rsidP="00BE7F2F">
      <w:pPr>
        <w:pStyle w:val="BodyText"/>
        <w:numPr>
          <w:ilvl w:val="0"/>
          <w:numId w:val="24"/>
        </w:numPr>
        <w:spacing w:before="197" w:line="276" w:lineRule="auto"/>
        <w:ind w:right="316"/>
      </w:pPr>
      <w:r>
        <w:t>Company Name: The name of the company associated with the job post.</w:t>
      </w:r>
    </w:p>
    <w:p w:rsidR="001151C3" w:rsidRDefault="001151C3" w:rsidP="00BE7F2F">
      <w:pPr>
        <w:pStyle w:val="BodyText"/>
        <w:numPr>
          <w:ilvl w:val="0"/>
          <w:numId w:val="24"/>
        </w:numPr>
        <w:spacing w:before="197" w:line="276" w:lineRule="auto"/>
        <w:ind w:right="316"/>
      </w:pPr>
      <w:r>
        <w:t>Date Created: The date when the job post was created.</w:t>
      </w:r>
    </w:p>
    <w:p w:rsidR="001151C3" w:rsidRDefault="001151C3" w:rsidP="00BE7F2F">
      <w:pPr>
        <w:pStyle w:val="BodyText"/>
        <w:numPr>
          <w:ilvl w:val="0"/>
          <w:numId w:val="24"/>
        </w:numPr>
        <w:spacing w:before="197" w:line="276" w:lineRule="auto"/>
        <w:ind w:right="316"/>
      </w:pPr>
      <w:r>
        <w:t>View: An icon/button to view more details about the job post.</w:t>
      </w:r>
    </w:p>
    <w:p w:rsidR="001151C3" w:rsidRDefault="001151C3" w:rsidP="00BE7F2F">
      <w:pPr>
        <w:pStyle w:val="BodyText"/>
        <w:numPr>
          <w:ilvl w:val="0"/>
          <w:numId w:val="24"/>
        </w:numPr>
        <w:spacing w:before="197" w:after="240" w:line="276" w:lineRule="auto"/>
        <w:ind w:right="316"/>
      </w:pPr>
      <w:r>
        <w:t>Delete: An icon/button to delete the job post</w:t>
      </w:r>
    </w:p>
    <w:p w:rsidR="00870267" w:rsidRDefault="00870267" w:rsidP="00870267">
      <w:pPr>
        <w:pStyle w:val="BodyText"/>
        <w:spacing w:before="197" w:line="360" w:lineRule="auto"/>
        <w:ind w:right="316"/>
      </w:pPr>
      <w:r>
        <w:t>T</w:t>
      </w:r>
      <w:r w:rsidR="000F704B">
        <w:t xml:space="preserve">his page allows </w:t>
      </w:r>
      <w:r w:rsidRPr="00870267">
        <w:t xml:space="preserve">the admin user to view and manage active </w:t>
      </w:r>
      <w:r w:rsidR="000F704B">
        <w:t>job posts in the</w:t>
      </w:r>
      <w:r w:rsidRPr="00870267">
        <w:t xml:space="preserve"> portal. </w:t>
      </w:r>
      <w:r w:rsidR="004E36E4">
        <w:t>Sidebar navigation allows him/her</w:t>
      </w:r>
      <w:r w:rsidRPr="00870267">
        <w:t xml:space="preserve"> access to different sections,</w:t>
      </w:r>
      <w:r w:rsidR="004E36E4">
        <w:t xml:space="preserve"> and the job posts table show</w:t>
      </w:r>
      <w:r w:rsidRPr="00870267">
        <w:t>s an organized view of</w:t>
      </w:r>
      <w:r w:rsidR="004E36E4">
        <w:t xml:space="preserve"> the available job posts that are posted by employers with title, employer name date created and allows to view and delete it too</w:t>
      </w:r>
      <w:r w:rsidRPr="00870267">
        <w:t>.</w:t>
      </w:r>
    </w:p>
    <w:p w:rsidR="000700CF" w:rsidRPr="00870267" w:rsidRDefault="000700CF" w:rsidP="00870267">
      <w:pPr>
        <w:pStyle w:val="BodyText"/>
        <w:spacing w:before="197" w:line="360" w:lineRule="auto"/>
        <w:ind w:right="316"/>
      </w:pPr>
    </w:p>
    <w:p w:rsidR="00FE7440" w:rsidRDefault="005C062C" w:rsidP="005C062C">
      <w:pPr>
        <w:pStyle w:val="BodyText"/>
        <w:spacing w:before="197" w:line="360" w:lineRule="auto"/>
        <w:ind w:right="316"/>
        <w:jc w:val="center"/>
      </w:pPr>
      <w:r>
        <w:rPr>
          <w:noProof/>
        </w:rPr>
        <w:drawing>
          <wp:inline distT="0" distB="0" distL="0" distR="0" wp14:anchorId="6A0D7426" wp14:editId="212DB33E">
            <wp:extent cx="5994400" cy="2773045"/>
            <wp:effectExtent l="0" t="0" r="635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94400" cy="2773045"/>
                    </a:xfrm>
                    <a:prstGeom prst="rect">
                      <a:avLst/>
                    </a:prstGeom>
                  </pic:spPr>
                </pic:pic>
              </a:graphicData>
            </a:graphic>
          </wp:inline>
        </w:drawing>
      </w:r>
    </w:p>
    <w:p w:rsidR="00FE7440" w:rsidRPr="00A075BD" w:rsidRDefault="004A6FA7" w:rsidP="00055D13">
      <w:pPr>
        <w:pStyle w:val="Caption"/>
      </w:pPr>
      <w:r w:rsidRPr="004A6FA7">
        <w:t>Figure 4.24. Admin Dashboard</w:t>
      </w:r>
      <w:r w:rsidR="00A075BD">
        <w:br w:type="page"/>
      </w:r>
    </w:p>
    <w:p w:rsidR="00FE7440" w:rsidRDefault="0062398D" w:rsidP="0062398D">
      <w:pPr>
        <w:pStyle w:val="Heading3"/>
        <w:tabs>
          <w:tab w:val="left" w:pos="701"/>
        </w:tabs>
      </w:pPr>
      <w:bookmarkStart w:id="78" w:name="_Toc136216270"/>
      <w:r>
        <w:lastRenderedPageBreak/>
        <w:t xml:space="preserve">4.2.25. </w:t>
      </w:r>
      <w:r w:rsidR="001B19F8">
        <w:t>Admin</w:t>
      </w:r>
      <w:r w:rsidR="00FE7440">
        <w:t xml:space="preserve"> Dashboard – A</w:t>
      </w:r>
      <w:r w:rsidR="00E7244E">
        <w:t>pplica</w:t>
      </w:r>
      <w:r w:rsidR="00FE7440">
        <w:t>n</w:t>
      </w:r>
      <w:r w:rsidR="00E7244E">
        <w:t>t</w:t>
      </w:r>
      <w:r w:rsidR="00FE7440">
        <w:t>s Database</w:t>
      </w:r>
      <w:bookmarkEnd w:id="78"/>
    </w:p>
    <w:p w:rsidR="00FE7440" w:rsidRDefault="0091217A" w:rsidP="00FE7440">
      <w:pPr>
        <w:pStyle w:val="BodyText"/>
        <w:spacing w:before="197" w:line="360" w:lineRule="auto"/>
        <w:ind w:left="100" w:right="316"/>
      </w:pPr>
      <w:r>
        <w:t xml:space="preserve">It </w:t>
      </w:r>
      <w:r w:rsidRPr="0091217A">
        <w:t>displays a table that lists candidates from a database, providing essential information such as their names, qualifications, skills, location, and resume availability</w:t>
      </w:r>
      <w:r>
        <w:t>, t</w:t>
      </w:r>
      <w:r w:rsidR="00FE7440" w:rsidRPr="00F33A3F">
        <w:t>he following feature</w:t>
      </w:r>
      <w:r w:rsidR="00FE7440">
        <w:t>s would be displayed on the</w:t>
      </w:r>
      <w:r w:rsidR="00FE7440" w:rsidRPr="00F33A3F">
        <w:t xml:space="preserve"> page's output:</w:t>
      </w:r>
      <w:r w:rsidR="00FE7440" w:rsidRPr="002D5EEE">
        <w:t xml:space="preserve"> </w:t>
      </w:r>
    </w:p>
    <w:p w:rsidR="002A76B0" w:rsidRDefault="002A76B0" w:rsidP="00BE7F2F">
      <w:pPr>
        <w:pStyle w:val="BodyText"/>
        <w:numPr>
          <w:ilvl w:val="0"/>
          <w:numId w:val="25"/>
        </w:numPr>
        <w:spacing w:before="197"/>
        <w:ind w:right="316"/>
      </w:pPr>
      <w:r>
        <w:t>Table for Candidate Information:</w:t>
      </w:r>
      <w:r w:rsidR="00A61014">
        <w:t xml:space="preserve"> </w:t>
      </w:r>
      <w:r>
        <w:t>It contains the following columns:</w:t>
      </w:r>
    </w:p>
    <w:p w:rsidR="002A76B0" w:rsidRDefault="002A76B0" w:rsidP="00BE7F2F">
      <w:pPr>
        <w:pStyle w:val="BodyText"/>
        <w:numPr>
          <w:ilvl w:val="0"/>
          <w:numId w:val="25"/>
        </w:numPr>
        <w:spacing w:before="197"/>
        <w:ind w:right="316"/>
      </w:pPr>
      <w:r>
        <w:t>Candidate: Displays the candidate's full name.</w:t>
      </w:r>
    </w:p>
    <w:p w:rsidR="002A76B0" w:rsidRDefault="002A76B0" w:rsidP="00BE7F2F">
      <w:pPr>
        <w:pStyle w:val="BodyText"/>
        <w:numPr>
          <w:ilvl w:val="0"/>
          <w:numId w:val="25"/>
        </w:numPr>
        <w:spacing w:before="197"/>
        <w:ind w:right="316"/>
      </w:pPr>
      <w:r>
        <w:t>Highest Qualification: Shows the highest qualification of the candidate.</w:t>
      </w:r>
    </w:p>
    <w:p w:rsidR="002A76B0" w:rsidRDefault="002A76B0" w:rsidP="00BE7F2F">
      <w:pPr>
        <w:pStyle w:val="BodyText"/>
        <w:numPr>
          <w:ilvl w:val="0"/>
          <w:numId w:val="25"/>
        </w:numPr>
        <w:spacing w:before="197"/>
        <w:ind w:right="316"/>
      </w:pPr>
      <w:r>
        <w:t>Skills: Displays the candidate's skills as labels.</w:t>
      </w:r>
    </w:p>
    <w:p w:rsidR="002A76B0" w:rsidRDefault="002A76B0" w:rsidP="00BE7F2F">
      <w:pPr>
        <w:pStyle w:val="BodyText"/>
        <w:numPr>
          <w:ilvl w:val="0"/>
          <w:numId w:val="25"/>
        </w:numPr>
        <w:spacing w:before="197"/>
        <w:ind w:right="316"/>
      </w:pPr>
      <w:r>
        <w:t>City: Shows the city where the candidate is located.</w:t>
      </w:r>
    </w:p>
    <w:p w:rsidR="002A76B0" w:rsidRDefault="002A76B0" w:rsidP="00BE7F2F">
      <w:pPr>
        <w:pStyle w:val="BodyText"/>
        <w:numPr>
          <w:ilvl w:val="0"/>
          <w:numId w:val="25"/>
        </w:numPr>
        <w:spacing w:before="197"/>
        <w:ind w:right="316"/>
      </w:pPr>
      <w:r>
        <w:t>State: Displays the state where the candidate is located.</w:t>
      </w:r>
    </w:p>
    <w:p w:rsidR="002A76B0" w:rsidRDefault="002A76B0" w:rsidP="00BE7F2F">
      <w:pPr>
        <w:pStyle w:val="BodyText"/>
        <w:numPr>
          <w:ilvl w:val="0"/>
          <w:numId w:val="25"/>
        </w:numPr>
        <w:spacing w:before="197"/>
        <w:ind w:right="316"/>
      </w:pPr>
      <w:r>
        <w:t>Download Resume: Provides a link to download the candidate's resume if available.</w:t>
      </w:r>
    </w:p>
    <w:p w:rsidR="00A61014" w:rsidRDefault="00A61014" w:rsidP="00A61014">
      <w:pPr>
        <w:pStyle w:val="BodyText"/>
        <w:spacing w:before="197"/>
        <w:ind w:right="316"/>
      </w:pPr>
    </w:p>
    <w:p w:rsidR="00FE4F4B" w:rsidRDefault="00FE4F4B" w:rsidP="00FE4F4B">
      <w:pPr>
        <w:pStyle w:val="BodyText"/>
        <w:spacing w:before="197" w:line="360" w:lineRule="auto"/>
        <w:ind w:left="360" w:right="316"/>
        <w:jc w:val="center"/>
      </w:pPr>
      <w:r>
        <w:rPr>
          <w:noProof/>
        </w:rPr>
        <w:drawing>
          <wp:inline distT="0" distB="0" distL="0" distR="0" wp14:anchorId="71421867" wp14:editId="0FAF212E">
            <wp:extent cx="5994400" cy="38322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94400" cy="3832225"/>
                    </a:xfrm>
                    <a:prstGeom prst="rect">
                      <a:avLst/>
                    </a:prstGeom>
                  </pic:spPr>
                </pic:pic>
              </a:graphicData>
            </a:graphic>
          </wp:inline>
        </w:drawing>
      </w:r>
    </w:p>
    <w:p w:rsidR="00FE7440" w:rsidRPr="00A075BD" w:rsidRDefault="00607B1E" w:rsidP="007527CD">
      <w:pPr>
        <w:pStyle w:val="Caption"/>
      </w:pPr>
      <w:r w:rsidRPr="00607B1E">
        <w:t>Figure 4.25. Admin Dashboard</w:t>
      </w:r>
      <w:r w:rsidR="00A075BD">
        <w:br w:type="page"/>
      </w:r>
    </w:p>
    <w:p w:rsidR="00FE7440" w:rsidRDefault="000E7D26" w:rsidP="000E7D26">
      <w:pPr>
        <w:pStyle w:val="Heading3"/>
        <w:tabs>
          <w:tab w:val="left" w:pos="701"/>
        </w:tabs>
      </w:pPr>
      <w:bookmarkStart w:id="79" w:name="_Toc136216271"/>
      <w:r>
        <w:lastRenderedPageBreak/>
        <w:t xml:space="preserve">4.2.26. </w:t>
      </w:r>
      <w:r w:rsidR="00EF39EF">
        <w:t>Admin</w:t>
      </w:r>
      <w:r w:rsidR="00FE7440">
        <w:t xml:space="preserve"> Dashboard –</w:t>
      </w:r>
      <w:r w:rsidR="003149F5">
        <w:t xml:space="preserve"> Employers</w:t>
      </w:r>
      <w:r w:rsidR="00FE7440">
        <w:t xml:space="preserve"> Database</w:t>
      </w:r>
      <w:bookmarkEnd w:id="79"/>
    </w:p>
    <w:p w:rsidR="00FE7440" w:rsidRDefault="00555461" w:rsidP="00134C84">
      <w:pPr>
        <w:pStyle w:val="BodyText"/>
        <w:spacing w:before="197" w:line="360" w:lineRule="auto"/>
        <w:ind w:left="100" w:right="316"/>
      </w:pPr>
      <w:r>
        <w:t>T</w:t>
      </w:r>
      <w:r w:rsidRPr="00555461">
        <w:t>he page output shows following features</w:t>
      </w:r>
      <w:r>
        <w:t>:</w:t>
      </w:r>
      <w:r w:rsidRPr="00555461">
        <w:t xml:space="preserve"> </w:t>
      </w:r>
      <w:r w:rsidR="00FE7440" w:rsidRPr="002D5EEE">
        <w:t xml:space="preserve"> </w:t>
      </w:r>
    </w:p>
    <w:p w:rsidR="00DB4F26" w:rsidRPr="00057C75" w:rsidRDefault="00DB4F26" w:rsidP="00134C84">
      <w:pPr>
        <w:spacing w:line="276" w:lineRule="auto"/>
        <w:ind w:left="100"/>
        <w:rPr>
          <w:sz w:val="24"/>
          <w:szCs w:val="24"/>
        </w:rPr>
      </w:pPr>
      <w:r w:rsidRPr="00057C75">
        <w:rPr>
          <w:sz w:val="24"/>
          <w:szCs w:val="24"/>
        </w:rPr>
        <w:t xml:space="preserve">Status Management: </w:t>
      </w:r>
    </w:p>
    <w:p w:rsidR="00C506AF" w:rsidRPr="00057C75" w:rsidRDefault="00DB4F26" w:rsidP="00BE7F2F">
      <w:pPr>
        <w:pStyle w:val="ListParagraph"/>
        <w:numPr>
          <w:ilvl w:val="0"/>
          <w:numId w:val="46"/>
        </w:numPr>
        <w:spacing w:line="360" w:lineRule="auto"/>
        <w:rPr>
          <w:sz w:val="24"/>
          <w:szCs w:val="24"/>
        </w:rPr>
      </w:pPr>
      <w:r w:rsidRPr="00057C75">
        <w:rPr>
          <w:sz w:val="24"/>
          <w:szCs w:val="24"/>
        </w:rPr>
        <w:t xml:space="preserve">The "Status" column in the table </w:t>
      </w:r>
      <w:r w:rsidR="00C506AF" w:rsidRPr="00057C75">
        <w:rPr>
          <w:sz w:val="24"/>
          <w:szCs w:val="24"/>
        </w:rPr>
        <w:t>shows the status of each employer</w:t>
      </w:r>
      <w:r w:rsidRPr="00057C75">
        <w:rPr>
          <w:sz w:val="24"/>
          <w:szCs w:val="24"/>
        </w:rPr>
        <w:t xml:space="preserve">. </w:t>
      </w:r>
    </w:p>
    <w:p w:rsidR="00057C75" w:rsidRPr="00057C75" w:rsidRDefault="00C506AF" w:rsidP="00BE7F2F">
      <w:pPr>
        <w:pStyle w:val="ListParagraph"/>
        <w:numPr>
          <w:ilvl w:val="0"/>
          <w:numId w:val="46"/>
        </w:numPr>
        <w:rPr>
          <w:sz w:val="24"/>
          <w:szCs w:val="24"/>
        </w:rPr>
      </w:pPr>
      <w:r>
        <w:rPr>
          <w:sz w:val="24"/>
          <w:szCs w:val="24"/>
        </w:rPr>
        <w:t>"Activate</w:t>
      </w:r>
      <w:r w:rsidR="00DB4F26" w:rsidRPr="00DB4F26">
        <w:rPr>
          <w:sz w:val="24"/>
          <w:szCs w:val="24"/>
        </w:rPr>
        <w:t xml:space="preserve">" </w:t>
      </w:r>
      <w:r>
        <w:rPr>
          <w:sz w:val="24"/>
          <w:szCs w:val="24"/>
        </w:rPr>
        <w:t xml:space="preserve">or "Rejected" is shown if the admin choses </w:t>
      </w:r>
      <w:r w:rsidR="00DB4F26" w:rsidRPr="00DB4F26">
        <w:rPr>
          <w:sz w:val="24"/>
          <w:szCs w:val="24"/>
        </w:rPr>
        <w:t>options to "Rej</w:t>
      </w:r>
      <w:r>
        <w:rPr>
          <w:sz w:val="24"/>
          <w:szCs w:val="24"/>
        </w:rPr>
        <w:t>ect" or "Approve" the employer/company</w:t>
      </w:r>
      <w:r w:rsidR="00DB4F26" w:rsidRPr="00DB4F26">
        <w:rPr>
          <w:sz w:val="24"/>
          <w:szCs w:val="24"/>
        </w:rPr>
        <w:t>.</w:t>
      </w:r>
      <w:r w:rsidR="00057C75">
        <w:rPr>
          <w:sz w:val="24"/>
          <w:szCs w:val="24"/>
        </w:rPr>
        <w:br/>
      </w:r>
    </w:p>
    <w:p w:rsidR="004E43EE" w:rsidRPr="00057C75" w:rsidRDefault="00057C75" w:rsidP="00134C84">
      <w:pPr>
        <w:spacing w:line="276" w:lineRule="auto"/>
        <w:rPr>
          <w:sz w:val="24"/>
          <w:szCs w:val="24"/>
        </w:rPr>
      </w:pPr>
      <w:r>
        <w:rPr>
          <w:sz w:val="24"/>
          <w:szCs w:val="24"/>
        </w:rPr>
        <w:t xml:space="preserve">  </w:t>
      </w:r>
      <w:r w:rsidR="004E43EE" w:rsidRPr="00057C75">
        <w:rPr>
          <w:sz w:val="24"/>
          <w:szCs w:val="24"/>
        </w:rPr>
        <w:t xml:space="preserve">Company Information Table: </w:t>
      </w:r>
    </w:p>
    <w:p w:rsidR="001944FC" w:rsidRDefault="004E43EE" w:rsidP="00134C84">
      <w:pPr>
        <w:pStyle w:val="ListParagraph"/>
        <w:spacing w:line="360" w:lineRule="auto"/>
        <w:ind w:left="720" w:firstLine="0"/>
        <w:rPr>
          <w:sz w:val="24"/>
          <w:szCs w:val="24"/>
        </w:rPr>
      </w:pPr>
      <w:r w:rsidRPr="004E43EE">
        <w:rPr>
          <w:sz w:val="24"/>
          <w:szCs w:val="24"/>
        </w:rPr>
        <w:t xml:space="preserve">The table </w:t>
      </w:r>
      <w:r w:rsidR="002234D9">
        <w:rPr>
          <w:sz w:val="24"/>
          <w:szCs w:val="24"/>
        </w:rPr>
        <w:t>has</w:t>
      </w:r>
      <w:r w:rsidRPr="004E43EE">
        <w:rPr>
          <w:sz w:val="24"/>
          <w:szCs w:val="24"/>
        </w:rPr>
        <w:t xml:space="preserve"> following columns</w:t>
      </w:r>
      <w:r w:rsidR="001944FC" w:rsidRPr="001944FC">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Com</w:t>
      </w:r>
      <w:r w:rsidR="0002294D" w:rsidRPr="00057C75">
        <w:rPr>
          <w:sz w:val="24"/>
          <w:szCs w:val="24"/>
        </w:rPr>
        <w:t xml:space="preserve">pany Name: This column shows </w:t>
      </w:r>
      <w:r w:rsidRPr="00057C75">
        <w:rPr>
          <w:sz w:val="24"/>
          <w:szCs w:val="24"/>
        </w:rPr>
        <w:t>the name of the company</w:t>
      </w:r>
      <w:r w:rsidR="0002294D" w:rsidRPr="00057C75">
        <w:rPr>
          <w:sz w:val="24"/>
          <w:szCs w:val="24"/>
        </w:rPr>
        <w:t>/employer</w:t>
      </w:r>
      <w:r w:rsidRPr="00057C75">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Account Cre</w:t>
      </w:r>
      <w:r w:rsidR="007D234A" w:rsidRPr="00057C75">
        <w:rPr>
          <w:sz w:val="24"/>
          <w:szCs w:val="24"/>
        </w:rPr>
        <w:t>ator Name: Has the name of the</w:t>
      </w:r>
      <w:r w:rsidRPr="00057C75">
        <w:rPr>
          <w:sz w:val="24"/>
          <w:szCs w:val="24"/>
        </w:rPr>
        <w:t xml:space="preserve"> user who created the company's accoun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Email: This c</w:t>
      </w:r>
      <w:r w:rsidR="00BA055B" w:rsidRPr="00057C75">
        <w:rPr>
          <w:sz w:val="24"/>
          <w:szCs w:val="24"/>
        </w:rPr>
        <w:t>olumn stores the email address</w:t>
      </w:r>
      <w:r w:rsidRPr="00057C75">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Ph</w:t>
      </w:r>
      <w:r w:rsidR="00893617" w:rsidRPr="00057C75">
        <w:rPr>
          <w:sz w:val="24"/>
          <w:szCs w:val="24"/>
        </w:rPr>
        <w:t>one: S</w:t>
      </w:r>
      <w:r w:rsidRPr="00057C75">
        <w:rPr>
          <w:sz w:val="24"/>
          <w:szCs w:val="24"/>
        </w:rPr>
        <w:t>hows</w:t>
      </w:r>
      <w:r w:rsidR="00536FE1" w:rsidRPr="00057C75">
        <w:rPr>
          <w:sz w:val="24"/>
          <w:szCs w:val="24"/>
        </w:rPr>
        <w:t xml:space="preserve"> the phone number</w:t>
      </w:r>
      <w:r w:rsidRPr="00057C75">
        <w:rPr>
          <w:sz w:val="24"/>
          <w:szCs w:val="24"/>
        </w:rPr>
        <w:t>.</w:t>
      </w:r>
    </w:p>
    <w:p w:rsidR="001944FC" w:rsidRPr="00057C75" w:rsidRDefault="00536FE1" w:rsidP="00BE7F2F">
      <w:pPr>
        <w:pStyle w:val="ListParagraph"/>
        <w:numPr>
          <w:ilvl w:val="0"/>
          <w:numId w:val="45"/>
        </w:numPr>
        <w:spacing w:line="360" w:lineRule="auto"/>
        <w:rPr>
          <w:sz w:val="24"/>
          <w:szCs w:val="24"/>
        </w:rPr>
      </w:pPr>
      <w:r w:rsidRPr="00057C75">
        <w:rPr>
          <w:sz w:val="24"/>
          <w:szCs w:val="24"/>
        </w:rPr>
        <w:t xml:space="preserve">City: This has </w:t>
      </w:r>
      <w:r w:rsidR="001944FC" w:rsidRPr="00057C75">
        <w:rPr>
          <w:sz w:val="24"/>
          <w:szCs w:val="24"/>
        </w:rPr>
        <w:t>the city where the company is located.</w:t>
      </w:r>
    </w:p>
    <w:p w:rsidR="001944FC" w:rsidRPr="00057C75" w:rsidRDefault="00536FE1" w:rsidP="00BE7F2F">
      <w:pPr>
        <w:pStyle w:val="ListParagraph"/>
        <w:numPr>
          <w:ilvl w:val="0"/>
          <w:numId w:val="45"/>
        </w:numPr>
        <w:spacing w:line="360" w:lineRule="auto"/>
        <w:rPr>
          <w:sz w:val="24"/>
          <w:szCs w:val="24"/>
        </w:rPr>
      </w:pPr>
      <w:r w:rsidRPr="00057C75">
        <w:rPr>
          <w:sz w:val="24"/>
          <w:szCs w:val="24"/>
        </w:rPr>
        <w:t>State: It has the state of the company like provinces etc</w:t>
      </w:r>
      <w:r w:rsidR="001944FC" w:rsidRPr="00057C75">
        <w:rPr>
          <w:sz w:val="24"/>
          <w:szCs w:val="24"/>
        </w:rPr>
        <w:t>.</w:t>
      </w:r>
    </w:p>
    <w:p w:rsidR="001944FC" w:rsidRPr="00057C75" w:rsidRDefault="001944FC" w:rsidP="00BE7F2F">
      <w:pPr>
        <w:pStyle w:val="ListParagraph"/>
        <w:numPr>
          <w:ilvl w:val="0"/>
          <w:numId w:val="45"/>
        </w:numPr>
        <w:spacing w:line="360" w:lineRule="auto"/>
        <w:rPr>
          <w:sz w:val="24"/>
          <w:szCs w:val="24"/>
        </w:rPr>
      </w:pPr>
      <w:r w:rsidRPr="00057C75">
        <w:rPr>
          <w:sz w:val="24"/>
          <w:szCs w:val="24"/>
        </w:rPr>
        <w:t xml:space="preserve">Country: This </w:t>
      </w:r>
      <w:r w:rsidR="00BC6C2C" w:rsidRPr="00057C75">
        <w:rPr>
          <w:sz w:val="24"/>
          <w:szCs w:val="24"/>
        </w:rPr>
        <w:t>stores</w:t>
      </w:r>
      <w:r w:rsidRPr="00057C75">
        <w:rPr>
          <w:sz w:val="24"/>
          <w:szCs w:val="24"/>
        </w:rPr>
        <w:t xml:space="preserve"> the country where the company</w:t>
      </w:r>
      <w:r w:rsidR="00AB6986" w:rsidRPr="00057C75">
        <w:rPr>
          <w:sz w:val="24"/>
          <w:szCs w:val="24"/>
        </w:rPr>
        <w:t xml:space="preserve"> is</w:t>
      </w:r>
      <w:r w:rsidRPr="00057C75">
        <w:rPr>
          <w:sz w:val="24"/>
          <w:szCs w:val="24"/>
        </w:rPr>
        <w:t>.</w:t>
      </w:r>
    </w:p>
    <w:p w:rsidR="001944FC" w:rsidRPr="00057C75" w:rsidRDefault="002E6E79" w:rsidP="00BE7F2F">
      <w:pPr>
        <w:pStyle w:val="ListParagraph"/>
        <w:numPr>
          <w:ilvl w:val="0"/>
          <w:numId w:val="45"/>
        </w:numPr>
        <w:spacing w:line="360" w:lineRule="auto"/>
        <w:rPr>
          <w:sz w:val="24"/>
          <w:szCs w:val="24"/>
        </w:rPr>
      </w:pPr>
      <w:r>
        <w:rPr>
          <w:sz w:val="24"/>
          <w:szCs w:val="24"/>
        </w:rPr>
        <w:t>Status: S</w:t>
      </w:r>
      <w:r w:rsidR="007A0C01" w:rsidRPr="00057C75">
        <w:rPr>
          <w:sz w:val="24"/>
          <w:szCs w:val="24"/>
        </w:rPr>
        <w:t xml:space="preserve">hows current status of the company, that is </w:t>
      </w:r>
      <w:r w:rsidR="001944FC" w:rsidRPr="00057C75">
        <w:rPr>
          <w:sz w:val="24"/>
          <w:szCs w:val="24"/>
        </w:rPr>
        <w:t xml:space="preserve">"Activated," </w:t>
      </w:r>
      <w:r w:rsidR="007A0C01" w:rsidRPr="00057C75">
        <w:rPr>
          <w:sz w:val="24"/>
          <w:szCs w:val="24"/>
        </w:rPr>
        <w:t xml:space="preserve">or </w:t>
      </w:r>
      <w:r>
        <w:rPr>
          <w:sz w:val="24"/>
          <w:szCs w:val="24"/>
        </w:rPr>
        <w:t>"Rejected”.</w:t>
      </w:r>
    </w:p>
    <w:p w:rsidR="00FE7440" w:rsidRPr="00057C75" w:rsidRDefault="00917A03" w:rsidP="00BE7F2F">
      <w:pPr>
        <w:pStyle w:val="ListParagraph"/>
        <w:numPr>
          <w:ilvl w:val="0"/>
          <w:numId w:val="45"/>
        </w:numPr>
        <w:spacing w:line="360" w:lineRule="auto"/>
        <w:rPr>
          <w:sz w:val="24"/>
          <w:szCs w:val="24"/>
        </w:rPr>
      </w:pPr>
      <w:r w:rsidRPr="00057C75">
        <w:rPr>
          <w:sz w:val="24"/>
          <w:szCs w:val="24"/>
        </w:rPr>
        <w:t>Delete: This button</w:t>
      </w:r>
      <w:r w:rsidR="001944FC" w:rsidRPr="00057C75">
        <w:rPr>
          <w:sz w:val="24"/>
          <w:szCs w:val="24"/>
        </w:rPr>
        <w:t xml:space="preserve"> allows the a</w:t>
      </w:r>
      <w:r w:rsidR="00193BC6" w:rsidRPr="00057C75">
        <w:rPr>
          <w:sz w:val="24"/>
          <w:szCs w:val="24"/>
        </w:rPr>
        <w:t>dmin to delete the company / employer</w:t>
      </w:r>
      <w:r w:rsidR="001944FC" w:rsidRPr="00057C75">
        <w:rPr>
          <w:sz w:val="24"/>
          <w:szCs w:val="24"/>
        </w:rPr>
        <w:t xml:space="preserve"> from the database</w:t>
      </w:r>
      <w:r w:rsidR="00C4729B" w:rsidRPr="00057C75">
        <w:rPr>
          <w:sz w:val="24"/>
          <w:szCs w:val="24"/>
        </w:rPr>
        <w:t>, deleting the user</w:t>
      </w:r>
      <w:r w:rsidR="001944FC" w:rsidRPr="00057C75">
        <w:rPr>
          <w:sz w:val="24"/>
          <w:szCs w:val="24"/>
        </w:rPr>
        <w:t>.</w:t>
      </w:r>
    </w:p>
    <w:p w:rsidR="00FE7440" w:rsidRDefault="00FE7440" w:rsidP="00651D11">
      <w:pPr>
        <w:pStyle w:val="BodyText"/>
        <w:spacing w:before="197" w:line="360" w:lineRule="auto"/>
        <w:ind w:right="316"/>
      </w:pPr>
    </w:p>
    <w:p w:rsidR="00AB274F" w:rsidRDefault="00266858" w:rsidP="00266858">
      <w:pPr>
        <w:rPr>
          <w:rFonts w:ascii="Calibri"/>
          <w:sz w:val="20"/>
        </w:rPr>
      </w:pPr>
      <w:r>
        <w:rPr>
          <w:noProof/>
        </w:rPr>
        <w:drawing>
          <wp:inline distT="0" distB="0" distL="0" distR="0" wp14:anchorId="4C989BA1" wp14:editId="159758FD">
            <wp:extent cx="5994400" cy="281241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94400" cy="2812415"/>
                    </a:xfrm>
                    <a:prstGeom prst="rect">
                      <a:avLst/>
                    </a:prstGeom>
                  </pic:spPr>
                </pic:pic>
              </a:graphicData>
            </a:graphic>
          </wp:inline>
        </w:drawing>
      </w:r>
    </w:p>
    <w:p w:rsidR="00C034E2" w:rsidRDefault="007B718C" w:rsidP="007B718C">
      <w:pPr>
        <w:jc w:val="center"/>
        <w:rPr>
          <w:rFonts w:ascii="Calibri"/>
          <w:sz w:val="20"/>
        </w:rPr>
        <w:sectPr w:rsidR="00C034E2">
          <w:pgSz w:w="11900" w:h="16840"/>
          <w:pgMar w:top="1360" w:right="1120" w:bottom="440" w:left="1340" w:header="0" w:footer="245" w:gutter="0"/>
          <w:cols w:space="720"/>
        </w:sectPr>
      </w:pPr>
      <w:r w:rsidRPr="007B718C">
        <w:rPr>
          <w:iCs/>
          <w:sz w:val="24"/>
          <w:szCs w:val="24"/>
        </w:rPr>
        <w:t>Figure 4.26. Admin Dashboard</w:t>
      </w:r>
    </w:p>
    <w:p w:rsidR="00A34A06" w:rsidRDefault="000E61AA" w:rsidP="00BE7F2F">
      <w:pPr>
        <w:pStyle w:val="Heading2"/>
        <w:numPr>
          <w:ilvl w:val="1"/>
          <w:numId w:val="6"/>
        </w:numPr>
        <w:tabs>
          <w:tab w:val="left" w:pos="590"/>
        </w:tabs>
        <w:spacing w:before="62"/>
        <w:ind w:left="589" w:hanging="490"/>
        <w:jc w:val="both"/>
      </w:pPr>
      <w:bookmarkStart w:id="80" w:name="_Toc136216272"/>
      <w:r>
        <w:lastRenderedPageBreak/>
        <w:t>Backend Development</w:t>
      </w:r>
      <w:bookmarkEnd w:id="80"/>
    </w:p>
    <w:p w:rsidR="00FA7088" w:rsidRPr="00FA7088" w:rsidRDefault="00FA7088" w:rsidP="00FA7088">
      <w:pPr>
        <w:rPr>
          <w:sz w:val="24"/>
        </w:rPr>
      </w:pPr>
    </w:p>
    <w:p w:rsidR="00A34A06" w:rsidRPr="00FA7088" w:rsidRDefault="00FA7088" w:rsidP="00F37453">
      <w:pPr>
        <w:spacing w:line="276" w:lineRule="auto"/>
        <w:ind w:left="99"/>
        <w:rPr>
          <w:sz w:val="24"/>
        </w:rPr>
      </w:pPr>
      <w:r>
        <w:rPr>
          <w:sz w:val="24"/>
        </w:rPr>
        <w:t>The three main users of the system are the admin, employer and lastly the applicant, here we breakdown their backend part:</w:t>
      </w:r>
    </w:p>
    <w:p w:rsidR="00FA7088" w:rsidRPr="00FA7088" w:rsidRDefault="00FA7088">
      <w:pPr>
        <w:pStyle w:val="BodyText"/>
        <w:spacing w:before="8"/>
        <w:rPr>
          <w:sz w:val="34"/>
        </w:rPr>
      </w:pPr>
    </w:p>
    <w:p w:rsidR="00A34A06" w:rsidRDefault="00C37B66" w:rsidP="00BE7F2F">
      <w:pPr>
        <w:pStyle w:val="Heading3"/>
        <w:numPr>
          <w:ilvl w:val="2"/>
          <w:numId w:val="4"/>
        </w:numPr>
        <w:tabs>
          <w:tab w:val="left" w:pos="701"/>
        </w:tabs>
        <w:ind w:hanging="601"/>
        <w:jc w:val="both"/>
      </w:pPr>
      <w:bookmarkStart w:id="81" w:name="_Toc136216273"/>
      <w:r>
        <w:t>Admin</w:t>
      </w:r>
      <w:r w:rsidR="00790BEC">
        <w:t>istrator’s Backend</w:t>
      </w:r>
      <w:bookmarkEnd w:id="81"/>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Active jobs file shows all the active jobs on the portal</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Application file shows all the applicant details on the portal</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Approve company file has code to approve the employer to active the account</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 xml:space="preserve">Companies file has code to show app the employers on the portal </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Delete company fie has code to delete the employer from the portal</w:t>
      </w:r>
    </w:p>
    <w:p w:rsidR="00384E58" w:rsidRPr="00FA5C96" w:rsidRDefault="00384E58" w:rsidP="00BE7F2F">
      <w:pPr>
        <w:pStyle w:val="ListParagraph"/>
        <w:numPr>
          <w:ilvl w:val="3"/>
          <w:numId w:val="43"/>
        </w:numPr>
        <w:tabs>
          <w:tab w:val="left" w:pos="820"/>
          <w:tab w:val="left" w:pos="821"/>
        </w:tabs>
        <w:spacing w:before="139"/>
        <w:jc w:val="both"/>
        <w:rPr>
          <w:sz w:val="24"/>
          <w:szCs w:val="24"/>
        </w:rPr>
      </w:pPr>
      <w:r w:rsidRPr="00FA5C96">
        <w:rPr>
          <w:sz w:val="24"/>
          <w:szCs w:val="24"/>
        </w:rPr>
        <w:t>Dashboard file has code to display the job portal statistics</w:t>
      </w:r>
    </w:p>
    <w:p w:rsidR="00384E58" w:rsidRPr="00FA5C96" w:rsidRDefault="00384E58" w:rsidP="00BE7F2F">
      <w:pPr>
        <w:pStyle w:val="ListParagraph"/>
        <w:numPr>
          <w:ilvl w:val="3"/>
          <w:numId w:val="43"/>
        </w:numPr>
        <w:tabs>
          <w:tab w:val="left" w:pos="820"/>
          <w:tab w:val="left" w:pos="821"/>
        </w:tabs>
        <w:spacing w:before="139"/>
        <w:rPr>
          <w:sz w:val="24"/>
          <w:szCs w:val="24"/>
        </w:rPr>
      </w:pPr>
      <w:r w:rsidRPr="00FA5C96">
        <w:rPr>
          <w:sz w:val="24"/>
          <w:szCs w:val="24"/>
        </w:rPr>
        <w:t>Reject company file has code to reject the employer’s request to active account on portal</w:t>
      </w:r>
    </w:p>
    <w:p w:rsidR="00A34A06" w:rsidRPr="00FA5C96" w:rsidRDefault="00384E58" w:rsidP="00BE7F2F">
      <w:pPr>
        <w:pStyle w:val="ListParagraph"/>
        <w:numPr>
          <w:ilvl w:val="3"/>
          <w:numId w:val="43"/>
        </w:numPr>
        <w:tabs>
          <w:tab w:val="left" w:pos="820"/>
          <w:tab w:val="left" w:pos="821"/>
        </w:tabs>
        <w:spacing w:before="139"/>
        <w:rPr>
          <w:sz w:val="24"/>
          <w:szCs w:val="24"/>
        </w:rPr>
      </w:pPr>
      <w:r w:rsidRPr="00FA5C96">
        <w:rPr>
          <w:sz w:val="24"/>
          <w:szCs w:val="24"/>
        </w:rPr>
        <w:t>Check login file has code to c</w:t>
      </w:r>
      <w:r w:rsidR="002305A6" w:rsidRPr="00FA5C96">
        <w:rPr>
          <w:sz w:val="24"/>
          <w:szCs w:val="24"/>
        </w:rPr>
        <w:t xml:space="preserve">heck the username and password </w:t>
      </w:r>
      <w:r w:rsidRPr="00FA5C96">
        <w:rPr>
          <w:sz w:val="24"/>
          <w:szCs w:val="24"/>
        </w:rPr>
        <w:t>to login are correct</w:t>
      </w:r>
      <w:r w:rsidR="00DA3A25" w:rsidRPr="00FA5C96">
        <w:rPr>
          <w:sz w:val="24"/>
          <w:szCs w:val="24"/>
        </w:rPr>
        <w:t>.</w:t>
      </w:r>
    </w:p>
    <w:p w:rsidR="001C4F71" w:rsidRDefault="001C4F71" w:rsidP="00384E58">
      <w:pPr>
        <w:tabs>
          <w:tab w:val="left" w:pos="820"/>
          <w:tab w:val="left" w:pos="821"/>
        </w:tabs>
        <w:spacing w:before="139"/>
        <w:ind w:left="332"/>
        <w:rPr>
          <w:sz w:val="24"/>
          <w:szCs w:val="24"/>
        </w:rPr>
      </w:pPr>
    </w:p>
    <w:p w:rsidR="001C4F71" w:rsidRPr="00384E58" w:rsidRDefault="001C4F71" w:rsidP="00384E58">
      <w:pPr>
        <w:tabs>
          <w:tab w:val="left" w:pos="820"/>
          <w:tab w:val="left" w:pos="821"/>
        </w:tabs>
        <w:spacing w:before="139"/>
        <w:ind w:left="332"/>
        <w:rPr>
          <w:sz w:val="24"/>
        </w:rPr>
      </w:pPr>
      <w:r>
        <w:rPr>
          <w:noProof/>
        </w:rPr>
        <w:drawing>
          <wp:inline distT="0" distB="0" distL="0" distR="0" wp14:anchorId="6A3DB228" wp14:editId="5BE896F9">
            <wp:extent cx="5904762" cy="2580952"/>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04762" cy="2580952"/>
                    </a:xfrm>
                    <a:prstGeom prst="rect">
                      <a:avLst/>
                    </a:prstGeom>
                  </pic:spPr>
                </pic:pic>
              </a:graphicData>
            </a:graphic>
          </wp:inline>
        </w:drawing>
      </w:r>
    </w:p>
    <w:p w:rsidR="00A34A06" w:rsidRPr="008D3EAF" w:rsidRDefault="00DE1B43" w:rsidP="00DE1B43">
      <w:pPr>
        <w:pStyle w:val="BodyText"/>
        <w:jc w:val="center"/>
      </w:pPr>
      <w:r w:rsidRPr="008D3EAF">
        <w:t>Figure 4.27. Admin Backend</w:t>
      </w:r>
    </w:p>
    <w:p w:rsidR="00A34A06" w:rsidRDefault="00A34A06">
      <w:pPr>
        <w:pStyle w:val="BodyText"/>
        <w:rPr>
          <w:sz w:val="26"/>
        </w:rPr>
      </w:pPr>
    </w:p>
    <w:p w:rsidR="00A34A06" w:rsidRDefault="00B91059" w:rsidP="00BE7F2F">
      <w:pPr>
        <w:pStyle w:val="Heading3"/>
        <w:numPr>
          <w:ilvl w:val="2"/>
          <w:numId w:val="4"/>
        </w:numPr>
        <w:tabs>
          <w:tab w:val="left" w:pos="701"/>
        </w:tabs>
        <w:spacing w:before="194"/>
        <w:ind w:hanging="601"/>
        <w:jc w:val="both"/>
      </w:pPr>
      <w:bookmarkStart w:id="82" w:name="_Toc136216274"/>
      <w:r>
        <w:t>Employer’s Backend</w:t>
      </w:r>
      <w:bookmarkEnd w:id="82"/>
    </w:p>
    <w:p w:rsidR="003854FF" w:rsidRDefault="003854FF" w:rsidP="003854FF">
      <w:pPr>
        <w:pStyle w:val="ListParagraph"/>
        <w:ind w:left="720" w:firstLine="0"/>
        <w:rPr>
          <w:sz w:val="24"/>
          <w:szCs w:val="24"/>
        </w:rPr>
      </w:pPr>
    </w:p>
    <w:p w:rsidR="003854FF" w:rsidRPr="003854FF" w:rsidRDefault="00B91059" w:rsidP="00BE7F2F">
      <w:pPr>
        <w:pStyle w:val="ListParagraph"/>
        <w:numPr>
          <w:ilvl w:val="0"/>
          <w:numId w:val="44"/>
        </w:numPr>
        <w:spacing w:line="360" w:lineRule="auto"/>
        <w:rPr>
          <w:sz w:val="24"/>
          <w:szCs w:val="24"/>
        </w:rPr>
      </w:pPr>
      <w:r w:rsidRPr="003854FF">
        <w:rPr>
          <w:sz w:val="24"/>
          <w:szCs w:val="24"/>
        </w:rPr>
        <w:t>Add mail file has code to send mail to the applica</w:t>
      </w:r>
      <w:r w:rsidR="003854FF" w:rsidRPr="003854FF">
        <w:rPr>
          <w:sz w:val="24"/>
          <w:szCs w:val="24"/>
        </w:rPr>
        <w:t>nt in the mailbox of the portal</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Add post file has code to post the job details on the portal</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Change password file has code to change the login password of the employer</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Deactivate account file has code to delete the employer account</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 xml:space="preserve">Edit- company file has code </w:t>
      </w:r>
      <w:r w:rsidR="00AC4074" w:rsidRPr="003854FF">
        <w:rPr>
          <w:sz w:val="24"/>
          <w:szCs w:val="24"/>
        </w:rPr>
        <w:t>to</w:t>
      </w:r>
      <w:r w:rsidRPr="003854FF">
        <w:rPr>
          <w:sz w:val="24"/>
          <w:szCs w:val="24"/>
        </w:rPr>
        <w:t xml:space="preserve"> edit the profile of the employer</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Job application file has code to display the responses on the posted job</w:t>
      </w:r>
      <w:r w:rsidR="00D74B49">
        <w:rPr>
          <w:sz w:val="24"/>
          <w:szCs w:val="24"/>
        </w:rPr>
        <w:t>.</w:t>
      </w:r>
    </w:p>
    <w:p w:rsidR="00B91059" w:rsidRPr="003854FF" w:rsidRDefault="00B91059" w:rsidP="00BE7F2F">
      <w:pPr>
        <w:pStyle w:val="ListParagraph"/>
        <w:numPr>
          <w:ilvl w:val="0"/>
          <w:numId w:val="44"/>
        </w:numPr>
        <w:spacing w:line="360" w:lineRule="auto"/>
        <w:rPr>
          <w:sz w:val="24"/>
          <w:szCs w:val="24"/>
        </w:rPr>
      </w:pPr>
      <w:r w:rsidRPr="003854FF">
        <w:rPr>
          <w:sz w:val="24"/>
          <w:szCs w:val="24"/>
        </w:rPr>
        <w:t>Resume Database file has code to display the details of all applicants who applied for job</w:t>
      </w:r>
      <w:r w:rsidR="00D74B49">
        <w:rPr>
          <w:sz w:val="24"/>
          <w:szCs w:val="24"/>
        </w:rPr>
        <w:t>.</w:t>
      </w:r>
    </w:p>
    <w:p w:rsidR="00B07623" w:rsidRPr="00B07623" w:rsidRDefault="00B91059" w:rsidP="00BE7F2F">
      <w:pPr>
        <w:pStyle w:val="ListParagraph"/>
        <w:numPr>
          <w:ilvl w:val="0"/>
          <w:numId w:val="44"/>
        </w:numPr>
        <w:spacing w:line="360" w:lineRule="auto"/>
        <w:rPr>
          <w:sz w:val="24"/>
          <w:szCs w:val="24"/>
        </w:rPr>
      </w:pPr>
      <w:r w:rsidRPr="003854FF">
        <w:rPr>
          <w:sz w:val="24"/>
          <w:szCs w:val="24"/>
        </w:rPr>
        <w:t>Settings file h</w:t>
      </w:r>
      <w:r w:rsidR="003E3188">
        <w:rPr>
          <w:sz w:val="24"/>
          <w:szCs w:val="24"/>
        </w:rPr>
        <w:t xml:space="preserve">as code to change the password </w:t>
      </w:r>
      <w:r w:rsidRPr="003854FF">
        <w:rPr>
          <w:sz w:val="24"/>
          <w:szCs w:val="24"/>
        </w:rPr>
        <w:t>of employer or delete the account</w:t>
      </w:r>
      <w:r w:rsidR="00D74B49">
        <w:rPr>
          <w:sz w:val="24"/>
          <w:szCs w:val="24"/>
        </w:rPr>
        <w:t>.</w:t>
      </w:r>
      <w:r w:rsidR="00B07623" w:rsidRPr="00B07623">
        <w:t xml:space="preserve"> </w:t>
      </w:r>
    </w:p>
    <w:p w:rsidR="00A34A06" w:rsidRPr="009C4C50" w:rsidRDefault="00B07623" w:rsidP="00BE7F2F">
      <w:pPr>
        <w:pStyle w:val="ListParagraph"/>
        <w:numPr>
          <w:ilvl w:val="0"/>
          <w:numId w:val="44"/>
        </w:numPr>
        <w:spacing w:line="360" w:lineRule="auto"/>
        <w:rPr>
          <w:sz w:val="24"/>
          <w:szCs w:val="24"/>
        </w:rPr>
      </w:pPr>
      <w:r w:rsidRPr="00B07623">
        <w:rPr>
          <w:sz w:val="24"/>
          <w:szCs w:val="24"/>
        </w:rPr>
        <w:t>Update name file has code to change the name of the employer</w:t>
      </w:r>
      <w:r w:rsidR="009C4C50">
        <w:rPr>
          <w:sz w:val="24"/>
          <w:szCs w:val="24"/>
        </w:rPr>
        <w:t>.</w:t>
      </w:r>
    </w:p>
    <w:p w:rsidR="003854FF" w:rsidRDefault="0078172A" w:rsidP="0078172A">
      <w:pPr>
        <w:jc w:val="center"/>
        <w:rPr>
          <w:sz w:val="24"/>
        </w:rPr>
      </w:pPr>
      <w:r>
        <w:rPr>
          <w:noProof/>
        </w:rPr>
        <w:lastRenderedPageBreak/>
        <w:drawing>
          <wp:inline distT="0" distB="0" distL="0" distR="0" wp14:anchorId="04F4C49F" wp14:editId="3D27CC66">
            <wp:extent cx="5994400" cy="350774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94400" cy="3507740"/>
                    </a:xfrm>
                    <a:prstGeom prst="rect">
                      <a:avLst/>
                    </a:prstGeom>
                  </pic:spPr>
                </pic:pic>
              </a:graphicData>
            </a:graphic>
          </wp:inline>
        </w:drawing>
      </w:r>
    </w:p>
    <w:p w:rsidR="0078172A" w:rsidRDefault="00D21AA0" w:rsidP="0078172A">
      <w:pPr>
        <w:jc w:val="center"/>
        <w:rPr>
          <w:sz w:val="24"/>
        </w:rPr>
      </w:pPr>
      <w:r w:rsidRPr="00D21AA0">
        <w:rPr>
          <w:sz w:val="24"/>
        </w:rPr>
        <w:t>Figure 4.29</w:t>
      </w:r>
      <w:r w:rsidR="001B53F6">
        <w:rPr>
          <w:sz w:val="24"/>
        </w:rPr>
        <w:t>. Applicant</w:t>
      </w:r>
      <w:r w:rsidRPr="00D21AA0">
        <w:rPr>
          <w:sz w:val="24"/>
        </w:rPr>
        <w:t xml:space="preserve"> Backend</w:t>
      </w:r>
    </w:p>
    <w:p w:rsidR="009C4C50" w:rsidRDefault="009C4C50" w:rsidP="0078172A">
      <w:pPr>
        <w:jc w:val="center"/>
        <w:rPr>
          <w:sz w:val="24"/>
        </w:rPr>
      </w:pPr>
    </w:p>
    <w:p w:rsidR="00B91059" w:rsidRDefault="000776BA" w:rsidP="00BE7F2F">
      <w:pPr>
        <w:pStyle w:val="Heading3"/>
        <w:numPr>
          <w:ilvl w:val="2"/>
          <w:numId w:val="4"/>
        </w:numPr>
        <w:tabs>
          <w:tab w:val="left" w:pos="701"/>
        </w:tabs>
        <w:spacing w:before="194"/>
        <w:ind w:hanging="601"/>
        <w:jc w:val="both"/>
      </w:pPr>
      <w:bookmarkStart w:id="83" w:name="_Toc136216275"/>
      <w:r>
        <w:t>User’s Backend</w:t>
      </w:r>
      <w:bookmarkEnd w:id="83"/>
    </w:p>
    <w:p w:rsidR="00F440C5" w:rsidRDefault="00F440C5" w:rsidP="00B91059"/>
    <w:p w:rsidR="00F440C5" w:rsidRPr="00F440C5" w:rsidRDefault="00F440C5" w:rsidP="00BE7F2F">
      <w:pPr>
        <w:pStyle w:val="ListParagraph"/>
        <w:numPr>
          <w:ilvl w:val="0"/>
          <w:numId w:val="26"/>
        </w:numPr>
        <w:spacing w:line="276" w:lineRule="auto"/>
        <w:rPr>
          <w:sz w:val="24"/>
        </w:rPr>
      </w:pPr>
      <w:r w:rsidRPr="00F440C5">
        <w:rPr>
          <w:sz w:val="24"/>
        </w:rPr>
        <w:t>Add-mail file code is to send mail to the employer</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Change password file code is to change the password of applicant</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Deactivate account file code is to delete the account of the applicant</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Read mail file has code to read the mail from the employer</w:t>
      </w:r>
      <w:r w:rsidR="009C4C50">
        <w:rPr>
          <w:sz w:val="24"/>
        </w:rPr>
        <w:t>.</w:t>
      </w:r>
    </w:p>
    <w:p w:rsidR="00F440C5" w:rsidRPr="00F440C5" w:rsidRDefault="00F440C5" w:rsidP="00BE7F2F">
      <w:pPr>
        <w:pStyle w:val="ListParagraph"/>
        <w:numPr>
          <w:ilvl w:val="0"/>
          <w:numId w:val="26"/>
        </w:numPr>
        <w:spacing w:line="276" w:lineRule="auto"/>
        <w:rPr>
          <w:sz w:val="24"/>
        </w:rPr>
      </w:pPr>
      <w:r w:rsidRPr="00F440C5">
        <w:rPr>
          <w:sz w:val="24"/>
        </w:rPr>
        <w:t>Reply mail file has code to reply the employer</w:t>
      </w:r>
      <w:r w:rsidR="009C4C50">
        <w:rPr>
          <w:sz w:val="24"/>
        </w:rPr>
        <w:t>.</w:t>
      </w:r>
    </w:p>
    <w:p w:rsidR="00B91059" w:rsidRPr="009C4C50" w:rsidRDefault="00F440C5" w:rsidP="00BE7F2F">
      <w:pPr>
        <w:pStyle w:val="ListParagraph"/>
        <w:numPr>
          <w:ilvl w:val="0"/>
          <w:numId w:val="26"/>
        </w:numPr>
        <w:spacing w:line="276" w:lineRule="auto"/>
        <w:rPr>
          <w:sz w:val="28"/>
        </w:rPr>
      </w:pPr>
      <w:r w:rsidRPr="00F440C5">
        <w:rPr>
          <w:sz w:val="24"/>
        </w:rPr>
        <w:t>Update profile has code t</w:t>
      </w:r>
      <w:r w:rsidR="009C4C50">
        <w:rPr>
          <w:sz w:val="24"/>
        </w:rPr>
        <w:t>o edit the profile of applicant.</w:t>
      </w:r>
    </w:p>
    <w:p w:rsidR="009C4C50" w:rsidRPr="009C4C50" w:rsidRDefault="009C4C50" w:rsidP="009C4C50">
      <w:pPr>
        <w:spacing w:line="276" w:lineRule="auto"/>
        <w:ind w:left="360"/>
        <w:rPr>
          <w:sz w:val="28"/>
        </w:rPr>
      </w:pPr>
    </w:p>
    <w:p w:rsidR="00BA2B13" w:rsidRDefault="00BA2B13" w:rsidP="00BA2B13">
      <w:pPr>
        <w:spacing w:line="276" w:lineRule="auto"/>
        <w:rPr>
          <w:sz w:val="28"/>
        </w:rPr>
      </w:pPr>
    </w:p>
    <w:p w:rsidR="00BA2B13" w:rsidRDefault="00BA2B13" w:rsidP="00BA2B13">
      <w:pPr>
        <w:spacing w:line="276" w:lineRule="auto"/>
        <w:rPr>
          <w:sz w:val="28"/>
        </w:rPr>
      </w:pPr>
      <w:r>
        <w:rPr>
          <w:noProof/>
        </w:rPr>
        <w:drawing>
          <wp:inline distT="0" distB="0" distL="0" distR="0" wp14:anchorId="3AD92738" wp14:editId="37C251BB">
            <wp:extent cx="5994400" cy="27844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4400" cy="2784475"/>
                    </a:xfrm>
                    <a:prstGeom prst="rect">
                      <a:avLst/>
                    </a:prstGeom>
                  </pic:spPr>
                </pic:pic>
              </a:graphicData>
            </a:graphic>
          </wp:inline>
        </w:drawing>
      </w:r>
    </w:p>
    <w:p w:rsidR="00CE535A" w:rsidRPr="00066BC6" w:rsidRDefault="00CE535A" w:rsidP="00CE535A">
      <w:pPr>
        <w:spacing w:line="276" w:lineRule="auto"/>
        <w:jc w:val="center"/>
        <w:rPr>
          <w:sz w:val="24"/>
          <w:szCs w:val="24"/>
        </w:rPr>
        <w:sectPr w:rsidR="00CE535A" w:rsidRPr="00066BC6">
          <w:pgSz w:w="11900" w:h="16840"/>
          <w:pgMar w:top="1360" w:right="1120" w:bottom="440" w:left="1340" w:header="0" w:footer="245" w:gutter="0"/>
          <w:cols w:space="720"/>
        </w:sectPr>
      </w:pPr>
      <w:r w:rsidRPr="00066BC6">
        <w:rPr>
          <w:sz w:val="24"/>
          <w:szCs w:val="24"/>
        </w:rPr>
        <w:t>Figure 4.29. User Backend</w:t>
      </w:r>
    </w:p>
    <w:p w:rsidR="009F0979" w:rsidRDefault="009F0979" w:rsidP="009F0979">
      <w:pPr>
        <w:pStyle w:val="Heading2"/>
        <w:tabs>
          <w:tab w:val="left" w:pos="593"/>
        </w:tabs>
        <w:spacing w:before="62"/>
        <w:ind w:left="592" w:firstLine="0"/>
        <w:jc w:val="both"/>
      </w:pPr>
      <w:bookmarkStart w:id="84" w:name="_Toc136216276"/>
    </w:p>
    <w:p w:rsidR="00A34A06" w:rsidRDefault="00423AD6" w:rsidP="00BE7F2F">
      <w:pPr>
        <w:pStyle w:val="Heading2"/>
        <w:numPr>
          <w:ilvl w:val="1"/>
          <w:numId w:val="6"/>
        </w:numPr>
        <w:tabs>
          <w:tab w:val="left" w:pos="593"/>
        </w:tabs>
        <w:spacing w:before="62"/>
        <w:jc w:val="both"/>
      </w:pPr>
      <w:r>
        <w:t>Database Structure</w:t>
      </w:r>
      <w:bookmarkEnd w:id="84"/>
    </w:p>
    <w:p w:rsidR="00861685" w:rsidRDefault="00DA3A25" w:rsidP="00861685">
      <w:pPr>
        <w:pStyle w:val="BodyText"/>
        <w:spacing w:before="219"/>
        <w:ind w:left="100"/>
        <w:jc w:val="both"/>
      </w:pPr>
      <w:r>
        <w:t>The</w:t>
      </w:r>
      <w:r>
        <w:rPr>
          <w:spacing w:val="-3"/>
        </w:rPr>
        <w:t xml:space="preserve"> </w:t>
      </w:r>
      <w:r>
        <w:t>f</w:t>
      </w:r>
      <w:r w:rsidR="00861685">
        <w:t>ollowing tables make up the database of the system:</w:t>
      </w:r>
    </w:p>
    <w:p w:rsidR="00861685" w:rsidRDefault="00861685" w:rsidP="00BE7F2F">
      <w:pPr>
        <w:pStyle w:val="BodyText"/>
        <w:numPr>
          <w:ilvl w:val="3"/>
          <w:numId w:val="42"/>
        </w:numPr>
        <w:spacing w:before="219"/>
        <w:jc w:val="both"/>
      </w:pPr>
      <w:r>
        <w:t xml:space="preserve">admin: </w:t>
      </w:r>
      <w:r w:rsidR="00E83704">
        <w:t>Keeps track of the admin</w:t>
      </w:r>
      <w:r>
        <w:t>s or system administrators who oversee the job portal.</w:t>
      </w:r>
    </w:p>
    <w:p w:rsidR="00861685" w:rsidRDefault="00861685" w:rsidP="00BE7F2F">
      <w:pPr>
        <w:pStyle w:val="BodyText"/>
        <w:numPr>
          <w:ilvl w:val="3"/>
          <w:numId w:val="42"/>
        </w:numPr>
        <w:spacing w:before="219"/>
        <w:jc w:val="both"/>
      </w:pPr>
      <w:proofErr w:type="spellStart"/>
      <w:r>
        <w:t>apply_job_post</w:t>
      </w:r>
      <w:proofErr w:type="spellEnd"/>
      <w:r>
        <w:t xml:space="preserve">: </w:t>
      </w:r>
      <w:r w:rsidR="00123F66">
        <w:t xml:space="preserve">Tracks </w:t>
      </w:r>
      <w:r>
        <w:t>applications that job seekers send in for particular job postings.</w:t>
      </w:r>
    </w:p>
    <w:p w:rsidR="00861685" w:rsidRDefault="00861685" w:rsidP="00BE7F2F">
      <w:pPr>
        <w:pStyle w:val="BodyText"/>
        <w:numPr>
          <w:ilvl w:val="3"/>
          <w:numId w:val="42"/>
        </w:numPr>
        <w:spacing w:before="219"/>
        <w:jc w:val="both"/>
      </w:pPr>
      <w:r>
        <w:t>cities: Lists the cities or places that can be connected to user profiles or job postings.</w:t>
      </w:r>
    </w:p>
    <w:p w:rsidR="00861685" w:rsidRDefault="007C0468" w:rsidP="00BE7F2F">
      <w:pPr>
        <w:pStyle w:val="BodyText"/>
        <w:numPr>
          <w:ilvl w:val="3"/>
          <w:numId w:val="42"/>
        </w:numPr>
        <w:spacing w:before="219"/>
        <w:jc w:val="both"/>
      </w:pPr>
      <w:r>
        <w:t>company: Saves information of</w:t>
      </w:r>
      <w:r w:rsidR="00861685">
        <w:t xml:space="preserve"> businesses, such as the com</w:t>
      </w:r>
      <w:r>
        <w:t>pany ID, name, contact details.</w:t>
      </w:r>
    </w:p>
    <w:p w:rsidR="00A34A06" w:rsidRDefault="00861685" w:rsidP="00BE7F2F">
      <w:pPr>
        <w:pStyle w:val="BodyText"/>
        <w:numPr>
          <w:ilvl w:val="3"/>
          <w:numId w:val="42"/>
        </w:numPr>
        <w:spacing w:before="219"/>
        <w:jc w:val="both"/>
      </w:pPr>
      <w:r>
        <w:t>countries: Saves a list of nations that c</w:t>
      </w:r>
      <w:r w:rsidR="007C0468">
        <w:t>an be referred</w:t>
      </w:r>
      <w:r>
        <w:t xml:space="preserve"> in user profiles or job postings.</w:t>
      </w:r>
    </w:p>
    <w:p w:rsidR="00F44D3D" w:rsidRDefault="00F44D3D" w:rsidP="00BE7F2F">
      <w:pPr>
        <w:pStyle w:val="BodyText"/>
        <w:numPr>
          <w:ilvl w:val="3"/>
          <w:numId w:val="42"/>
        </w:numPr>
        <w:spacing w:before="219"/>
        <w:jc w:val="both"/>
      </w:pPr>
      <w:proofErr w:type="spellStart"/>
      <w:r>
        <w:t>job_post</w:t>
      </w:r>
      <w:proofErr w:type="spellEnd"/>
      <w:r>
        <w:t xml:space="preserve">: </w:t>
      </w:r>
      <w:r w:rsidR="00FF03B6">
        <w:t>Details as</w:t>
      </w:r>
      <w:r>
        <w:t xml:space="preserve"> job post ID, company ID, job title, descr</w:t>
      </w:r>
      <w:r w:rsidR="00FF03B6">
        <w:t>iption, qualifications</w:t>
      </w:r>
      <w:r>
        <w:t>.</w:t>
      </w:r>
    </w:p>
    <w:p w:rsidR="00F44D3D" w:rsidRDefault="00F44D3D" w:rsidP="00BE7F2F">
      <w:pPr>
        <w:pStyle w:val="BodyText"/>
        <w:numPr>
          <w:ilvl w:val="3"/>
          <w:numId w:val="42"/>
        </w:numPr>
        <w:spacing w:before="219"/>
        <w:jc w:val="both"/>
      </w:pPr>
      <w:r>
        <w:t>mailbox: Controls user communication, including that between employers and job seekers.</w:t>
      </w:r>
      <w:r w:rsidR="003E0F0F">
        <w:t xml:space="preserve"> </w:t>
      </w:r>
    </w:p>
    <w:p w:rsidR="00F44D3D" w:rsidRDefault="00F44D3D" w:rsidP="00BE7F2F">
      <w:pPr>
        <w:pStyle w:val="BodyText"/>
        <w:numPr>
          <w:ilvl w:val="3"/>
          <w:numId w:val="42"/>
        </w:numPr>
        <w:spacing w:before="219"/>
        <w:jc w:val="both"/>
      </w:pPr>
      <w:proofErr w:type="spellStart"/>
      <w:r>
        <w:t>re</w:t>
      </w:r>
      <w:r w:rsidR="005701D1">
        <w:t>ply_mailbox</w:t>
      </w:r>
      <w:proofErr w:type="spellEnd"/>
      <w:r w:rsidR="005701D1">
        <w:t xml:space="preserve">: </w:t>
      </w:r>
      <w:r w:rsidR="009E7CC5">
        <w:t xml:space="preserve">It has </w:t>
      </w:r>
      <w:r>
        <w:t>fields like the message ID, the sender ID, the receiver ID, the content</w:t>
      </w:r>
      <w:r w:rsidR="009E7CC5">
        <w:t xml:space="preserve">. </w:t>
      </w:r>
    </w:p>
    <w:p w:rsidR="00F44D3D" w:rsidRDefault="00F44D3D" w:rsidP="00BE7F2F">
      <w:pPr>
        <w:pStyle w:val="BodyText"/>
        <w:numPr>
          <w:ilvl w:val="3"/>
          <w:numId w:val="42"/>
        </w:numPr>
        <w:spacing w:before="219"/>
        <w:jc w:val="both"/>
      </w:pPr>
      <w:r>
        <w:t>states: Especially in countries with subdivisions, this section contains a list of states or regions that can be connected to job postings or user profiles.</w:t>
      </w:r>
    </w:p>
    <w:p w:rsidR="00861685" w:rsidRDefault="005F0EEA" w:rsidP="00BE7F2F">
      <w:pPr>
        <w:pStyle w:val="BodyText"/>
        <w:numPr>
          <w:ilvl w:val="3"/>
          <w:numId w:val="42"/>
        </w:numPr>
        <w:spacing w:before="219"/>
        <w:jc w:val="both"/>
      </w:pPr>
      <w:r>
        <w:t>users: Saves user data, like u</w:t>
      </w:r>
      <w:r w:rsidR="00F44D3D">
        <w:t>ser ID, name, email, password, and contact information</w:t>
      </w:r>
      <w:r w:rsidR="009C3590">
        <w:t xml:space="preserve"> so on</w:t>
      </w:r>
      <w:r w:rsidR="00F44D3D">
        <w:t>.</w:t>
      </w:r>
    </w:p>
    <w:p w:rsidR="00801F88" w:rsidRPr="005A61FD" w:rsidRDefault="00801F88" w:rsidP="00801F88">
      <w:pPr>
        <w:pStyle w:val="BodyText"/>
        <w:spacing w:before="219"/>
        <w:ind w:left="460"/>
        <w:jc w:val="both"/>
        <w:rPr>
          <w:sz w:val="22"/>
        </w:rPr>
      </w:pPr>
    </w:p>
    <w:p w:rsidR="00861685" w:rsidRDefault="002C233A" w:rsidP="002C233A">
      <w:pPr>
        <w:pStyle w:val="BodyText"/>
        <w:spacing w:before="219"/>
        <w:ind w:left="100"/>
        <w:jc w:val="center"/>
      </w:pPr>
      <w:r>
        <w:rPr>
          <w:noProof/>
        </w:rPr>
        <w:drawing>
          <wp:inline distT="0" distB="0" distL="0" distR="0" wp14:anchorId="34C64A3A" wp14:editId="361A5E00">
            <wp:extent cx="5994400" cy="27425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94400" cy="2742565"/>
                    </a:xfrm>
                    <a:prstGeom prst="rect">
                      <a:avLst/>
                    </a:prstGeom>
                  </pic:spPr>
                </pic:pic>
              </a:graphicData>
            </a:graphic>
          </wp:inline>
        </w:drawing>
      </w:r>
    </w:p>
    <w:p w:rsidR="00A34A06" w:rsidRPr="00CD10D7" w:rsidRDefault="000808B4" w:rsidP="0032166B">
      <w:pPr>
        <w:pStyle w:val="Caption"/>
      </w:pPr>
      <w:r w:rsidRPr="000808B4">
        <w:t>Figure 4.30. Database</w:t>
      </w:r>
      <w:r w:rsidR="000E270A">
        <w:br w:type="page"/>
      </w:r>
    </w:p>
    <w:p w:rsidR="00A34A06" w:rsidRDefault="00846A1D" w:rsidP="00BE7F2F">
      <w:pPr>
        <w:pStyle w:val="Heading3"/>
        <w:numPr>
          <w:ilvl w:val="2"/>
          <w:numId w:val="3"/>
        </w:numPr>
        <w:tabs>
          <w:tab w:val="left" w:pos="701"/>
        </w:tabs>
        <w:ind w:hanging="601"/>
        <w:jc w:val="both"/>
      </w:pPr>
      <w:bookmarkStart w:id="85" w:name="_Toc136216277"/>
      <w:r>
        <w:lastRenderedPageBreak/>
        <w:t>Admin Table</w:t>
      </w:r>
      <w:bookmarkEnd w:id="85"/>
    </w:p>
    <w:p w:rsidR="00BC589B" w:rsidRDefault="00BC589B" w:rsidP="00BC589B">
      <w:pPr>
        <w:pStyle w:val="BodyText"/>
        <w:spacing w:before="197" w:line="276" w:lineRule="auto"/>
        <w:ind w:left="100" w:right="320"/>
        <w:jc w:val="both"/>
      </w:pPr>
      <w:r>
        <w:t>Description of each column in the table:</w:t>
      </w:r>
    </w:p>
    <w:p w:rsidR="00BC589B" w:rsidRDefault="00BC589B" w:rsidP="00BE7F2F">
      <w:pPr>
        <w:pStyle w:val="BodyText"/>
        <w:numPr>
          <w:ilvl w:val="3"/>
          <w:numId w:val="41"/>
        </w:numPr>
        <w:spacing w:before="197" w:line="276" w:lineRule="auto"/>
        <w:ind w:right="320"/>
        <w:jc w:val="both"/>
      </w:pPr>
      <w:proofErr w:type="spellStart"/>
      <w:r>
        <w:t>id_admin</w:t>
      </w:r>
      <w:proofErr w:type="spellEnd"/>
      <w:r>
        <w:t>: It represents the unique identifier for each admin in the table.</w:t>
      </w:r>
    </w:p>
    <w:p w:rsidR="00BC589B" w:rsidRDefault="00BC589B" w:rsidP="00BE7F2F">
      <w:pPr>
        <w:pStyle w:val="BodyText"/>
        <w:numPr>
          <w:ilvl w:val="3"/>
          <w:numId w:val="41"/>
        </w:numPr>
        <w:spacing w:before="197" w:line="276" w:lineRule="auto"/>
        <w:ind w:right="320"/>
        <w:jc w:val="both"/>
      </w:pPr>
      <w:r>
        <w:t>username: It stores the username or login name of the admin.</w:t>
      </w:r>
    </w:p>
    <w:p w:rsidR="00BC589B" w:rsidRDefault="00BC589B" w:rsidP="00BE7F2F">
      <w:pPr>
        <w:pStyle w:val="BodyText"/>
        <w:numPr>
          <w:ilvl w:val="3"/>
          <w:numId w:val="41"/>
        </w:numPr>
        <w:spacing w:before="197" w:line="276" w:lineRule="auto"/>
        <w:ind w:right="320"/>
        <w:jc w:val="both"/>
      </w:pPr>
      <w:r>
        <w:t>password: It stores the encrypted password associated with the admin's account.</w:t>
      </w:r>
    </w:p>
    <w:p w:rsidR="00A34A06" w:rsidRDefault="00BC589B" w:rsidP="00BC589B">
      <w:pPr>
        <w:pStyle w:val="BodyText"/>
        <w:spacing w:before="197" w:line="276" w:lineRule="auto"/>
        <w:ind w:left="100" w:right="320"/>
        <w:jc w:val="both"/>
      </w:pPr>
      <w:r>
        <w:t>These columns store the essential information related to the admin accounts in the table, allowing for proper identification and authentication of administrators within the system</w:t>
      </w:r>
      <w:r w:rsidR="00DA3A25">
        <w:t>.</w:t>
      </w:r>
    </w:p>
    <w:p w:rsidR="00306A17" w:rsidRPr="00D42709" w:rsidRDefault="00306A17" w:rsidP="00BC589B">
      <w:pPr>
        <w:pStyle w:val="BodyText"/>
        <w:spacing w:before="197" w:line="276" w:lineRule="auto"/>
        <w:ind w:left="100" w:right="320"/>
        <w:jc w:val="both"/>
        <w:rPr>
          <w:sz w:val="16"/>
        </w:rPr>
      </w:pPr>
    </w:p>
    <w:p w:rsidR="00527BA7" w:rsidRDefault="00527BA7">
      <w:pPr>
        <w:pStyle w:val="BodyText"/>
        <w:spacing w:before="197" w:line="360" w:lineRule="auto"/>
        <w:ind w:left="100" w:right="320"/>
        <w:jc w:val="both"/>
      </w:pPr>
      <w:r>
        <w:rPr>
          <w:noProof/>
        </w:rPr>
        <w:drawing>
          <wp:inline distT="0" distB="0" distL="0" distR="0" wp14:anchorId="2C94F20E" wp14:editId="6916C492">
            <wp:extent cx="5994400" cy="2742565"/>
            <wp:effectExtent l="0" t="0" r="635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4400" cy="2742565"/>
                    </a:xfrm>
                    <a:prstGeom prst="rect">
                      <a:avLst/>
                    </a:prstGeom>
                  </pic:spPr>
                </pic:pic>
              </a:graphicData>
            </a:graphic>
          </wp:inline>
        </w:drawing>
      </w:r>
    </w:p>
    <w:p w:rsidR="00F53D8D" w:rsidRDefault="00E537CD" w:rsidP="00C828CA">
      <w:pPr>
        <w:pStyle w:val="Caption"/>
      </w:pPr>
      <w:r w:rsidRPr="00E537CD">
        <w:t>Figure 4.31. Admin Table</w:t>
      </w:r>
    </w:p>
    <w:p w:rsidR="00BB700A" w:rsidRPr="00BB700A" w:rsidRDefault="00BB700A" w:rsidP="00BB700A"/>
    <w:p w:rsidR="00801452" w:rsidRDefault="006830F6" w:rsidP="00BE7F2F">
      <w:pPr>
        <w:pStyle w:val="Heading3"/>
        <w:numPr>
          <w:ilvl w:val="2"/>
          <w:numId w:val="3"/>
        </w:numPr>
        <w:tabs>
          <w:tab w:val="left" w:pos="701"/>
        </w:tabs>
        <w:ind w:hanging="601"/>
        <w:jc w:val="both"/>
      </w:pPr>
      <w:bookmarkStart w:id="86" w:name="_Toc136216278"/>
      <w:proofErr w:type="spellStart"/>
      <w:r>
        <w:t>Apply_Job</w:t>
      </w:r>
      <w:proofErr w:type="spellEnd"/>
      <w:r>
        <w:t xml:space="preserve"> Table</w:t>
      </w:r>
      <w:bookmarkEnd w:id="86"/>
    </w:p>
    <w:p w:rsidR="00107E0C" w:rsidRDefault="00107E0C" w:rsidP="00107E0C">
      <w:pPr>
        <w:pStyle w:val="BodyText"/>
        <w:spacing w:before="197" w:line="276" w:lineRule="auto"/>
        <w:ind w:left="100" w:right="320"/>
        <w:jc w:val="both"/>
      </w:pPr>
      <w:r>
        <w:t>Description of each column in the table:</w:t>
      </w:r>
    </w:p>
    <w:p w:rsidR="00107E0C" w:rsidRDefault="00107E0C" w:rsidP="00BE7F2F">
      <w:pPr>
        <w:pStyle w:val="BodyText"/>
        <w:numPr>
          <w:ilvl w:val="3"/>
          <w:numId w:val="40"/>
        </w:numPr>
        <w:spacing w:before="197" w:line="276" w:lineRule="auto"/>
        <w:ind w:right="320"/>
        <w:jc w:val="both"/>
      </w:pPr>
      <w:proofErr w:type="spellStart"/>
      <w:r>
        <w:t>id_apply</w:t>
      </w:r>
      <w:proofErr w:type="spellEnd"/>
      <w:r>
        <w:t>: It represents the unique identifier for each job application in the table.</w:t>
      </w:r>
    </w:p>
    <w:p w:rsidR="00107E0C" w:rsidRDefault="00107E0C" w:rsidP="00BE7F2F">
      <w:pPr>
        <w:pStyle w:val="BodyText"/>
        <w:numPr>
          <w:ilvl w:val="3"/>
          <w:numId w:val="40"/>
        </w:numPr>
        <w:spacing w:before="197" w:line="276" w:lineRule="auto"/>
        <w:ind w:right="320"/>
        <w:jc w:val="both"/>
      </w:pPr>
      <w:proofErr w:type="spellStart"/>
      <w:r>
        <w:t>id_jobpost</w:t>
      </w:r>
      <w:proofErr w:type="spellEnd"/>
      <w:r>
        <w:t>: It stores the identifier of the job post to which the application is made.</w:t>
      </w:r>
    </w:p>
    <w:p w:rsidR="00107E0C" w:rsidRDefault="00107E0C" w:rsidP="00BE7F2F">
      <w:pPr>
        <w:pStyle w:val="BodyText"/>
        <w:numPr>
          <w:ilvl w:val="3"/>
          <w:numId w:val="40"/>
        </w:numPr>
        <w:spacing w:before="197" w:line="276" w:lineRule="auto"/>
        <w:ind w:right="320"/>
        <w:jc w:val="both"/>
      </w:pPr>
      <w:proofErr w:type="spellStart"/>
      <w:r>
        <w:t>id_company</w:t>
      </w:r>
      <w:proofErr w:type="spellEnd"/>
      <w:r>
        <w:t>: It stores the identifier of the company associated with the job post.</w:t>
      </w:r>
    </w:p>
    <w:p w:rsidR="00107E0C" w:rsidRDefault="00107E0C" w:rsidP="00BE7F2F">
      <w:pPr>
        <w:pStyle w:val="BodyText"/>
        <w:numPr>
          <w:ilvl w:val="3"/>
          <w:numId w:val="40"/>
        </w:numPr>
        <w:spacing w:before="197" w:line="276" w:lineRule="auto"/>
        <w:ind w:right="320"/>
        <w:jc w:val="both"/>
      </w:pPr>
      <w:proofErr w:type="spellStart"/>
      <w:r>
        <w:t>id_user</w:t>
      </w:r>
      <w:proofErr w:type="spellEnd"/>
      <w:r>
        <w:t>: It stores the identifier of the user or candidate who submitted the application.</w:t>
      </w:r>
    </w:p>
    <w:p w:rsidR="00107E0C" w:rsidRDefault="00107E0C" w:rsidP="00BE7F2F">
      <w:pPr>
        <w:pStyle w:val="BodyText"/>
        <w:numPr>
          <w:ilvl w:val="3"/>
          <w:numId w:val="40"/>
        </w:numPr>
        <w:spacing w:before="197" w:line="276" w:lineRule="auto"/>
        <w:ind w:right="320"/>
        <w:jc w:val="both"/>
      </w:pPr>
      <w:r>
        <w:t>status: It represents the status of the job application, approved, reject</w:t>
      </w:r>
      <w:r w:rsidR="002916F9">
        <w:t>ed etc</w:t>
      </w:r>
      <w:r>
        <w:t>.</w:t>
      </w:r>
    </w:p>
    <w:p w:rsidR="00282E26" w:rsidRDefault="00107E0C" w:rsidP="00107E0C">
      <w:pPr>
        <w:pStyle w:val="BodyText"/>
        <w:spacing w:before="197" w:line="276" w:lineRule="auto"/>
        <w:ind w:left="100" w:right="320"/>
        <w:jc w:val="both"/>
      </w:pPr>
      <w:r>
        <w:t>These columns are used to manage and track job applications, associating them with specific job posts, companies, and users, and keeping track of their status throughout the application process</w:t>
      </w:r>
      <w:r w:rsidR="00282E26">
        <w:rPr>
          <w:noProof/>
        </w:rPr>
        <w:lastRenderedPageBreak/>
        <w:drawing>
          <wp:inline distT="0" distB="0" distL="0" distR="0" wp14:anchorId="29800BCD" wp14:editId="30518D7E">
            <wp:extent cx="5994400" cy="2742565"/>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94400" cy="2742565"/>
                    </a:xfrm>
                    <a:prstGeom prst="rect">
                      <a:avLst/>
                    </a:prstGeom>
                  </pic:spPr>
                </pic:pic>
              </a:graphicData>
            </a:graphic>
          </wp:inline>
        </w:drawing>
      </w:r>
    </w:p>
    <w:p w:rsidR="009456E9" w:rsidRDefault="001E0DAC" w:rsidP="00442EC7">
      <w:pPr>
        <w:pStyle w:val="Caption"/>
      </w:pPr>
      <w:r w:rsidRPr="001E0DAC">
        <w:t>Figure 4.32. Apply Job Table</w:t>
      </w:r>
    </w:p>
    <w:p w:rsidR="00805C8D" w:rsidRPr="00805C8D" w:rsidRDefault="00805C8D" w:rsidP="00805C8D"/>
    <w:p w:rsidR="00801452" w:rsidRDefault="00D87A13" w:rsidP="00BE7F2F">
      <w:pPr>
        <w:pStyle w:val="Heading3"/>
        <w:numPr>
          <w:ilvl w:val="2"/>
          <w:numId w:val="3"/>
        </w:numPr>
        <w:tabs>
          <w:tab w:val="left" w:pos="701"/>
        </w:tabs>
        <w:ind w:hanging="601"/>
        <w:jc w:val="both"/>
      </w:pPr>
      <w:bookmarkStart w:id="87" w:name="_Toc136216279"/>
      <w:r>
        <w:t>Cities Table</w:t>
      </w:r>
      <w:bookmarkEnd w:id="87"/>
    </w:p>
    <w:p w:rsidR="007D15B1" w:rsidRDefault="007D15B1" w:rsidP="007D15B1">
      <w:pPr>
        <w:pStyle w:val="BodyText"/>
        <w:spacing w:before="197" w:line="276" w:lineRule="auto"/>
        <w:ind w:left="100" w:right="320"/>
        <w:jc w:val="both"/>
      </w:pPr>
      <w:r>
        <w:t>The table "cities" represents a collection of cities. Here's a brief description of each column:</w:t>
      </w:r>
    </w:p>
    <w:p w:rsidR="007D15B1" w:rsidRDefault="007D15B1" w:rsidP="00BE7F2F">
      <w:pPr>
        <w:pStyle w:val="BodyText"/>
        <w:numPr>
          <w:ilvl w:val="0"/>
          <w:numId w:val="39"/>
        </w:numPr>
        <w:spacing w:before="197" w:line="276" w:lineRule="auto"/>
        <w:ind w:right="320"/>
        <w:jc w:val="both"/>
      </w:pPr>
      <w:r>
        <w:t>id: It is a unique identifier for each city in the table.</w:t>
      </w:r>
    </w:p>
    <w:p w:rsidR="007D15B1" w:rsidRDefault="007D15B1" w:rsidP="00BE7F2F">
      <w:pPr>
        <w:pStyle w:val="BodyText"/>
        <w:numPr>
          <w:ilvl w:val="0"/>
          <w:numId w:val="39"/>
        </w:numPr>
        <w:spacing w:before="197" w:line="276" w:lineRule="auto"/>
        <w:ind w:right="320"/>
        <w:jc w:val="both"/>
      </w:pPr>
      <w:r>
        <w:t>name: It stores the name of the city.</w:t>
      </w:r>
    </w:p>
    <w:p w:rsidR="007D15B1" w:rsidRDefault="007D15B1" w:rsidP="00BE7F2F">
      <w:pPr>
        <w:pStyle w:val="BodyText"/>
        <w:numPr>
          <w:ilvl w:val="0"/>
          <w:numId w:val="39"/>
        </w:numPr>
        <w:spacing w:before="197" w:line="276" w:lineRule="auto"/>
        <w:ind w:right="320"/>
        <w:jc w:val="both"/>
      </w:pPr>
      <w:proofErr w:type="spellStart"/>
      <w:r>
        <w:t>state_id</w:t>
      </w:r>
      <w:proofErr w:type="spellEnd"/>
      <w:r>
        <w:t xml:space="preserve">: It represents the identifier of the state to which the city belongs. </w:t>
      </w:r>
    </w:p>
    <w:p w:rsidR="003B0282" w:rsidRDefault="007D15B1" w:rsidP="007D15B1">
      <w:pPr>
        <w:pStyle w:val="BodyText"/>
        <w:spacing w:before="197" w:line="276" w:lineRule="auto"/>
        <w:ind w:left="100" w:right="320"/>
        <w:jc w:val="both"/>
      </w:pPr>
      <w:r>
        <w:t>The "cities" table allows for the storage and retrieval of city-related data.</w:t>
      </w:r>
    </w:p>
    <w:p w:rsidR="003B0282" w:rsidRDefault="003B0282" w:rsidP="007D15B1">
      <w:pPr>
        <w:pStyle w:val="BodyText"/>
        <w:spacing w:before="197" w:line="276" w:lineRule="auto"/>
        <w:ind w:left="100" w:right="320"/>
        <w:jc w:val="both"/>
      </w:pPr>
    </w:p>
    <w:p w:rsidR="00AA0D7D" w:rsidRDefault="00AA0D7D" w:rsidP="007D15B1">
      <w:pPr>
        <w:pStyle w:val="BodyText"/>
        <w:spacing w:before="197" w:line="276" w:lineRule="auto"/>
        <w:ind w:left="100" w:right="320"/>
        <w:jc w:val="both"/>
      </w:pPr>
      <w:r>
        <w:rPr>
          <w:noProof/>
        </w:rPr>
        <w:drawing>
          <wp:inline distT="0" distB="0" distL="0" distR="0" wp14:anchorId="43ADE254" wp14:editId="00D09C44">
            <wp:extent cx="5994400" cy="274256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94400" cy="2742565"/>
                    </a:xfrm>
                    <a:prstGeom prst="rect">
                      <a:avLst/>
                    </a:prstGeom>
                  </pic:spPr>
                </pic:pic>
              </a:graphicData>
            </a:graphic>
          </wp:inline>
        </w:drawing>
      </w:r>
    </w:p>
    <w:p w:rsidR="00AA0D7D" w:rsidRPr="009E2727" w:rsidRDefault="001F0ED8" w:rsidP="003341F7">
      <w:pPr>
        <w:pStyle w:val="Caption"/>
      </w:pPr>
      <w:r w:rsidRPr="001F0ED8">
        <w:t>Figure 4.33. Cities Table</w:t>
      </w:r>
      <w:r w:rsidR="009E2727">
        <w:br w:type="page"/>
      </w:r>
    </w:p>
    <w:p w:rsidR="00801452" w:rsidRDefault="00D87A13" w:rsidP="00BE7F2F">
      <w:pPr>
        <w:pStyle w:val="Heading3"/>
        <w:numPr>
          <w:ilvl w:val="2"/>
          <w:numId w:val="3"/>
        </w:numPr>
        <w:tabs>
          <w:tab w:val="left" w:pos="701"/>
        </w:tabs>
        <w:ind w:hanging="601"/>
        <w:jc w:val="both"/>
      </w:pPr>
      <w:bookmarkStart w:id="88" w:name="_Toc136216280"/>
      <w:r>
        <w:lastRenderedPageBreak/>
        <w:t>Companies Table</w:t>
      </w:r>
      <w:bookmarkEnd w:id="88"/>
    </w:p>
    <w:p w:rsidR="002E016C" w:rsidRDefault="002E016C" w:rsidP="00875EA5">
      <w:pPr>
        <w:pStyle w:val="BodyText"/>
        <w:spacing w:before="197" w:line="276" w:lineRule="auto"/>
        <w:ind w:left="100" w:right="320"/>
        <w:jc w:val="both"/>
      </w:pPr>
      <w:r>
        <w:t>The table "</w:t>
      </w:r>
      <w:proofErr w:type="spellStart"/>
      <w:r>
        <w:t>id_company</w:t>
      </w:r>
      <w:proofErr w:type="spellEnd"/>
      <w:r>
        <w:t>" represents a collection of</w:t>
      </w:r>
      <w:r w:rsidR="0096445F">
        <w:t xml:space="preserve"> employers. D</w:t>
      </w:r>
      <w:r>
        <w:t>escription of each column:</w:t>
      </w:r>
    </w:p>
    <w:p w:rsidR="002E016C" w:rsidRDefault="002E016C" w:rsidP="00BE7F2F">
      <w:pPr>
        <w:pStyle w:val="BodyText"/>
        <w:numPr>
          <w:ilvl w:val="0"/>
          <w:numId w:val="38"/>
        </w:numPr>
        <w:spacing w:before="197" w:line="276" w:lineRule="auto"/>
        <w:ind w:right="320"/>
        <w:jc w:val="both"/>
      </w:pPr>
      <w:proofErr w:type="spellStart"/>
      <w:r>
        <w:t>id_company</w:t>
      </w:r>
      <w:proofErr w:type="spellEnd"/>
      <w:r>
        <w:t>: It is a unique identifier for each company in the table.</w:t>
      </w:r>
    </w:p>
    <w:p w:rsidR="002E016C" w:rsidRDefault="001C7F2D" w:rsidP="00BE7F2F">
      <w:pPr>
        <w:pStyle w:val="BodyText"/>
        <w:numPr>
          <w:ilvl w:val="0"/>
          <w:numId w:val="38"/>
        </w:numPr>
        <w:spacing w:before="197" w:line="276" w:lineRule="auto"/>
        <w:ind w:right="320"/>
        <w:jc w:val="both"/>
      </w:pPr>
      <w:r>
        <w:t>name: Stores</w:t>
      </w:r>
      <w:r w:rsidR="002E016C">
        <w:t xml:space="preserve"> name of the c</w:t>
      </w:r>
      <w:r>
        <w:t>ontact person</w:t>
      </w:r>
      <w:r w:rsidR="002E016C">
        <w:t xml:space="preserve"> associated with the company.</w:t>
      </w:r>
    </w:p>
    <w:p w:rsidR="002E016C" w:rsidRDefault="002E016C" w:rsidP="00BE7F2F">
      <w:pPr>
        <w:pStyle w:val="BodyText"/>
        <w:numPr>
          <w:ilvl w:val="0"/>
          <w:numId w:val="38"/>
        </w:numPr>
        <w:spacing w:before="197" w:line="276" w:lineRule="auto"/>
        <w:ind w:right="320"/>
        <w:jc w:val="both"/>
      </w:pPr>
      <w:proofErr w:type="spellStart"/>
      <w:r>
        <w:t>companyname</w:t>
      </w:r>
      <w:proofErr w:type="spellEnd"/>
      <w:r>
        <w:t>: It represents the name of the company.</w:t>
      </w:r>
    </w:p>
    <w:p w:rsidR="002E016C" w:rsidRDefault="002E016C" w:rsidP="00BE7F2F">
      <w:pPr>
        <w:pStyle w:val="BodyText"/>
        <w:numPr>
          <w:ilvl w:val="0"/>
          <w:numId w:val="38"/>
        </w:numPr>
        <w:spacing w:before="197" w:line="276" w:lineRule="auto"/>
        <w:ind w:right="320"/>
        <w:jc w:val="both"/>
      </w:pPr>
      <w:r>
        <w:t>country: It stores the country where the company is located.</w:t>
      </w:r>
    </w:p>
    <w:p w:rsidR="002E016C" w:rsidRDefault="002E016C" w:rsidP="00BE7F2F">
      <w:pPr>
        <w:pStyle w:val="BodyText"/>
        <w:numPr>
          <w:ilvl w:val="0"/>
          <w:numId w:val="38"/>
        </w:numPr>
        <w:spacing w:before="197" w:line="276" w:lineRule="auto"/>
        <w:ind w:right="320"/>
        <w:jc w:val="both"/>
      </w:pPr>
      <w:r>
        <w:t>state: It represents the state or province where the company is located.</w:t>
      </w:r>
    </w:p>
    <w:p w:rsidR="002E016C" w:rsidRDefault="002E016C" w:rsidP="00BE7F2F">
      <w:pPr>
        <w:pStyle w:val="BodyText"/>
        <w:numPr>
          <w:ilvl w:val="0"/>
          <w:numId w:val="38"/>
        </w:numPr>
        <w:spacing w:before="197" w:line="276" w:lineRule="auto"/>
        <w:ind w:right="320"/>
        <w:jc w:val="both"/>
      </w:pPr>
      <w:r>
        <w:t>city: It stores the city where the company is located.</w:t>
      </w:r>
    </w:p>
    <w:p w:rsidR="002E016C" w:rsidRDefault="002E016C" w:rsidP="00BE7F2F">
      <w:pPr>
        <w:pStyle w:val="BodyText"/>
        <w:numPr>
          <w:ilvl w:val="0"/>
          <w:numId w:val="38"/>
        </w:numPr>
        <w:spacing w:before="197" w:line="276" w:lineRule="auto"/>
        <w:ind w:right="320"/>
        <w:jc w:val="both"/>
      </w:pPr>
      <w:proofErr w:type="spellStart"/>
      <w:r>
        <w:t>contactno</w:t>
      </w:r>
      <w:proofErr w:type="spellEnd"/>
      <w:r>
        <w:t>:</w:t>
      </w:r>
      <w:r w:rsidR="00AC4B8B">
        <w:t xml:space="preserve"> It stores the</w:t>
      </w:r>
      <w:r>
        <w:t xml:space="preserve"> phone number associated with the company.</w:t>
      </w:r>
    </w:p>
    <w:p w:rsidR="002E016C" w:rsidRDefault="002E016C" w:rsidP="00BE7F2F">
      <w:pPr>
        <w:pStyle w:val="BodyText"/>
        <w:numPr>
          <w:ilvl w:val="0"/>
          <w:numId w:val="38"/>
        </w:numPr>
        <w:spacing w:before="197" w:line="276" w:lineRule="auto"/>
        <w:ind w:right="320"/>
        <w:jc w:val="both"/>
      </w:pPr>
      <w:r>
        <w:t>website: It represents the website URL of the company.</w:t>
      </w:r>
    </w:p>
    <w:p w:rsidR="002E016C" w:rsidRDefault="002E016C" w:rsidP="00BE7F2F">
      <w:pPr>
        <w:pStyle w:val="BodyText"/>
        <w:numPr>
          <w:ilvl w:val="0"/>
          <w:numId w:val="38"/>
        </w:numPr>
        <w:spacing w:before="197" w:line="276" w:lineRule="auto"/>
        <w:ind w:right="320"/>
        <w:jc w:val="both"/>
      </w:pPr>
      <w:r>
        <w:t>email: It stores the email address associated with the company.</w:t>
      </w:r>
    </w:p>
    <w:p w:rsidR="002E016C" w:rsidRDefault="002E016C" w:rsidP="00BE7F2F">
      <w:pPr>
        <w:pStyle w:val="BodyText"/>
        <w:numPr>
          <w:ilvl w:val="0"/>
          <w:numId w:val="38"/>
        </w:numPr>
        <w:spacing w:before="197" w:line="276" w:lineRule="auto"/>
        <w:ind w:right="320"/>
        <w:jc w:val="both"/>
      </w:pPr>
      <w:r>
        <w:t>password: It stores the password for the company's account.</w:t>
      </w:r>
    </w:p>
    <w:p w:rsidR="002E016C" w:rsidRDefault="002E016C" w:rsidP="00BE7F2F">
      <w:pPr>
        <w:pStyle w:val="BodyText"/>
        <w:numPr>
          <w:ilvl w:val="0"/>
          <w:numId w:val="38"/>
        </w:numPr>
        <w:spacing w:before="197" w:line="276" w:lineRule="auto"/>
        <w:ind w:right="320"/>
        <w:jc w:val="both"/>
      </w:pPr>
      <w:proofErr w:type="spellStart"/>
      <w:r>
        <w:t>aboutme</w:t>
      </w:r>
      <w:proofErr w:type="spellEnd"/>
      <w:r>
        <w:t>: It provides a description or information about the company.</w:t>
      </w:r>
    </w:p>
    <w:p w:rsidR="002E016C" w:rsidRDefault="002E016C" w:rsidP="00BE7F2F">
      <w:pPr>
        <w:pStyle w:val="BodyText"/>
        <w:numPr>
          <w:ilvl w:val="0"/>
          <w:numId w:val="38"/>
        </w:numPr>
        <w:spacing w:before="197" w:line="276" w:lineRule="auto"/>
        <w:ind w:right="320"/>
        <w:jc w:val="both"/>
      </w:pPr>
      <w:r>
        <w:t>logo: It stores the file or path of the company's logo.</w:t>
      </w:r>
    </w:p>
    <w:p w:rsidR="002E016C" w:rsidRDefault="002E016C" w:rsidP="00BE7F2F">
      <w:pPr>
        <w:pStyle w:val="BodyText"/>
        <w:numPr>
          <w:ilvl w:val="0"/>
          <w:numId w:val="38"/>
        </w:numPr>
        <w:spacing w:before="197" w:line="276" w:lineRule="auto"/>
        <w:ind w:right="320"/>
        <w:jc w:val="both"/>
      </w:pPr>
      <w:proofErr w:type="spellStart"/>
      <w:r>
        <w:t>createdAt</w:t>
      </w:r>
      <w:proofErr w:type="spellEnd"/>
      <w:r>
        <w:t>: It indicates the date and time when the company's account was created.</w:t>
      </w:r>
    </w:p>
    <w:p w:rsidR="002E016C" w:rsidRDefault="002E016C" w:rsidP="00BE7F2F">
      <w:pPr>
        <w:pStyle w:val="BodyText"/>
        <w:numPr>
          <w:ilvl w:val="0"/>
          <w:numId w:val="38"/>
        </w:numPr>
        <w:spacing w:before="197" w:line="276" w:lineRule="auto"/>
        <w:ind w:right="320"/>
        <w:jc w:val="both"/>
      </w:pPr>
      <w:r>
        <w:t>active: It represents the status of the company's account (e.g</w:t>
      </w:r>
      <w:r w:rsidR="00213373">
        <w:t>., activated, rejected</w:t>
      </w:r>
      <w:r>
        <w:t xml:space="preserve"> etc</w:t>
      </w:r>
      <w:r w:rsidR="00884DFB">
        <w:t>.</w:t>
      </w:r>
      <w:r>
        <w:t>).</w:t>
      </w:r>
    </w:p>
    <w:p w:rsidR="00CB6B97" w:rsidRDefault="002E016C" w:rsidP="00875EA5">
      <w:pPr>
        <w:pStyle w:val="BodyText"/>
        <w:spacing w:before="197" w:line="276" w:lineRule="auto"/>
        <w:ind w:left="100" w:right="320"/>
        <w:jc w:val="both"/>
      </w:pPr>
      <w:r>
        <w:t>The "</w:t>
      </w:r>
      <w:proofErr w:type="spellStart"/>
      <w:r>
        <w:t>id_company</w:t>
      </w:r>
      <w:proofErr w:type="spellEnd"/>
      <w:r>
        <w:t>" table allows for the storage and management of company-related information. It can be used in a job recruitment portal to store details about employers, their contact information, and the status of their accounts.</w:t>
      </w:r>
    </w:p>
    <w:p w:rsidR="00EE5064" w:rsidRDefault="00EE5064" w:rsidP="0055084E">
      <w:pPr>
        <w:pStyle w:val="BodyText"/>
        <w:spacing w:before="197" w:line="276" w:lineRule="auto"/>
        <w:ind w:left="100" w:right="320"/>
        <w:jc w:val="both"/>
      </w:pPr>
      <w:r>
        <w:rPr>
          <w:noProof/>
        </w:rPr>
        <w:drawing>
          <wp:inline distT="0" distB="0" distL="0" distR="0" wp14:anchorId="5E0797D2" wp14:editId="64583931">
            <wp:extent cx="5994400" cy="27425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94400" cy="2742565"/>
                    </a:xfrm>
                    <a:prstGeom prst="rect">
                      <a:avLst/>
                    </a:prstGeom>
                  </pic:spPr>
                </pic:pic>
              </a:graphicData>
            </a:graphic>
          </wp:inline>
        </w:drawing>
      </w:r>
    </w:p>
    <w:p w:rsidR="008C640E" w:rsidRDefault="00EC172E" w:rsidP="00273F9C">
      <w:pPr>
        <w:pStyle w:val="Caption"/>
      </w:pPr>
      <w:r w:rsidRPr="00EC172E">
        <w:t>Figure 4.34. Companies Table</w:t>
      </w:r>
    </w:p>
    <w:p w:rsidR="00B9335D" w:rsidRDefault="00B9335D">
      <w:r>
        <w:br w:type="page"/>
      </w:r>
    </w:p>
    <w:p w:rsidR="00B9335D" w:rsidRPr="00B9335D" w:rsidRDefault="00B9335D" w:rsidP="00B9335D"/>
    <w:p w:rsidR="00801452" w:rsidRDefault="00D87A13" w:rsidP="00BE7F2F">
      <w:pPr>
        <w:pStyle w:val="Heading3"/>
        <w:numPr>
          <w:ilvl w:val="2"/>
          <w:numId w:val="3"/>
        </w:numPr>
        <w:tabs>
          <w:tab w:val="left" w:pos="701"/>
        </w:tabs>
        <w:ind w:hanging="601"/>
        <w:jc w:val="both"/>
      </w:pPr>
      <w:bookmarkStart w:id="89" w:name="_Toc136216281"/>
      <w:r>
        <w:t>Countries Table</w:t>
      </w:r>
      <w:bookmarkEnd w:id="89"/>
    </w:p>
    <w:p w:rsidR="001C302B" w:rsidRDefault="001C302B" w:rsidP="001C302B">
      <w:pPr>
        <w:pStyle w:val="BodyText"/>
        <w:spacing w:before="197" w:line="276" w:lineRule="auto"/>
        <w:ind w:left="100" w:right="320"/>
        <w:jc w:val="both"/>
      </w:pPr>
      <w:r>
        <w:t>The table "country" represents a collection of countries. Here's a brief description of each column:</w:t>
      </w:r>
    </w:p>
    <w:p w:rsidR="001C302B" w:rsidRDefault="001C302B" w:rsidP="00BE7F2F">
      <w:pPr>
        <w:pStyle w:val="BodyText"/>
        <w:numPr>
          <w:ilvl w:val="0"/>
          <w:numId w:val="37"/>
        </w:numPr>
        <w:spacing w:before="197" w:line="276" w:lineRule="auto"/>
        <w:ind w:right="320"/>
        <w:jc w:val="both"/>
      </w:pPr>
      <w:r>
        <w:t>id: It is a unique identifier for each country in the table.</w:t>
      </w:r>
    </w:p>
    <w:p w:rsidR="001C302B" w:rsidRDefault="001C302B" w:rsidP="00BE7F2F">
      <w:pPr>
        <w:pStyle w:val="BodyText"/>
        <w:numPr>
          <w:ilvl w:val="0"/>
          <w:numId w:val="37"/>
        </w:numPr>
        <w:spacing w:before="197" w:line="276" w:lineRule="auto"/>
        <w:ind w:right="320"/>
        <w:jc w:val="both"/>
      </w:pPr>
      <w:proofErr w:type="spellStart"/>
      <w:r>
        <w:t>sortname</w:t>
      </w:r>
      <w:proofErr w:type="spellEnd"/>
      <w:r>
        <w:t>: It stores the abbreviation or short name of the country.</w:t>
      </w:r>
    </w:p>
    <w:p w:rsidR="001C302B" w:rsidRDefault="001C302B" w:rsidP="00BE7F2F">
      <w:pPr>
        <w:pStyle w:val="BodyText"/>
        <w:numPr>
          <w:ilvl w:val="0"/>
          <w:numId w:val="37"/>
        </w:numPr>
        <w:spacing w:before="197" w:line="276" w:lineRule="auto"/>
        <w:ind w:right="320"/>
        <w:jc w:val="both"/>
      </w:pPr>
      <w:r>
        <w:t>name: It represents the full name of the country.</w:t>
      </w:r>
    </w:p>
    <w:p w:rsidR="001C302B" w:rsidRDefault="00C27819" w:rsidP="00BE7F2F">
      <w:pPr>
        <w:pStyle w:val="BodyText"/>
        <w:numPr>
          <w:ilvl w:val="0"/>
          <w:numId w:val="37"/>
        </w:numPr>
        <w:spacing w:before="197" w:line="276" w:lineRule="auto"/>
        <w:ind w:right="320"/>
        <w:jc w:val="both"/>
      </w:pPr>
      <w:proofErr w:type="spellStart"/>
      <w:r>
        <w:t>phonecode</w:t>
      </w:r>
      <w:proofErr w:type="spellEnd"/>
      <w:r>
        <w:t>: Stores the international</w:t>
      </w:r>
      <w:r w:rsidR="001C302B">
        <w:t xml:space="preserve"> code or dialing code associated with the country.</w:t>
      </w:r>
    </w:p>
    <w:p w:rsidR="00504718" w:rsidRDefault="001C302B" w:rsidP="001C302B">
      <w:pPr>
        <w:pStyle w:val="BodyText"/>
        <w:spacing w:before="197" w:line="276" w:lineRule="auto"/>
        <w:ind w:left="100" w:right="320"/>
        <w:jc w:val="both"/>
      </w:pPr>
      <w:r>
        <w:t>The "country" table allows for the storage and retrieval of country-related information. It can be used in various applications or systems where country data is required, such as address forms, user profiles, or international phone number validation.</w:t>
      </w:r>
    </w:p>
    <w:p w:rsidR="00504718" w:rsidRDefault="00504718" w:rsidP="001C302B">
      <w:pPr>
        <w:pStyle w:val="BodyText"/>
        <w:spacing w:before="197" w:line="276" w:lineRule="auto"/>
        <w:ind w:left="100" w:right="320"/>
        <w:jc w:val="both"/>
      </w:pPr>
    </w:p>
    <w:p w:rsidR="00193B3E" w:rsidRDefault="00193B3E" w:rsidP="001C302B">
      <w:pPr>
        <w:pStyle w:val="BodyText"/>
        <w:spacing w:before="197" w:line="276" w:lineRule="auto"/>
        <w:ind w:left="100" w:right="320"/>
        <w:jc w:val="both"/>
      </w:pPr>
      <w:r>
        <w:rPr>
          <w:noProof/>
        </w:rPr>
        <w:drawing>
          <wp:inline distT="0" distB="0" distL="0" distR="0" wp14:anchorId="2796F34E" wp14:editId="6500BD64">
            <wp:extent cx="5994400" cy="2742565"/>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4400" cy="2742565"/>
                    </a:xfrm>
                    <a:prstGeom prst="rect">
                      <a:avLst/>
                    </a:prstGeom>
                  </pic:spPr>
                </pic:pic>
              </a:graphicData>
            </a:graphic>
          </wp:inline>
        </w:drawing>
      </w:r>
    </w:p>
    <w:p w:rsidR="00193B3E" w:rsidRDefault="00052047" w:rsidP="00BC2668">
      <w:pPr>
        <w:pStyle w:val="Caption"/>
      </w:pPr>
      <w:r w:rsidRPr="00052047">
        <w:t>Figure 4.35. Countries Table</w:t>
      </w:r>
    </w:p>
    <w:p w:rsidR="00801452" w:rsidRDefault="005D2FE4" w:rsidP="00BE7F2F">
      <w:pPr>
        <w:pStyle w:val="Heading3"/>
        <w:numPr>
          <w:ilvl w:val="2"/>
          <w:numId w:val="3"/>
        </w:numPr>
        <w:tabs>
          <w:tab w:val="left" w:pos="701"/>
        </w:tabs>
        <w:ind w:hanging="601"/>
        <w:jc w:val="both"/>
      </w:pPr>
      <w:bookmarkStart w:id="90" w:name="_Toc136216282"/>
      <w:r>
        <w:t>Job Post Table</w:t>
      </w:r>
      <w:bookmarkEnd w:id="90"/>
    </w:p>
    <w:p w:rsidR="009A3DBE" w:rsidRDefault="009A3DBE" w:rsidP="009A3DBE">
      <w:pPr>
        <w:pStyle w:val="BodyText"/>
        <w:spacing w:before="197" w:line="276" w:lineRule="auto"/>
        <w:ind w:left="100" w:right="320"/>
        <w:jc w:val="both"/>
      </w:pPr>
      <w:r>
        <w:t>The table "</w:t>
      </w:r>
      <w:proofErr w:type="spellStart"/>
      <w:r>
        <w:t>jobpost</w:t>
      </w:r>
      <w:proofErr w:type="spellEnd"/>
      <w:r>
        <w:t>" contains information about job postings. Here's a description of each column:</w:t>
      </w:r>
    </w:p>
    <w:p w:rsidR="009A3DBE" w:rsidRDefault="009A3DBE" w:rsidP="00BE7F2F">
      <w:pPr>
        <w:pStyle w:val="BodyText"/>
        <w:numPr>
          <w:ilvl w:val="0"/>
          <w:numId w:val="33"/>
        </w:numPr>
        <w:spacing w:before="197" w:line="276" w:lineRule="auto"/>
        <w:ind w:right="320"/>
        <w:jc w:val="both"/>
      </w:pPr>
      <w:proofErr w:type="spellStart"/>
      <w:r>
        <w:t>id_jobpost</w:t>
      </w:r>
      <w:proofErr w:type="spellEnd"/>
      <w:r>
        <w:t>: It is a unique identifier for each job posting in the table.</w:t>
      </w:r>
    </w:p>
    <w:p w:rsidR="009A3DBE" w:rsidRDefault="004B61EF" w:rsidP="00BE7F2F">
      <w:pPr>
        <w:pStyle w:val="BodyText"/>
        <w:numPr>
          <w:ilvl w:val="0"/>
          <w:numId w:val="33"/>
        </w:numPr>
        <w:spacing w:before="197" w:line="276" w:lineRule="auto"/>
        <w:ind w:right="320"/>
        <w:jc w:val="both"/>
      </w:pPr>
      <w:proofErr w:type="spellStart"/>
      <w:r>
        <w:t>id_company</w:t>
      </w:r>
      <w:proofErr w:type="spellEnd"/>
      <w:r>
        <w:t>: Represents r</w:t>
      </w:r>
      <w:r w:rsidR="009A3DBE">
        <w:t>eferencing the id of the company that posted the job.</w:t>
      </w:r>
    </w:p>
    <w:p w:rsidR="009A3DBE" w:rsidRDefault="009A3DBE" w:rsidP="00BE7F2F">
      <w:pPr>
        <w:pStyle w:val="BodyText"/>
        <w:numPr>
          <w:ilvl w:val="0"/>
          <w:numId w:val="33"/>
        </w:numPr>
        <w:spacing w:before="197" w:line="276" w:lineRule="auto"/>
        <w:ind w:right="320"/>
        <w:jc w:val="both"/>
      </w:pPr>
      <w:proofErr w:type="spellStart"/>
      <w:r>
        <w:t>jobtitle</w:t>
      </w:r>
      <w:proofErr w:type="spellEnd"/>
      <w:r>
        <w:t>: It stores the title or name of the job.</w:t>
      </w:r>
    </w:p>
    <w:p w:rsidR="009A3DBE" w:rsidRDefault="009A3DBE" w:rsidP="00BE7F2F">
      <w:pPr>
        <w:pStyle w:val="BodyText"/>
        <w:numPr>
          <w:ilvl w:val="0"/>
          <w:numId w:val="33"/>
        </w:numPr>
        <w:spacing w:before="197" w:line="276" w:lineRule="auto"/>
        <w:ind w:right="320"/>
        <w:jc w:val="both"/>
      </w:pPr>
      <w:r>
        <w:t>description: It contains the description or details of the job.</w:t>
      </w:r>
    </w:p>
    <w:p w:rsidR="009A3DBE" w:rsidRDefault="009A3DBE" w:rsidP="00BE7F2F">
      <w:pPr>
        <w:pStyle w:val="BodyText"/>
        <w:numPr>
          <w:ilvl w:val="0"/>
          <w:numId w:val="33"/>
        </w:numPr>
        <w:spacing w:before="197" w:line="276" w:lineRule="auto"/>
        <w:ind w:right="320"/>
        <w:jc w:val="both"/>
      </w:pPr>
      <w:proofErr w:type="spellStart"/>
      <w:r>
        <w:t>minimumsalary</w:t>
      </w:r>
      <w:proofErr w:type="spellEnd"/>
      <w:r>
        <w:t>: It specifies the minimum salary or salary range for the job.</w:t>
      </w:r>
    </w:p>
    <w:p w:rsidR="009A3DBE" w:rsidRDefault="009A3DBE" w:rsidP="00BE7F2F">
      <w:pPr>
        <w:pStyle w:val="BodyText"/>
        <w:numPr>
          <w:ilvl w:val="0"/>
          <w:numId w:val="33"/>
        </w:numPr>
        <w:spacing w:before="197" w:line="276" w:lineRule="auto"/>
        <w:ind w:right="320"/>
        <w:jc w:val="both"/>
      </w:pPr>
      <w:proofErr w:type="spellStart"/>
      <w:r>
        <w:t>maximumsalary</w:t>
      </w:r>
      <w:proofErr w:type="spellEnd"/>
      <w:r>
        <w:t>: It represents the maximum salary or salary range for the job.</w:t>
      </w:r>
    </w:p>
    <w:p w:rsidR="009A3DBE" w:rsidRDefault="009A3DBE" w:rsidP="00BE7F2F">
      <w:pPr>
        <w:pStyle w:val="BodyText"/>
        <w:numPr>
          <w:ilvl w:val="0"/>
          <w:numId w:val="33"/>
        </w:numPr>
        <w:spacing w:before="197" w:line="276" w:lineRule="auto"/>
        <w:ind w:right="320"/>
        <w:jc w:val="both"/>
      </w:pPr>
      <w:r>
        <w:t>experience: It indicates the required experience level or years of experience for the job.</w:t>
      </w:r>
    </w:p>
    <w:p w:rsidR="009A3DBE" w:rsidRDefault="00963337" w:rsidP="00BE7F2F">
      <w:pPr>
        <w:pStyle w:val="BodyText"/>
        <w:numPr>
          <w:ilvl w:val="0"/>
          <w:numId w:val="33"/>
        </w:numPr>
        <w:spacing w:before="197" w:line="276" w:lineRule="auto"/>
        <w:ind w:right="320"/>
        <w:jc w:val="both"/>
      </w:pPr>
      <w:r>
        <w:lastRenderedPageBreak/>
        <w:t>qualification: S</w:t>
      </w:r>
      <w:r w:rsidR="009A3DBE">
        <w:t>tores the required qualifications or educational requirements for the job.</w:t>
      </w:r>
    </w:p>
    <w:p w:rsidR="009A3DBE" w:rsidRDefault="009A3DBE" w:rsidP="00BE7F2F">
      <w:pPr>
        <w:pStyle w:val="BodyText"/>
        <w:numPr>
          <w:ilvl w:val="0"/>
          <w:numId w:val="33"/>
        </w:numPr>
        <w:spacing w:before="197" w:line="276" w:lineRule="auto"/>
        <w:ind w:right="320"/>
        <w:jc w:val="both"/>
      </w:pPr>
      <w:proofErr w:type="spellStart"/>
      <w:r>
        <w:t>createdat</w:t>
      </w:r>
      <w:proofErr w:type="spellEnd"/>
      <w:r>
        <w:t>: It denotes the timestamp or date when the job posting was created.</w:t>
      </w:r>
    </w:p>
    <w:p w:rsidR="009A3DBE" w:rsidRDefault="00E05093" w:rsidP="00BE7F2F">
      <w:pPr>
        <w:pStyle w:val="BodyText"/>
        <w:numPr>
          <w:ilvl w:val="0"/>
          <w:numId w:val="33"/>
        </w:numPr>
        <w:spacing w:before="197" w:line="276" w:lineRule="auto"/>
        <w:ind w:right="320"/>
        <w:jc w:val="both"/>
      </w:pPr>
      <w:proofErr w:type="spellStart"/>
      <w:r>
        <w:t>maxage</w:t>
      </w:r>
      <w:proofErr w:type="spellEnd"/>
      <w:r>
        <w:t>: R</w:t>
      </w:r>
      <w:r w:rsidR="009A3DBE">
        <w:t>eprese</w:t>
      </w:r>
      <w:r w:rsidR="00FC1C8E">
        <w:t>nts the maximum age limit or</w:t>
      </w:r>
      <w:r w:rsidR="009A3DBE">
        <w:t xml:space="preserve"> restriction for applicants of the job.</w:t>
      </w:r>
    </w:p>
    <w:p w:rsidR="00D62040" w:rsidRDefault="009A3DBE" w:rsidP="009A3DBE">
      <w:pPr>
        <w:pStyle w:val="BodyText"/>
        <w:spacing w:before="197" w:line="276" w:lineRule="auto"/>
        <w:ind w:left="100" w:right="320"/>
        <w:jc w:val="both"/>
      </w:pPr>
      <w:r>
        <w:t>The "</w:t>
      </w:r>
      <w:proofErr w:type="spellStart"/>
      <w:r>
        <w:t>jobpost</w:t>
      </w:r>
      <w:proofErr w:type="spellEnd"/>
      <w:r>
        <w:t>" table allows storing and managing job postings, including their titles, descriptions, requirements, and other relevant details. It facilitates the process of job search and recruitment in a system or application.</w:t>
      </w:r>
    </w:p>
    <w:p w:rsidR="00D62040" w:rsidRDefault="00D62040" w:rsidP="009A3DBE">
      <w:pPr>
        <w:pStyle w:val="BodyText"/>
        <w:spacing w:before="197" w:line="276" w:lineRule="auto"/>
        <w:ind w:left="100" w:right="320"/>
        <w:jc w:val="both"/>
      </w:pPr>
    </w:p>
    <w:p w:rsidR="001F2145" w:rsidRDefault="001F2145" w:rsidP="009A3DBE">
      <w:pPr>
        <w:pStyle w:val="BodyText"/>
        <w:spacing w:before="197" w:line="276" w:lineRule="auto"/>
        <w:ind w:left="100" w:right="320"/>
        <w:jc w:val="both"/>
      </w:pPr>
      <w:r>
        <w:rPr>
          <w:noProof/>
        </w:rPr>
        <w:drawing>
          <wp:inline distT="0" distB="0" distL="0" distR="0" wp14:anchorId="686E9F29" wp14:editId="76DCCF11">
            <wp:extent cx="5994400" cy="2742565"/>
            <wp:effectExtent l="0" t="0" r="635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94400" cy="2742565"/>
                    </a:xfrm>
                    <a:prstGeom prst="rect">
                      <a:avLst/>
                    </a:prstGeom>
                  </pic:spPr>
                </pic:pic>
              </a:graphicData>
            </a:graphic>
          </wp:inline>
        </w:drawing>
      </w:r>
    </w:p>
    <w:p w:rsidR="001F2145" w:rsidRDefault="00963983" w:rsidP="00D406BD">
      <w:pPr>
        <w:pStyle w:val="Caption"/>
      </w:pPr>
      <w:r w:rsidRPr="00963983">
        <w:t>Figure 4.36. Job Post Table</w:t>
      </w:r>
    </w:p>
    <w:p w:rsidR="00F67B3A" w:rsidRPr="00F67B3A" w:rsidRDefault="00F67B3A" w:rsidP="00F67B3A"/>
    <w:p w:rsidR="00801452" w:rsidRDefault="005D2FE4" w:rsidP="00BE7F2F">
      <w:pPr>
        <w:pStyle w:val="Heading3"/>
        <w:numPr>
          <w:ilvl w:val="2"/>
          <w:numId w:val="3"/>
        </w:numPr>
        <w:tabs>
          <w:tab w:val="left" w:pos="701"/>
        </w:tabs>
        <w:ind w:hanging="601"/>
        <w:jc w:val="both"/>
      </w:pPr>
      <w:bookmarkStart w:id="91" w:name="_Toc136216283"/>
      <w:r>
        <w:t>Mailbox Table</w:t>
      </w:r>
      <w:bookmarkEnd w:id="91"/>
    </w:p>
    <w:p w:rsidR="00394110" w:rsidRDefault="00394110" w:rsidP="00394110">
      <w:pPr>
        <w:pStyle w:val="BodyText"/>
        <w:spacing w:before="197" w:line="276" w:lineRule="auto"/>
        <w:ind w:left="100" w:right="320"/>
        <w:jc w:val="both"/>
      </w:pPr>
      <w:r>
        <w:t>The table "mailbox" contains information related to user messages or emails. Here's a description of each column:</w:t>
      </w:r>
    </w:p>
    <w:p w:rsidR="00394110" w:rsidRDefault="00394110" w:rsidP="00BE7F2F">
      <w:pPr>
        <w:pStyle w:val="BodyText"/>
        <w:numPr>
          <w:ilvl w:val="0"/>
          <w:numId w:val="34"/>
        </w:numPr>
        <w:spacing w:before="197" w:line="276" w:lineRule="auto"/>
        <w:ind w:right="320"/>
        <w:jc w:val="both"/>
      </w:pPr>
      <w:proofErr w:type="spellStart"/>
      <w:r>
        <w:t>id_mailbox</w:t>
      </w:r>
      <w:proofErr w:type="spellEnd"/>
      <w:r>
        <w:t>: It is a unique identifier for each message or email in the table.</w:t>
      </w:r>
    </w:p>
    <w:p w:rsidR="00394110" w:rsidRDefault="00B53977" w:rsidP="00BE7F2F">
      <w:pPr>
        <w:pStyle w:val="BodyText"/>
        <w:numPr>
          <w:ilvl w:val="0"/>
          <w:numId w:val="34"/>
        </w:numPr>
        <w:spacing w:before="197" w:line="276" w:lineRule="auto"/>
        <w:ind w:right="320"/>
        <w:jc w:val="both"/>
      </w:pPr>
      <w:proofErr w:type="spellStart"/>
      <w:r>
        <w:t>id_fromuser</w:t>
      </w:r>
      <w:proofErr w:type="spellEnd"/>
      <w:r>
        <w:t>: Represents the r</w:t>
      </w:r>
      <w:r w:rsidR="00394110">
        <w:t>eferencing the id of the user who sent the message.</w:t>
      </w:r>
    </w:p>
    <w:p w:rsidR="00394110" w:rsidRDefault="00394110" w:rsidP="00BE7F2F">
      <w:pPr>
        <w:pStyle w:val="BodyText"/>
        <w:numPr>
          <w:ilvl w:val="0"/>
          <w:numId w:val="34"/>
        </w:numPr>
        <w:spacing w:before="197" w:line="276" w:lineRule="auto"/>
        <w:ind w:right="320"/>
        <w:jc w:val="both"/>
      </w:pPr>
      <w:proofErr w:type="spellStart"/>
      <w:r>
        <w:t>fromuser</w:t>
      </w:r>
      <w:proofErr w:type="spellEnd"/>
      <w:r>
        <w:t>: It stores the name or username of the user who sent the message.</w:t>
      </w:r>
    </w:p>
    <w:p w:rsidR="00394110" w:rsidRDefault="00B53977" w:rsidP="00BE7F2F">
      <w:pPr>
        <w:pStyle w:val="BodyText"/>
        <w:numPr>
          <w:ilvl w:val="0"/>
          <w:numId w:val="34"/>
        </w:numPr>
        <w:spacing w:before="197" w:line="276" w:lineRule="auto"/>
        <w:ind w:right="320"/>
        <w:jc w:val="both"/>
      </w:pPr>
      <w:proofErr w:type="spellStart"/>
      <w:r>
        <w:t>id_touser</w:t>
      </w:r>
      <w:proofErr w:type="spellEnd"/>
      <w:r>
        <w:t xml:space="preserve">: Represents the referencing of the id of </w:t>
      </w:r>
      <w:r w:rsidR="00394110">
        <w:t>user who received the message.</w:t>
      </w:r>
    </w:p>
    <w:p w:rsidR="00394110" w:rsidRDefault="00394110" w:rsidP="00BE7F2F">
      <w:pPr>
        <w:pStyle w:val="BodyText"/>
        <w:numPr>
          <w:ilvl w:val="0"/>
          <w:numId w:val="34"/>
        </w:numPr>
        <w:spacing w:before="197" w:line="276" w:lineRule="auto"/>
        <w:ind w:right="320"/>
        <w:jc w:val="both"/>
      </w:pPr>
      <w:r>
        <w:t>subject: It contains the subject or title of the message.</w:t>
      </w:r>
    </w:p>
    <w:p w:rsidR="00394110" w:rsidRDefault="00394110" w:rsidP="00BE7F2F">
      <w:pPr>
        <w:pStyle w:val="BodyText"/>
        <w:numPr>
          <w:ilvl w:val="0"/>
          <w:numId w:val="34"/>
        </w:numPr>
        <w:spacing w:before="197" w:line="276" w:lineRule="auto"/>
        <w:ind w:right="320"/>
        <w:jc w:val="both"/>
      </w:pPr>
      <w:r>
        <w:t>message: It stores the content or body of the message.</w:t>
      </w:r>
    </w:p>
    <w:p w:rsidR="00394110" w:rsidRDefault="00394110" w:rsidP="00BE7F2F">
      <w:pPr>
        <w:pStyle w:val="BodyText"/>
        <w:numPr>
          <w:ilvl w:val="0"/>
          <w:numId w:val="34"/>
        </w:numPr>
        <w:spacing w:before="197" w:line="276" w:lineRule="auto"/>
        <w:ind w:right="320"/>
        <w:jc w:val="both"/>
      </w:pPr>
      <w:proofErr w:type="spellStart"/>
      <w:r>
        <w:t>createdAt</w:t>
      </w:r>
      <w:proofErr w:type="spellEnd"/>
      <w:r>
        <w:t>: It denotes the timestamp or date when the message was created or sent.</w:t>
      </w:r>
    </w:p>
    <w:p w:rsidR="00751F8A" w:rsidRDefault="00751F8A" w:rsidP="00394110">
      <w:pPr>
        <w:pStyle w:val="BodyText"/>
        <w:spacing w:before="197" w:line="276" w:lineRule="auto"/>
        <w:ind w:left="720" w:right="320"/>
        <w:jc w:val="both"/>
      </w:pPr>
    </w:p>
    <w:p w:rsidR="00F34763" w:rsidRDefault="00F34763">
      <w:pPr>
        <w:rPr>
          <w:sz w:val="24"/>
          <w:szCs w:val="24"/>
        </w:rPr>
      </w:pPr>
      <w:r>
        <w:br w:type="page"/>
      </w:r>
    </w:p>
    <w:p w:rsidR="00394110" w:rsidRDefault="00394110" w:rsidP="00364A35">
      <w:pPr>
        <w:pStyle w:val="BodyText"/>
        <w:spacing w:before="197" w:line="276" w:lineRule="auto"/>
        <w:ind w:left="100" w:right="320"/>
        <w:jc w:val="both"/>
      </w:pPr>
      <w:r>
        <w:lastRenderedPageBreak/>
        <w:t>The "mailbox" table allows storing and managing user messages, including the sender, recipient, subject, message content, and creation timestamp. It enables communication and messaging functionality within a system or application.</w:t>
      </w:r>
    </w:p>
    <w:p w:rsidR="009D4159" w:rsidRDefault="009D4159" w:rsidP="00364A35">
      <w:pPr>
        <w:pStyle w:val="BodyText"/>
        <w:spacing w:before="197" w:line="276" w:lineRule="auto"/>
        <w:ind w:left="100" w:right="320"/>
        <w:jc w:val="both"/>
      </w:pPr>
    </w:p>
    <w:p w:rsidR="008B26AA" w:rsidRDefault="008B26AA" w:rsidP="00394110">
      <w:pPr>
        <w:pStyle w:val="BodyText"/>
        <w:spacing w:before="197" w:line="276" w:lineRule="auto"/>
        <w:ind w:left="100" w:right="320"/>
        <w:jc w:val="both"/>
      </w:pPr>
      <w:r>
        <w:rPr>
          <w:noProof/>
        </w:rPr>
        <w:drawing>
          <wp:inline distT="0" distB="0" distL="0" distR="0" wp14:anchorId="1000C3F4" wp14:editId="086A1606">
            <wp:extent cx="5994400" cy="2742565"/>
            <wp:effectExtent l="0" t="0" r="635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94400" cy="2742565"/>
                    </a:xfrm>
                    <a:prstGeom prst="rect">
                      <a:avLst/>
                    </a:prstGeom>
                  </pic:spPr>
                </pic:pic>
              </a:graphicData>
            </a:graphic>
          </wp:inline>
        </w:drawing>
      </w:r>
    </w:p>
    <w:p w:rsidR="008B26AA" w:rsidRDefault="00007734" w:rsidP="009274AE">
      <w:pPr>
        <w:pStyle w:val="Caption"/>
      </w:pPr>
      <w:r w:rsidRPr="00007734">
        <w:t>Figure 4.37. Mailbox Table</w:t>
      </w:r>
    </w:p>
    <w:p w:rsidR="00BF758E" w:rsidRPr="00BF758E" w:rsidRDefault="00BF758E" w:rsidP="00BF758E"/>
    <w:p w:rsidR="00801452" w:rsidRDefault="00DF2DDE" w:rsidP="00BE7F2F">
      <w:pPr>
        <w:pStyle w:val="Heading3"/>
        <w:numPr>
          <w:ilvl w:val="2"/>
          <w:numId w:val="3"/>
        </w:numPr>
        <w:tabs>
          <w:tab w:val="left" w:pos="701"/>
        </w:tabs>
        <w:ind w:hanging="601"/>
        <w:jc w:val="both"/>
      </w:pPr>
      <w:bookmarkStart w:id="92" w:name="_Toc136216284"/>
      <w:r>
        <w:t>Reply Mail Table</w:t>
      </w:r>
      <w:bookmarkEnd w:id="92"/>
    </w:p>
    <w:p w:rsidR="00BE5933" w:rsidRDefault="00BE5933" w:rsidP="00BE5933">
      <w:pPr>
        <w:pStyle w:val="BodyText"/>
        <w:spacing w:before="197" w:line="276" w:lineRule="auto"/>
        <w:ind w:left="100" w:right="320"/>
        <w:jc w:val="both"/>
      </w:pPr>
      <w:r>
        <w:t>The table "</w:t>
      </w:r>
      <w:proofErr w:type="spellStart"/>
      <w:r>
        <w:t>reply_mailbox</w:t>
      </w:r>
      <w:proofErr w:type="spellEnd"/>
      <w:r>
        <w:t>" contains information related to the replies or responses to messages in the "mailbox" table. Here's a description of each column:</w:t>
      </w:r>
    </w:p>
    <w:p w:rsidR="00BE5933" w:rsidRDefault="00BE5933" w:rsidP="00BE7F2F">
      <w:pPr>
        <w:pStyle w:val="BodyText"/>
        <w:numPr>
          <w:ilvl w:val="0"/>
          <w:numId w:val="35"/>
        </w:numPr>
        <w:spacing w:before="197" w:line="276" w:lineRule="auto"/>
        <w:ind w:right="320"/>
        <w:jc w:val="both"/>
      </w:pPr>
      <w:proofErr w:type="spellStart"/>
      <w:r>
        <w:t>id_reply</w:t>
      </w:r>
      <w:proofErr w:type="spellEnd"/>
      <w:r>
        <w:t>: It is a unique identifier for each reply in the table.</w:t>
      </w:r>
    </w:p>
    <w:p w:rsidR="00BE5933" w:rsidRDefault="0017236A" w:rsidP="00BE7F2F">
      <w:pPr>
        <w:pStyle w:val="BodyText"/>
        <w:numPr>
          <w:ilvl w:val="0"/>
          <w:numId w:val="35"/>
        </w:numPr>
        <w:spacing w:before="197" w:line="276" w:lineRule="auto"/>
        <w:ind w:right="320"/>
        <w:jc w:val="both"/>
      </w:pPr>
      <w:proofErr w:type="spellStart"/>
      <w:r>
        <w:t>id_mailbox</w:t>
      </w:r>
      <w:proofErr w:type="spellEnd"/>
      <w:r>
        <w:t xml:space="preserve">: Foreign key referencing id of the message </w:t>
      </w:r>
      <w:r w:rsidR="00BE5933">
        <w:t>to which the reply belongs.</w:t>
      </w:r>
    </w:p>
    <w:p w:rsidR="00BE5933" w:rsidRDefault="00BE5933" w:rsidP="00BE7F2F">
      <w:pPr>
        <w:pStyle w:val="BodyText"/>
        <w:numPr>
          <w:ilvl w:val="0"/>
          <w:numId w:val="35"/>
        </w:numPr>
        <w:spacing w:before="197" w:line="276" w:lineRule="auto"/>
        <w:ind w:right="320"/>
        <w:jc w:val="both"/>
      </w:pPr>
      <w:proofErr w:type="spellStart"/>
      <w:r>
        <w:t>id_user</w:t>
      </w:r>
      <w:proofErr w:type="spellEnd"/>
      <w:r>
        <w:t>: It represents the foreign key referencing the id of the user who sent the reply.</w:t>
      </w:r>
    </w:p>
    <w:p w:rsidR="00BE5933" w:rsidRDefault="00BE5933" w:rsidP="00BE7F2F">
      <w:pPr>
        <w:pStyle w:val="BodyText"/>
        <w:numPr>
          <w:ilvl w:val="0"/>
          <w:numId w:val="35"/>
        </w:numPr>
        <w:spacing w:before="197" w:line="276" w:lineRule="auto"/>
        <w:ind w:right="320"/>
        <w:jc w:val="both"/>
      </w:pPr>
      <w:proofErr w:type="spellStart"/>
      <w:r>
        <w:t>usertype</w:t>
      </w:r>
      <w:proofErr w:type="spellEnd"/>
      <w:r>
        <w:t>: It indicates the type of user who sent the reply (e.g., admin, customer, etc.).</w:t>
      </w:r>
    </w:p>
    <w:p w:rsidR="00BE5933" w:rsidRDefault="00BE5933" w:rsidP="00BE7F2F">
      <w:pPr>
        <w:pStyle w:val="BodyText"/>
        <w:numPr>
          <w:ilvl w:val="0"/>
          <w:numId w:val="35"/>
        </w:numPr>
        <w:spacing w:before="197" w:line="276" w:lineRule="auto"/>
        <w:ind w:right="320"/>
        <w:jc w:val="both"/>
      </w:pPr>
      <w:r>
        <w:t>message: It stores the content or body of the reply message.</w:t>
      </w:r>
    </w:p>
    <w:p w:rsidR="00BE5933" w:rsidRDefault="00BE5933" w:rsidP="00BE7F2F">
      <w:pPr>
        <w:pStyle w:val="BodyText"/>
        <w:numPr>
          <w:ilvl w:val="0"/>
          <w:numId w:val="35"/>
        </w:numPr>
        <w:spacing w:before="197" w:line="276" w:lineRule="auto"/>
        <w:ind w:right="320"/>
        <w:jc w:val="both"/>
      </w:pPr>
      <w:proofErr w:type="spellStart"/>
      <w:r>
        <w:t>createdAt</w:t>
      </w:r>
      <w:proofErr w:type="spellEnd"/>
      <w:r>
        <w:t>: It denotes the timestamp or date when the reply was created or sent.</w:t>
      </w:r>
    </w:p>
    <w:p w:rsidR="00085781" w:rsidRDefault="00BE5933" w:rsidP="00BE5933">
      <w:pPr>
        <w:pStyle w:val="BodyText"/>
        <w:spacing w:before="197" w:line="276" w:lineRule="auto"/>
        <w:ind w:left="100" w:right="320"/>
        <w:jc w:val="both"/>
      </w:pPr>
      <w:r>
        <w:t>The "</w:t>
      </w:r>
      <w:proofErr w:type="spellStart"/>
      <w:r>
        <w:t>reply_mailbox</w:t>
      </w:r>
      <w:proofErr w:type="spellEnd"/>
      <w:r>
        <w:t>" table allows storing and associating replies with the original messages in the "mailbox" table. It helps maintain a conversation thread or history of communication between users or users and administrators.</w:t>
      </w:r>
    </w:p>
    <w:p w:rsidR="00383CAF" w:rsidRDefault="00383CAF" w:rsidP="00BE5933">
      <w:pPr>
        <w:pStyle w:val="BodyText"/>
        <w:spacing w:before="197" w:line="276" w:lineRule="auto"/>
        <w:ind w:left="100" w:right="320"/>
        <w:jc w:val="both"/>
      </w:pPr>
      <w:r>
        <w:rPr>
          <w:noProof/>
        </w:rPr>
        <w:lastRenderedPageBreak/>
        <w:drawing>
          <wp:inline distT="0" distB="0" distL="0" distR="0" wp14:anchorId="68DBA85D" wp14:editId="4DD6DCDD">
            <wp:extent cx="5994400" cy="2742565"/>
            <wp:effectExtent l="0" t="0" r="635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94400" cy="2742565"/>
                    </a:xfrm>
                    <a:prstGeom prst="rect">
                      <a:avLst/>
                    </a:prstGeom>
                  </pic:spPr>
                </pic:pic>
              </a:graphicData>
            </a:graphic>
          </wp:inline>
        </w:drawing>
      </w:r>
    </w:p>
    <w:p w:rsidR="00383CAF" w:rsidRDefault="00125BD1" w:rsidP="00E9772F">
      <w:pPr>
        <w:pStyle w:val="Caption"/>
      </w:pPr>
      <w:r w:rsidRPr="00125BD1">
        <w:t>Figure 4.38. Reply Mailbox Table</w:t>
      </w:r>
    </w:p>
    <w:p w:rsidR="00801452" w:rsidRDefault="00A538F5" w:rsidP="00BE7F2F">
      <w:pPr>
        <w:pStyle w:val="Heading3"/>
        <w:numPr>
          <w:ilvl w:val="2"/>
          <w:numId w:val="3"/>
        </w:numPr>
        <w:tabs>
          <w:tab w:val="left" w:pos="701"/>
        </w:tabs>
        <w:ind w:hanging="601"/>
        <w:jc w:val="both"/>
      </w:pPr>
      <w:bookmarkStart w:id="93" w:name="_Toc136216285"/>
      <w:r>
        <w:t>States Table</w:t>
      </w:r>
      <w:bookmarkEnd w:id="93"/>
    </w:p>
    <w:p w:rsidR="00BE5F56" w:rsidRDefault="00BE5F56" w:rsidP="00BE5F56">
      <w:pPr>
        <w:pStyle w:val="BodyText"/>
        <w:spacing w:before="197" w:line="276" w:lineRule="auto"/>
        <w:ind w:left="100" w:right="320"/>
        <w:jc w:val="both"/>
      </w:pPr>
      <w:r>
        <w:t>The table "states" contains information about states or provinces. Here's a description of each column:</w:t>
      </w:r>
    </w:p>
    <w:p w:rsidR="00BE5F56" w:rsidRDefault="00BE5F56" w:rsidP="00BE7F2F">
      <w:pPr>
        <w:pStyle w:val="BodyText"/>
        <w:numPr>
          <w:ilvl w:val="0"/>
          <w:numId w:val="36"/>
        </w:numPr>
        <w:spacing w:before="197" w:line="276" w:lineRule="auto"/>
        <w:ind w:right="320"/>
        <w:jc w:val="both"/>
      </w:pPr>
      <w:r>
        <w:t>id: It is a unique identifier for each state in the table.</w:t>
      </w:r>
    </w:p>
    <w:p w:rsidR="00BE5F56" w:rsidRDefault="00BE5F56" w:rsidP="00BE7F2F">
      <w:pPr>
        <w:pStyle w:val="BodyText"/>
        <w:numPr>
          <w:ilvl w:val="0"/>
          <w:numId w:val="36"/>
        </w:numPr>
        <w:spacing w:before="197" w:line="276" w:lineRule="auto"/>
        <w:ind w:right="320"/>
        <w:jc w:val="both"/>
      </w:pPr>
      <w:r>
        <w:t>name: It represents the name of the state.</w:t>
      </w:r>
    </w:p>
    <w:p w:rsidR="00BE5F56" w:rsidRDefault="00BE5F56" w:rsidP="00BE7F2F">
      <w:pPr>
        <w:pStyle w:val="BodyText"/>
        <w:numPr>
          <w:ilvl w:val="0"/>
          <w:numId w:val="36"/>
        </w:numPr>
        <w:spacing w:before="197" w:line="276" w:lineRule="auto"/>
        <w:ind w:right="320"/>
      </w:pPr>
      <w:proofErr w:type="spellStart"/>
      <w:r>
        <w:t>country_id</w:t>
      </w:r>
      <w:proofErr w:type="spellEnd"/>
      <w:r>
        <w:t>: It represents the foreign key re</w:t>
      </w:r>
      <w:r w:rsidR="00D87073">
        <w:t>ferencing the id of the country.</w:t>
      </w:r>
    </w:p>
    <w:p w:rsidR="00C0096B" w:rsidRDefault="00BE5F56" w:rsidP="003121DE">
      <w:pPr>
        <w:pStyle w:val="BodyText"/>
        <w:spacing w:before="197" w:line="276" w:lineRule="auto"/>
        <w:ind w:left="100" w:right="320"/>
        <w:jc w:val="both"/>
      </w:pPr>
      <w:r>
        <w:t xml:space="preserve">The "states" table is typically used to store a list of states or provinces within a country. By linking the states to their respective countries through the </w:t>
      </w:r>
      <w:proofErr w:type="spellStart"/>
      <w:r>
        <w:t>country_id</w:t>
      </w:r>
      <w:proofErr w:type="spellEnd"/>
      <w:r>
        <w:t xml:space="preserve"> column, you can easily retrieve and manage state information based on the country.</w:t>
      </w:r>
    </w:p>
    <w:p w:rsidR="000D23A0" w:rsidRDefault="000D23A0" w:rsidP="003121DE">
      <w:pPr>
        <w:pStyle w:val="BodyText"/>
        <w:spacing w:before="197" w:line="276" w:lineRule="auto"/>
        <w:ind w:left="100" w:right="320"/>
        <w:jc w:val="both"/>
      </w:pPr>
    </w:p>
    <w:p w:rsidR="00766EB5" w:rsidRDefault="00766EB5" w:rsidP="00BE5F56">
      <w:pPr>
        <w:pStyle w:val="BodyText"/>
        <w:spacing w:before="197" w:line="276" w:lineRule="auto"/>
        <w:ind w:left="100" w:right="320"/>
        <w:jc w:val="both"/>
      </w:pPr>
      <w:r>
        <w:rPr>
          <w:noProof/>
        </w:rPr>
        <w:drawing>
          <wp:inline distT="0" distB="0" distL="0" distR="0" wp14:anchorId="46E3E566" wp14:editId="2FE44F19">
            <wp:extent cx="5994400" cy="2742565"/>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94400" cy="2742565"/>
                    </a:xfrm>
                    <a:prstGeom prst="rect">
                      <a:avLst/>
                    </a:prstGeom>
                  </pic:spPr>
                </pic:pic>
              </a:graphicData>
            </a:graphic>
          </wp:inline>
        </w:drawing>
      </w:r>
    </w:p>
    <w:p w:rsidR="003121DE" w:rsidRPr="0032694F" w:rsidRDefault="006B161A" w:rsidP="003E7BE8">
      <w:pPr>
        <w:pStyle w:val="Caption"/>
      </w:pPr>
      <w:r w:rsidRPr="006B161A">
        <w:t>Figure 4.39. State Table</w:t>
      </w:r>
      <w:r w:rsidR="0032694F">
        <w:br w:type="page"/>
      </w:r>
    </w:p>
    <w:p w:rsidR="00801452" w:rsidRDefault="00801452" w:rsidP="00801452">
      <w:pPr>
        <w:pStyle w:val="Heading3"/>
        <w:tabs>
          <w:tab w:val="left" w:pos="701"/>
        </w:tabs>
        <w:jc w:val="both"/>
      </w:pPr>
      <w:bookmarkStart w:id="94" w:name="_Toc136216286"/>
      <w:r>
        <w:lastRenderedPageBreak/>
        <w:t>4.4.10.</w:t>
      </w:r>
      <w:r w:rsidR="002D1A28">
        <w:t xml:space="preserve"> </w:t>
      </w:r>
      <w:r w:rsidR="00FA75F7">
        <w:t>Users Table</w:t>
      </w:r>
      <w:bookmarkEnd w:id="94"/>
    </w:p>
    <w:p w:rsidR="002D1A28" w:rsidRDefault="002D1A28" w:rsidP="0075569B">
      <w:pPr>
        <w:pStyle w:val="BodyText"/>
        <w:spacing w:before="197" w:line="276" w:lineRule="auto"/>
        <w:ind w:left="100" w:right="320"/>
        <w:jc w:val="both"/>
      </w:pPr>
      <w:r>
        <w:t>Brief description of each column in the table:</w:t>
      </w:r>
    </w:p>
    <w:p w:rsidR="002D1A28" w:rsidRDefault="002D1A28" w:rsidP="0075569B">
      <w:pPr>
        <w:pStyle w:val="BodyText"/>
        <w:spacing w:before="197" w:line="276" w:lineRule="auto"/>
        <w:ind w:left="100" w:right="320"/>
        <w:jc w:val="both"/>
      </w:pPr>
      <w:r>
        <w:t xml:space="preserve">1. </w:t>
      </w:r>
      <w:proofErr w:type="spellStart"/>
      <w:r>
        <w:t>id_user</w:t>
      </w:r>
      <w:proofErr w:type="spellEnd"/>
      <w:r>
        <w:t>: It represents the unique identifier for each user in the table.</w:t>
      </w:r>
    </w:p>
    <w:p w:rsidR="002D1A28" w:rsidRDefault="00F41676" w:rsidP="0075569B">
      <w:pPr>
        <w:pStyle w:val="BodyText"/>
        <w:spacing w:before="197" w:line="276" w:lineRule="auto"/>
        <w:ind w:left="100" w:right="320"/>
        <w:jc w:val="both"/>
      </w:pPr>
      <w:r>
        <w:t xml:space="preserve">2. </w:t>
      </w:r>
      <w:proofErr w:type="spellStart"/>
      <w:r>
        <w:t>firstname</w:t>
      </w:r>
      <w:proofErr w:type="spellEnd"/>
      <w:r>
        <w:t>: It has</w:t>
      </w:r>
      <w:r w:rsidR="002D1A28">
        <w:t xml:space="preserve"> the first name of the user.</w:t>
      </w:r>
    </w:p>
    <w:p w:rsidR="002D1A28" w:rsidRDefault="007B064F" w:rsidP="0075569B">
      <w:pPr>
        <w:pStyle w:val="BodyText"/>
        <w:spacing w:before="197" w:line="276" w:lineRule="auto"/>
        <w:ind w:left="100" w:right="320"/>
        <w:jc w:val="both"/>
      </w:pPr>
      <w:r>
        <w:t xml:space="preserve">3. </w:t>
      </w:r>
      <w:proofErr w:type="spellStart"/>
      <w:r>
        <w:t>lastname</w:t>
      </w:r>
      <w:proofErr w:type="spellEnd"/>
      <w:r>
        <w:t>: Saves</w:t>
      </w:r>
      <w:r w:rsidR="002D1A28">
        <w:t xml:space="preserve"> the last name of the user.</w:t>
      </w:r>
    </w:p>
    <w:p w:rsidR="002D1A28" w:rsidRDefault="002D1A28" w:rsidP="0075569B">
      <w:pPr>
        <w:pStyle w:val="BodyText"/>
        <w:spacing w:before="197" w:line="276" w:lineRule="auto"/>
        <w:ind w:left="100" w:right="320"/>
        <w:jc w:val="both"/>
      </w:pPr>
      <w:r>
        <w:t>4. email: It stores the e</w:t>
      </w:r>
      <w:r w:rsidR="00A612C5">
        <w:t>mail address</w:t>
      </w:r>
      <w:r>
        <w:t>.</w:t>
      </w:r>
    </w:p>
    <w:p w:rsidR="002D1A28" w:rsidRDefault="002D1A28" w:rsidP="0075569B">
      <w:pPr>
        <w:pStyle w:val="BodyText"/>
        <w:spacing w:before="197" w:line="276" w:lineRule="auto"/>
        <w:ind w:left="100" w:right="320"/>
        <w:jc w:val="both"/>
      </w:pPr>
      <w:r>
        <w:t>5. password: It stores the encrypted password associated with the user's account.</w:t>
      </w:r>
    </w:p>
    <w:p w:rsidR="002D1A28" w:rsidRDefault="002D1A28" w:rsidP="0075569B">
      <w:pPr>
        <w:pStyle w:val="BodyText"/>
        <w:spacing w:before="197" w:line="276" w:lineRule="auto"/>
        <w:ind w:left="100" w:right="320"/>
        <w:jc w:val="both"/>
      </w:pPr>
      <w:r>
        <w:t>6. address: It stores the address of the user.</w:t>
      </w:r>
    </w:p>
    <w:p w:rsidR="002D1A28" w:rsidRDefault="002D1A28" w:rsidP="0075569B">
      <w:pPr>
        <w:pStyle w:val="BodyText"/>
        <w:spacing w:before="197" w:line="276" w:lineRule="auto"/>
        <w:ind w:left="100" w:right="320"/>
        <w:jc w:val="both"/>
      </w:pPr>
      <w:r>
        <w:t>7. city: It stores the city</w:t>
      </w:r>
      <w:r w:rsidR="00974919">
        <w:t xml:space="preserve"> name</w:t>
      </w:r>
      <w:r>
        <w:t xml:space="preserve"> where the user resides.</w:t>
      </w:r>
    </w:p>
    <w:p w:rsidR="002D1A28" w:rsidRDefault="002D1A28" w:rsidP="0075569B">
      <w:pPr>
        <w:pStyle w:val="BodyText"/>
        <w:spacing w:before="197" w:line="276" w:lineRule="auto"/>
        <w:ind w:left="100" w:right="320"/>
        <w:jc w:val="both"/>
      </w:pPr>
      <w:r>
        <w:t>8. state: It stores the state or region where the user resides.</w:t>
      </w:r>
    </w:p>
    <w:p w:rsidR="002D1A28" w:rsidRDefault="002D1A28" w:rsidP="0075569B">
      <w:pPr>
        <w:pStyle w:val="BodyText"/>
        <w:spacing w:before="197" w:line="276" w:lineRule="auto"/>
        <w:ind w:left="100" w:right="320"/>
        <w:jc w:val="both"/>
      </w:pPr>
      <w:r>
        <w:t xml:space="preserve">9. </w:t>
      </w:r>
      <w:proofErr w:type="spellStart"/>
      <w:r>
        <w:t>contactno</w:t>
      </w:r>
      <w:proofErr w:type="spellEnd"/>
      <w:r>
        <w:t>: It stores the contact number of the user.</w:t>
      </w:r>
    </w:p>
    <w:p w:rsidR="002D1A28" w:rsidRDefault="002D1A28" w:rsidP="0075569B">
      <w:pPr>
        <w:pStyle w:val="BodyText"/>
        <w:spacing w:before="197" w:line="276" w:lineRule="auto"/>
        <w:ind w:left="100" w:right="320"/>
        <w:jc w:val="both"/>
      </w:pPr>
      <w:r>
        <w:t>10. qualification: It stores the educational qualification of the user.</w:t>
      </w:r>
    </w:p>
    <w:p w:rsidR="002D1A28" w:rsidRDefault="002D1A28" w:rsidP="0075569B">
      <w:pPr>
        <w:pStyle w:val="BodyText"/>
        <w:spacing w:before="197" w:line="276" w:lineRule="auto"/>
        <w:ind w:left="100" w:right="320"/>
        <w:jc w:val="both"/>
      </w:pPr>
      <w:r>
        <w:t>11. stream: It stores the field or stream of study of the user.</w:t>
      </w:r>
    </w:p>
    <w:p w:rsidR="002D1A28" w:rsidRDefault="002D1A28" w:rsidP="0075569B">
      <w:pPr>
        <w:pStyle w:val="BodyText"/>
        <w:spacing w:before="197" w:line="276" w:lineRule="auto"/>
        <w:ind w:left="100" w:right="320"/>
        <w:jc w:val="both"/>
      </w:pPr>
      <w:r>
        <w:t xml:space="preserve">12. </w:t>
      </w:r>
      <w:proofErr w:type="spellStart"/>
      <w:r>
        <w:t>passingyear</w:t>
      </w:r>
      <w:proofErr w:type="spellEnd"/>
      <w:r>
        <w:t>: It stores the year when the user passed their educational qualification.</w:t>
      </w:r>
    </w:p>
    <w:p w:rsidR="002D1A28" w:rsidRDefault="002D1A28" w:rsidP="0075569B">
      <w:pPr>
        <w:pStyle w:val="BodyText"/>
        <w:spacing w:before="197" w:line="276" w:lineRule="auto"/>
        <w:ind w:left="100" w:right="320"/>
        <w:jc w:val="both"/>
      </w:pPr>
      <w:r>
        <w:t xml:space="preserve">13. </w:t>
      </w:r>
      <w:proofErr w:type="spellStart"/>
      <w:r>
        <w:t>dob</w:t>
      </w:r>
      <w:proofErr w:type="spellEnd"/>
      <w:r>
        <w:t>: It stores the date of birth of the user.</w:t>
      </w:r>
    </w:p>
    <w:p w:rsidR="002D1A28" w:rsidRDefault="002D1A28" w:rsidP="0075569B">
      <w:pPr>
        <w:pStyle w:val="BodyText"/>
        <w:spacing w:before="197" w:line="276" w:lineRule="auto"/>
        <w:ind w:left="100" w:right="320"/>
        <w:jc w:val="both"/>
      </w:pPr>
      <w:r>
        <w:t>14. age: It stores the age of the user.</w:t>
      </w:r>
    </w:p>
    <w:p w:rsidR="002D1A28" w:rsidRDefault="002D1A28" w:rsidP="0075569B">
      <w:pPr>
        <w:pStyle w:val="BodyText"/>
        <w:spacing w:before="197" w:line="276" w:lineRule="auto"/>
        <w:ind w:left="100" w:right="320"/>
        <w:jc w:val="both"/>
      </w:pPr>
      <w:r>
        <w:t xml:space="preserve">15. </w:t>
      </w:r>
      <w:proofErr w:type="spellStart"/>
      <w:r>
        <w:t>cnic</w:t>
      </w:r>
      <w:proofErr w:type="spellEnd"/>
      <w:r>
        <w:t xml:space="preserve">: It stores the </w:t>
      </w:r>
      <w:proofErr w:type="spellStart"/>
      <w:r>
        <w:t>cnic</w:t>
      </w:r>
      <w:proofErr w:type="spellEnd"/>
      <w:r>
        <w:t xml:space="preserve"> number of user.</w:t>
      </w:r>
    </w:p>
    <w:p w:rsidR="002D1A28" w:rsidRDefault="002D1A28" w:rsidP="0075569B">
      <w:pPr>
        <w:pStyle w:val="BodyText"/>
        <w:spacing w:before="197" w:line="276" w:lineRule="auto"/>
        <w:ind w:left="100" w:right="320"/>
        <w:jc w:val="both"/>
      </w:pPr>
      <w:r>
        <w:t>16. resume: It stores the file path or URL of the user's resume or CV.</w:t>
      </w:r>
    </w:p>
    <w:p w:rsidR="002D1A28" w:rsidRDefault="002D1A28" w:rsidP="0075569B">
      <w:pPr>
        <w:pStyle w:val="BodyText"/>
        <w:spacing w:before="197" w:line="276" w:lineRule="auto"/>
        <w:ind w:left="100" w:right="320"/>
        <w:jc w:val="both"/>
      </w:pPr>
      <w:r>
        <w:t>17. hash: It stores a unique hash value associated with the user's account for security purposes.</w:t>
      </w:r>
    </w:p>
    <w:p w:rsidR="002D1A28" w:rsidRDefault="002D1A28" w:rsidP="0075569B">
      <w:pPr>
        <w:pStyle w:val="BodyText"/>
        <w:spacing w:before="197" w:line="276" w:lineRule="auto"/>
        <w:ind w:left="100" w:right="320"/>
        <w:jc w:val="both"/>
      </w:pPr>
      <w:r>
        <w:t>18. active: It indicates the activation status of the user's account.</w:t>
      </w:r>
    </w:p>
    <w:p w:rsidR="002D1A28" w:rsidRDefault="002D1A28" w:rsidP="0075569B">
      <w:pPr>
        <w:pStyle w:val="BodyText"/>
        <w:spacing w:before="197" w:line="276" w:lineRule="auto"/>
        <w:ind w:left="100" w:right="320"/>
        <w:jc w:val="both"/>
      </w:pPr>
      <w:r>
        <w:t xml:space="preserve">19. </w:t>
      </w:r>
      <w:proofErr w:type="spellStart"/>
      <w:r>
        <w:t>aboutme</w:t>
      </w:r>
      <w:proofErr w:type="spellEnd"/>
      <w:r>
        <w:t>: It stores a brief description or information about the user.</w:t>
      </w:r>
    </w:p>
    <w:p w:rsidR="002D1A28" w:rsidRDefault="002D1A28" w:rsidP="0075569B">
      <w:pPr>
        <w:pStyle w:val="BodyText"/>
        <w:spacing w:before="197" w:line="276" w:lineRule="auto"/>
        <w:ind w:left="100" w:right="320"/>
        <w:jc w:val="both"/>
      </w:pPr>
      <w:r>
        <w:t>20. skills: It stores the skills or competencies possessed by the user.</w:t>
      </w:r>
    </w:p>
    <w:p w:rsidR="000543EC" w:rsidRDefault="002D1A28" w:rsidP="0075569B">
      <w:pPr>
        <w:pStyle w:val="BodyText"/>
        <w:spacing w:before="197" w:line="276" w:lineRule="auto"/>
        <w:ind w:left="100" w:right="320"/>
        <w:jc w:val="both"/>
      </w:pPr>
      <w:r>
        <w:t>These columns collectively store the relevant information about the users in the table, allowing for efficient management and retrieval of user data within the system.</w:t>
      </w: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DE46EB" w:rsidRDefault="00AF0072" w:rsidP="0075569B">
      <w:pPr>
        <w:pStyle w:val="BodyText"/>
        <w:spacing w:before="197" w:line="276" w:lineRule="auto"/>
        <w:ind w:left="100" w:right="320"/>
        <w:jc w:val="both"/>
      </w:pPr>
      <w:r>
        <w:rPr>
          <w:noProof/>
        </w:rPr>
        <w:drawing>
          <wp:inline distT="0" distB="0" distL="0" distR="0" wp14:anchorId="64BB5223" wp14:editId="014B03AD">
            <wp:extent cx="5994400" cy="2742565"/>
            <wp:effectExtent l="0" t="0" r="635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94400" cy="2742565"/>
                    </a:xfrm>
                    <a:prstGeom prst="rect">
                      <a:avLst/>
                    </a:prstGeom>
                  </pic:spPr>
                </pic:pic>
              </a:graphicData>
            </a:graphic>
          </wp:inline>
        </w:drawing>
      </w:r>
    </w:p>
    <w:p w:rsidR="00C07023" w:rsidRDefault="00E67D6F" w:rsidP="0050213C">
      <w:pPr>
        <w:pStyle w:val="Caption"/>
      </w:pPr>
      <w:r w:rsidRPr="00E67D6F">
        <w:t>Figure 4.40. User Table</w:t>
      </w:r>
    </w:p>
    <w:p w:rsidR="00C07023" w:rsidRDefault="00C07023" w:rsidP="0075569B">
      <w:pPr>
        <w:pStyle w:val="BodyText"/>
        <w:spacing w:before="197" w:line="276" w:lineRule="auto"/>
        <w:ind w:left="100" w:right="320"/>
        <w:jc w:val="both"/>
      </w:pPr>
    </w:p>
    <w:p w:rsidR="00C07023" w:rsidRDefault="00C07023" w:rsidP="0075569B">
      <w:pPr>
        <w:pStyle w:val="BodyText"/>
        <w:spacing w:before="197" w:line="276" w:lineRule="auto"/>
        <w:ind w:left="100" w:right="320"/>
        <w:jc w:val="both"/>
      </w:pPr>
    </w:p>
    <w:p w:rsidR="00ED4A22" w:rsidRDefault="00ED4A22">
      <w:pPr>
        <w:pStyle w:val="BodyText"/>
        <w:spacing w:before="197" w:line="360" w:lineRule="auto"/>
        <w:ind w:left="100" w:right="320"/>
        <w:jc w:val="both"/>
      </w:pPr>
      <w:r>
        <w:rPr>
          <w:noProof/>
        </w:rPr>
        <w:drawing>
          <wp:inline distT="0" distB="0" distL="0" distR="0" wp14:anchorId="35D8BA19" wp14:editId="5668180A">
            <wp:extent cx="5994400" cy="2742565"/>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94400" cy="2742565"/>
                    </a:xfrm>
                    <a:prstGeom prst="rect">
                      <a:avLst/>
                    </a:prstGeom>
                  </pic:spPr>
                </pic:pic>
              </a:graphicData>
            </a:graphic>
          </wp:inline>
        </w:drawing>
      </w:r>
    </w:p>
    <w:p w:rsidR="00A34A06" w:rsidRDefault="009E0D38" w:rsidP="00D969E2">
      <w:pPr>
        <w:pStyle w:val="Caption"/>
        <w:rPr>
          <w:rFonts w:ascii="Calibri"/>
          <w:sz w:val="20"/>
        </w:rPr>
      </w:pPr>
      <w:r w:rsidRPr="009E0D38">
        <w:t>Figure 4.41. User Table</w:t>
      </w:r>
    </w:p>
    <w:p w:rsidR="00ED0316" w:rsidRDefault="00ED0316" w:rsidP="00934695">
      <w:pPr>
        <w:rPr>
          <w:rFonts w:ascii="Calibri"/>
          <w:sz w:val="20"/>
        </w:rPr>
      </w:pPr>
      <w:r>
        <w:rPr>
          <w:rFonts w:ascii="Calibri"/>
          <w:sz w:val="20"/>
        </w:rPr>
        <w:br w:type="page"/>
      </w:r>
    </w:p>
    <w:p w:rsidR="00F54860" w:rsidRDefault="00AC33AA" w:rsidP="00BE7F2F">
      <w:pPr>
        <w:pStyle w:val="Heading2"/>
        <w:numPr>
          <w:ilvl w:val="1"/>
          <w:numId w:val="6"/>
        </w:numPr>
        <w:tabs>
          <w:tab w:val="left" w:pos="593"/>
        </w:tabs>
        <w:spacing w:before="62"/>
        <w:jc w:val="both"/>
      </w:pPr>
      <w:bookmarkStart w:id="95" w:name="_Toc136216287"/>
      <w:r>
        <w:lastRenderedPageBreak/>
        <w:t>Web Hosting</w:t>
      </w:r>
      <w:bookmarkEnd w:id="95"/>
    </w:p>
    <w:p w:rsidR="00F54860" w:rsidRDefault="002F35E1" w:rsidP="002F35E1">
      <w:pPr>
        <w:pStyle w:val="BodyText"/>
        <w:spacing w:before="219" w:line="276" w:lineRule="auto"/>
        <w:ind w:left="100"/>
        <w:jc w:val="both"/>
      </w:pPr>
      <w:r w:rsidRPr="002F35E1">
        <w:t>A web hosting company called 000webhosting provides both individuals and businesses w</w:t>
      </w:r>
      <w:r>
        <w:t>ith cost-free hosting packages.</w:t>
      </w:r>
      <w:r w:rsidRPr="002F35E1">
        <w:t xml:space="preserve"> 000webhosting offers users the chance to host their websites for free, making it a desirable option for those looking for hosting services that are affordable</w:t>
      </w:r>
      <w:r>
        <w:t>.</w:t>
      </w:r>
    </w:p>
    <w:p w:rsidR="002F35E1" w:rsidRDefault="002F35E1" w:rsidP="00F54860">
      <w:pPr>
        <w:pStyle w:val="BodyText"/>
        <w:spacing w:before="219"/>
        <w:ind w:left="100"/>
        <w:jc w:val="both"/>
      </w:pPr>
    </w:p>
    <w:p w:rsidR="00517193" w:rsidRDefault="00517193" w:rsidP="00F54860">
      <w:pPr>
        <w:pStyle w:val="BodyText"/>
        <w:spacing w:before="219"/>
        <w:ind w:left="100"/>
        <w:jc w:val="both"/>
      </w:pPr>
      <w:r>
        <w:rPr>
          <w:noProof/>
        </w:rPr>
        <w:drawing>
          <wp:inline distT="0" distB="0" distL="0" distR="0" wp14:anchorId="726F1D75" wp14:editId="2BCA0BF0">
            <wp:extent cx="5994400" cy="2742565"/>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94400" cy="2742565"/>
                    </a:xfrm>
                    <a:prstGeom prst="rect">
                      <a:avLst/>
                    </a:prstGeom>
                  </pic:spPr>
                </pic:pic>
              </a:graphicData>
            </a:graphic>
          </wp:inline>
        </w:drawing>
      </w:r>
    </w:p>
    <w:p w:rsidR="00517193" w:rsidRDefault="00E85513" w:rsidP="00A76558">
      <w:pPr>
        <w:pStyle w:val="Caption"/>
      </w:pPr>
      <w:r w:rsidRPr="00E85513">
        <w:t>Figure 4.42. Hosting Page</w:t>
      </w:r>
    </w:p>
    <w:p w:rsidR="00FE0547" w:rsidRDefault="00FE0547" w:rsidP="00F54860">
      <w:pPr>
        <w:pStyle w:val="BodyText"/>
        <w:rPr>
          <w:sz w:val="33"/>
        </w:rPr>
      </w:pPr>
    </w:p>
    <w:p w:rsidR="00F54860" w:rsidRDefault="007F39D1" w:rsidP="00BE7F2F">
      <w:pPr>
        <w:pStyle w:val="Heading3"/>
        <w:numPr>
          <w:ilvl w:val="2"/>
          <w:numId w:val="21"/>
        </w:numPr>
        <w:tabs>
          <w:tab w:val="left" w:pos="701"/>
        </w:tabs>
        <w:jc w:val="both"/>
      </w:pPr>
      <w:bookmarkStart w:id="96" w:name="_Toc136216288"/>
      <w:r>
        <w:t>Backend Management</w:t>
      </w:r>
      <w:bookmarkEnd w:id="96"/>
    </w:p>
    <w:p w:rsidR="004A6C9B" w:rsidRDefault="004A6C9B" w:rsidP="004A6C9B">
      <w:pPr>
        <w:spacing w:line="276" w:lineRule="auto"/>
        <w:rPr>
          <w:sz w:val="24"/>
          <w:szCs w:val="24"/>
        </w:rPr>
      </w:pPr>
    </w:p>
    <w:p w:rsidR="004A6C9B" w:rsidRPr="004A6C9B" w:rsidRDefault="004A6C9B" w:rsidP="00E243A7">
      <w:pPr>
        <w:spacing w:line="276" w:lineRule="auto"/>
        <w:ind w:left="100"/>
        <w:jc w:val="both"/>
        <w:rPr>
          <w:sz w:val="24"/>
          <w:szCs w:val="24"/>
        </w:rPr>
      </w:pPr>
      <w:r w:rsidRPr="004A6C9B">
        <w:rPr>
          <w:sz w:val="24"/>
          <w:szCs w:val="24"/>
        </w:rPr>
        <w:t>Users can access a variety of tools and features through 000webhosting's backend management to manage their hosted websites efficiently. Here are some significant components of 000webhosting's backend administration:</w:t>
      </w:r>
    </w:p>
    <w:p w:rsidR="004A6C9B" w:rsidRPr="004A6C9B" w:rsidRDefault="004A6C9B" w:rsidP="004A6C9B">
      <w:pPr>
        <w:spacing w:line="276" w:lineRule="auto"/>
        <w:rPr>
          <w:sz w:val="24"/>
          <w:szCs w:val="24"/>
        </w:rPr>
      </w:pPr>
    </w:p>
    <w:p w:rsidR="004A6C9B" w:rsidRPr="00A8736B" w:rsidRDefault="004A6C9B" w:rsidP="00BE7F2F">
      <w:pPr>
        <w:pStyle w:val="ListParagraph"/>
        <w:numPr>
          <w:ilvl w:val="0"/>
          <w:numId w:val="32"/>
        </w:numPr>
        <w:spacing w:line="276" w:lineRule="auto"/>
        <w:jc w:val="both"/>
        <w:rPr>
          <w:sz w:val="24"/>
          <w:szCs w:val="24"/>
        </w:rPr>
      </w:pPr>
      <w:r w:rsidRPr="00A8736B">
        <w:rPr>
          <w:sz w:val="24"/>
          <w:szCs w:val="24"/>
        </w:rPr>
        <w:t>Control Panel: The control panel interface used by 000webhosting enables users to easily navigate and access different management options. Users can manage their hosting preferences, domains, databases, email accounts, and other things using the control panel, which offers a centralized dashboard.</w:t>
      </w:r>
    </w:p>
    <w:p w:rsidR="004A6C9B" w:rsidRPr="004A6C9B" w:rsidRDefault="004A6C9B" w:rsidP="004A6C9B">
      <w:pPr>
        <w:spacing w:line="276" w:lineRule="auto"/>
        <w:rPr>
          <w:sz w:val="24"/>
          <w:szCs w:val="24"/>
        </w:rPr>
      </w:pPr>
    </w:p>
    <w:p w:rsidR="00F54860" w:rsidRPr="00A8736B" w:rsidRDefault="004A6C9B" w:rsidP="00BE7F2F">
      <w:pPr>
        <w:pStyle w:val="ListParagraph"/>
        <w:numPr>
          <w:ilvl w:val="0"/>
          <w:numId w:val="32"/>
        </w:numPr>
        <w:spacing w:line="276" w:lineRule="auto"/>
        <w:jc w:val="both"/>
        <w:rPr>
          <w:rFonts w:ascii="Calibri"/>
          <w:sz w:val="20"/>
        </w:rPr>
      </w:pPr>
      <w:r w:rsidRPr="00A8736B">
        <w:rPr>
          <w:sz w:val="24"/>
          <w:szCs w:val="24"/>
        </w:rPr>
        <w:t>File Manager: A file manager is a component of the backend administration that enables users to upload, edit, and arrange the files that make up their websites right from the control panel. Users can easily create directories, change file permissions, and operate on files.</w:t>
      </w:r>
    </w:p>
    <w:p w:rsidR="008A4F83" w:rsidRDefault="008A4F83">
      <w:pPr>
        <w:jc w:val="center"/>
        <w:rPr>
          <w:rFonts w:ascii="Calibri"/>
          <w:sz w:val="20"/>
        </w:rPr>
      </w:pPr>
    </w:p>
    <w:p w:rsidR="008A4F83" w:rsidRDefault="008A4F83" w:rsidP="006E5D5E">
      <w:pPr>
        <w:jc w:val="center"/>
        <w:rPr>
          <w:rFonts w:ascii="Calibri"/>
          <w:sz w:val="20"/>
        </w:rPr>
      </w:pPr>
      <w:r>
        <w:rPr>
          <w:noProof/>
        </w:rPr>
        <w:lastRenderedPageBreak/>
        <w:drawing>
          <wp:inline distT="0" distB="0" distL="0" distR="0" wp14:anchorId="0138C88A" wp14:editId="7A71FB25">
            <wp:extent cx="5762846" cy="263662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72374" cy="2640983"/>
                    </a:xfrm>
                    <a:prstGeom prst="rect">
                      <a:avLst/>
                    </a:prstGeom>
                  </pic:spPr>
                </pic:pic>
              </a:graphicData>
            </a:graphic>
          </wp:inline>
        </w:drawing>
      </w:r>
    </w:p>
    <w:p w:rsidR="00A71E7F" w:rsidRDefault="00206500" w:rsidP="00E540C8">
      <w:pPr>
        <w:pStyle w:val="Caption"/>
        <w:rPr>
          <w:rFonts w:ascii="Calibri"/>
          <w:sz w:val="20"/>
        </w:rPr>
      </w:pPr>
      <w:r w:rsidRPr="00206500">
        <w:t>Figure 4.43. Hosting Backend Page</w:t>
      </w:r>
    </w:p>
    <w:p w:rsidR="007D3B9A" w:rsidRDefault="007D3B9A" w:rsidP="008A4F83">
      <w:pPr>
        <w:rPr>
          <w:rFonts w:ascii="Calibri"/>
          <w:sz w:val="20"/>
        </w:rPr>
      </w:pPr>
    </w:p>
    <w:p w:rsidR="007D3B9A" w:rsidRDefault="009A1414" w:rsidP="00BE7F2F">
      <w:pPr>
        <w:pStyle w:val="Heading3"/>
        <w:numPr>
          <w:ilvl w:val="2"/>
          <w:numId w:val="21"/>
        </w:numPr>
        <w:tabs>
          <w:tab w:val="left" w:pos="701"/>
        </w:tabs>
        <w:jc w:val="both"/>
      </w:pPr>
      <w:bookmarkStart w:id="97" w:name="_Toc136216289"/>
      <w:r>
        <w:t>Database Management</w:t>
      </w:r>
      <w:bookmarkEnd w:id="97"/>
    </w:p>
    <w:p w:rsidR="00A71E7F" w:rsidRDefault="00A71E7F" w:rsidP="005218B0">
      <w:pPr>
        <w:spacing w:line="276" w:lineRule="auto"/>
        <w:rPr>
          <w:sz w:val="24"/>
        </w:rPr>
      </w:pPr>
    </w:p>
    <w:p w:rsidR="005218B0" w:rsidRPr="005218B0" w:rsidRDefault="005218B0" w:rsidP="00821711">
      <w:pPr>
        <w:spacing w:line="276" w:lineRule="auto"/>
        <w:ind w:left="100"/>
        <w:rPr>
          <w:sz w:val="24"/>
        </w:rPr>
      </w:pPr>
      <w:r w:rsidRPr="005218B0">
        <w:rPr>
          <w:sz w:val="24"/>
        </w:rPr>
        <w:t>MySQL database management is one of the hosting services provided by 000webhosting. Data can be stored an</w:t>
      </w:r>
      <w:r w:rsidR="005E236A">
        <w:rPr>
          <w:sz w:val="24"/>
        </w:rPr>
        <w:t>d utilized using</w:t>
      </w:r>
      <w:r w:rsidRPr="005218B0">
        <w:rPr>
          <w:sz w:val="24"/>
        </w:rPr>
        <w:t xml:space="preserve"> open-source relational database management system MySQL. A user-friendly MySQL management interface is available to users with 000webhosting, making it easier for them to create, manage, and interact with databases</w:t>
      </w:r>
      <w:r w:rsidR="00EF453D">
        <w:rPr>
          <w:sz w:val="24"/>
        </w:rPr>
        <w:fldChar w:fldCharType="begin"/>
      </w:r>
      <w:r w:rsidR="00E827B5">
        <w:rPr>
          <w:sz w:val="24"/>
        </w:rPr>
        <w:instrText xml:space="preserve"> ADDIN ZOTERO_ITEM CSL_CITATION {"citationID":"HE506uuJ","properties":{"formattedCitation":"[15]","plainCitation":"[15]","noteIndex":0},"citationItems":[{"id":16,"uris":["http://zotero.org/users/local/mSPpwT2z/items/692FV5RQ"],"itemData":{"id":16,"type":"webpage","container-title":"phpMyAdmin","language":"en","title":"phpMyAdmin","URL":"https://www.phpmyadmin.net/","author":[{"family":"contributors","given":"phpMyAdmin"}],"accessed":{"date-parts":[["2023",5,26]]}}}],"schema":"https://github.com/citation-style-language/schema/raw/master/csl-citation.json"} </w:instrText>
      </w:r>
      <w:r w:rsidR="00EF453D">
        <w:rPr>
          <w:sz w:val="24"/>
        </w:rPr>
        <w:fldChar w:fldCharType="separate"/>
      </w:r>
      <w:r w:rsidR="00E827B5" w:rsidRPr="00E827B5">
        <w:rPr>
          <w:sz w:val="24"/>
        </w:rPr>
        <w:t>[15]</w:t>
      </w:r>
      <w:r w:rsidR="00EF453D">
        <w:rPr>
          <w:sz w:val="24"/>
        </w:rPr>
        <w:fldChar w:fldCharType="end"/>
      </w:r>
    </w:p>
    <w:p w:rsidR="003E7782" w:rsidRDefault="003E7782" w:rsidP="005218B0">
      <w:pPr>
        <w:spacing w:line="276" w:lineRule="auto"/>
        <w:rPr>
          <w:sz w:val="24"/>
        </w:rPr>
      </w:pPr>
    </w:p>
    <w:p w:rsidR="005218B0" w:rsidRPr="003E7782" w:rsidRDefault="005218B0" w:rsidP="00BE7F2F">
      <w:pPr>
        <w:pStyle w:val="ListParagraph"/>
        <w:numPr>
          <w:ilvl w:val="0"/>
          <w:numId w:val="31"/>
        </w:numPr>
        <w:spacing w:line="276" w:lineRule="auto"/>
        <w:jc w:val="both"/>
        <w:rPr>
          <w:sz w:val="24"/>
        </w:rPr>
      </w:pPr>
      <w:r w:rsidRPr="003E7782">
        <w:rPr>
          <w:sz w:val="24"/>
        </w:rPr>
        <w:t>Database creation is simple for users and is done right from the hosting control panel. You must enter a database name, username, and password to complete the process. Users can use the newly created database for their content management systems or web applications.</w:t>
      </w:r>
    </w:p>
    <w:p w:rsidR="003E7782" w:rsidRDefault="003E7782" w:rsidP="005218B0">
      <w:pPr>
        <w:spacing w:line="276" w:lineRule="auto"/>
        <w:rPr>
          <w:sz w:val="24"/>
        </w:rPr>
      </w:pPr>
    </w:p>
    <w:p w:rsidR="006456EB" w:rsidRPr="00FF522C" w:rsidRDefault="005218B0" w:rsidP="00BE7F2F">
      <w:pPr>
        <w:pStyle w:val="ListParagraph"/>
        <w:numPr>
          <w:ilvl w:val="0"/>
          <w:numId w:val="31"/>
        </w:numPr>
        <w:spacing w:line="276" w:lineRule="auto"/>
        <w:jc w:val="both"/>
        <w:rPr>
          <w:rFonts w:ascii="Calibri"/>
        </w:rPr>
      </w:pPr>
      <w:proofErr w:type="spellStart"/>
      <w:r w:rsidRPr="003E7782">
        <w:rPr>
          <w:sz w:val="24"/>
        </w:rPr>
        <w:t>phpMyAdmin</w:t>
      </w:r>
      <w:proofErr w:type="spellEnd"/>
      <w:r w:rsidRPr="003E7782">
        <w:rPr>
          <w:sz w:val="24"/>
        </w:rPr>
        <w:t xml:space="preserve">: To </w:t>
      </w:r>
      <w:r w:rsidR="00FF522C">
        <w:rPr>
          <w:sz w:val="24"/>
        </w:rPr>
        <w:t>run and control the</w:t>
      </w:r>
      <w:r w:rsidRPr="003E7782">
        <w:rPr>
          <w:sz w:val="24"/>
        </w:rPr>
        <w:t xml:space="preserve"> MySQL databases, </w:t>
      </w:r>
      <w:r w:rsidR="00FF522C">
        <w:rPr>
          <w:sz w:val="24"/>
        </w:rPr>
        <w:t xml:space="preserve">we used </w:t>
      </w:r>
      <w:r w:rsidRPr="003E7782">
        <w:rPr>
          <w:sz w:val="24"/>
        </w:rPr>
        <w:t xml:space="preserve">000webhosting </w:t>
      </w:r>
      <w:r w:rsidR="00FF522C">
        <w:rPr>
          <w:sz w:val="24"/>
        </w:rPr>
        <w:t>which gave us the</w:t>
      </w:r>
      <w:r w:rsidRPr="003E7782">
        <w:rPr>
          <w:sz w:val="24"/>
        </w:rPr>
        <w:t xml:space="preserve"> </w:t>
      </w:r>
      <w:proofErr w:type="spellStart"/>
      <w:r w:rsidRPr="003E7782">
        <w:rPr>
          <w:sz w:val="24"/>
        </w:rPr>
        <w:t>phpMyAdmin</w:t>
      </w:r>
      <w:proofErr w:type="spellEnd"/>
      <w:r w:rsidRPr="003E7782">
        <w:rPr>
          <w:sz w:val="24"/>
        </w:rPr>
        <w:t xml:space="preserve">, </w:t>
      </w:r>
      <w:r w:rsidR="00FF522C">
        <w:rPr>
          <w:sz w:val="24"/>
        </w:rPr>
        <w:t xml:space="preserve">it is </w:t>
      </w:r>
      <w:r w:rsidRPr="003E7782">
        <w:rPr>
          <w:sz w:val="24"/>
        </w:rPr>
        <w:t>a web-based database manag</w:t>
      </w:r>
      <w:r w:rsidR="00FF522C">
        <w:rPr>
          <w:sz w:val="24"/>
        </w:rPr>
        <w:t>ement tool, with a</w:t>
      </w:r>
      <w:r w:rsidRPr="003E7782">
        <w:rPr>
          <w:sz w:val="24"/>
        </w:rPr>
        <w:t xml:space="preserve"> user interface for managing tables,</w:t>
      </w:r>
      <w:r w:rsidR="00FF522C">
        <w:rPr>
          <w:sz w:val="24"/>
        </w:rPr>
        <w:t xml:space="preserve"> running SQL queries, </w:t>
      </w:r>
      <w:proofErr w:type="spellStart"/>
      <w:r w:rsidR="00FF522C">
        <w:rPr>
          <w:sz w:val="24"/>
        </w:rPr>
        <w:t>impor</w:t>
      </w:r>
      <w:proofErr w:type="spellEnd"/>
      <w:r w:rsidR="00FF522C">
        <w:rPr>
          <w:sz w:val="24"/>
        </w:rPr>
        <w:t xml:space="preserve"> and export of data.</w:t>
      </w:r>
    </w:p>
    <w:p w:rsidR="00FF522C" w:rsidRPr="00444802" w:rsidRDefault="00FF522C" w:rsidP="00FF522C">
      <w:pPr>
        <w:pStyle w:val="ListParagraph"/>
        <w:spacing w:line="276" w:lineRule="auto"/>
        <w:ind w:left="720" w:firstLine="0"/>
        <w:rPr>
          <w:rFonts w:ascii="Calibri"/>
        </w:rPr>
      </w:pPr>
    </w:p>
    <w:p w:rsidR="008A4F83" w:rsidRDefault="00D86BD8" w:rsidP="00821711">
      <w:pPr>
        <w:pStyle w:val="Caption"/>
        <w:rPr>
          <w:rFonts w:ascii="Calibri"/>
          <w:sz w:val="20"/>
        </w:rPr>
        <w:sectPr w:rsidR="008A4F83">
          <w:pgSz w:w="11900" w:h="16840"/>
          <w:pgMar w:top="1420" w:right="1120" w:bottom="440" w:left="1340" w:header="0" w:footer="245" w:gutter="0"/>
          <w:cols w:space="720"/>
        </w:sectPr>
      </w:pPr>
      <w:r>
        <w:rPr>
          <w:noProof/>
        </w:rPr>
        <w:drawing>
          <wp:inline distT="0" distB="0" distL="0" distR="0" wp14:anchorId="01BCB04F" wp14:editId="3EC47B13">
            <wp:extent cx="5863771" cy="299835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80643" cy="3006977"/>
                    </a:xfrm>
                    <a:prstGeom prst="rect">
                      <a:avLst/>
                    </a:prstGeom>
                  </pic:spPr>
                </pic:pic>
              </a:graphicData>
            </a:graphic>
          </wp:inline>
        </w:drawing>
      </w:r>
      <w:r w:rsidR="00B814C9" w:rsidRPr="00B814C9">
        <w:t>Figure 4.44. Hosting Database</w:t>
      </w:r>
    </w:p>
    <w:p w:rsidR="00BC25B5" w:rsidRPr="003542A1" w:rsidRDefault="005901A4" w:rsidP="005901A4">
      <w:pPr>
        <w:pStyle w:val="Heading1"/>
        <w:ind w:left="0"/>
      </w:pPr>
      <w:bookmarkStart w:id="98" w:name="_Toc136216290"/>
      <w:r>
        <w:lastRenderedPageBreak/>
        <w:t xml:space="preserve"> </w:t>
      </w:r>
      <w:r w:rsidR="00BC25B5" w:rsidRPr="003542A1">
        <w:t xml:space="preserve">Chapter </w:t>
      </w:r>
      <w:r w:rsidR="00BC25B5">
        <w:t>5</w:t>
      </w:r>
      <w:r w:rsidR="00BC25B5" w:rsidRPr="003542A1">
        <w:t xml:space="preserve">: </w:t>
      </w:r>
      <w:r w:rsidR="00A11BE4">
        <w:t>Structure</w:t>
      </w:r>
      <w:bookmarkEnd w:id="98"/>
    </w:p>
    <w:p w:rsidR="00BC25B5" w:rsidRDefault="00BC25B5" w:rsidP="004347FE"/>
    <w:p w:rsidR="004347FE" w:rsidRPr="004347FE" w:rsidRDefault="004347FE" w:rsidP="005901A4">
      <w:pPr>
        <w:ind w:left="99"/>
        <w:rPr>
          <w:sz w:val="24"/>
        </w:rPr>
      </w:pPr>
      <w:r>
        <w:rPr>
          <w:sz w:val="24"/>
        </w:rPr>
        <w:t>The structures of the project are shown in this chapter, from front end webpage structural diagrams to the back end’s relations, context etc.</w:t>
      </w:r>
      <w:r w:rsidR="00275A37">
        <w:rPr>
          <w:sz w:val="24"/>
        </w:rPr>
        <w:t xml:space="preserve"> to the database.</w:t>
      </w:r>
    </w:p>
    <w:p w:rsidR="004347FE" w:rsidRDefault="004347FE" w:rsidP="004347FE"/>
    <w:p w:rsidR="00BC25B5" w:rsidRDefault="00F944A8" w:rsidP="00BE7F2F">
      <w:pPr>
        <w:pStyle w:val="Heading2"/>
        <w:numPr>
          <w:ilvl w:val="1"/>
          <w:numId w:val="14"/>
        </w:numPr>
        <w:tabs>
          <w:tab w:val="left" w:pos="593"/>
        </w:tabs>
      </w:pPr>
      <w:bookmarkStart w:id="99" w:name="_Toc136216291"/>
      <w:r>
        <w:t>Front End</w:t>
      </w:r>
      <w:r w:rsidR="00473228">
        <w:t xml:space="preserve"> Structural</w:t>
      </w:r>
      <w:r w:rsidR="001073E9">
        <w:t xml:space="preserve"> Diagram</w:t>
      </w:r>
      <w:bookmarkEnd w:id="99"/>
    </w:p>
    <w:p w:rsidR="00BC25B5" w:rsidRDefault="00BC25B5" w:rsidP="00BC25B5">
      <w:pPr>
        <w:pStyle w:val="BodyText"/>
        <w:spacing w:before="220"/>
        <w:ind w:left="100"/>
      </w:pPr>
      <w:r>
        <w:t>The</w:t>
      </w:r>
      <w:r>
        <w:rPr>
          <w:spacing w:val="-4"/>
        </w:rPr>
        <w:t xml:space="preserve"> </w:t>
      </w:r>
      <w:r w:rsidR="00B07033">
        <w:t>Front End Structure of the system is as following:</w:t>
      </w:r>
    </w:p>
    <w:p w:rsidR="00B07033" w:rsidRDefault="00B07033" w:rsidP="00BC25B5">
      <w:pPr>
        <w:pStyle w:val="BodyText"/>
        <w:spacing w:before="220"/>
        <w:ind w:left="100"/>
      </w:pPr>
    </w:p>
    <w:p w:rsidR="00B07033" w:rsidRDefault="00B07033" w:rsidP="00BC25B5">
      <w:pPr>
        <w:pStyle w:val="BodyText"/>
        <w:spacing w:before="220"/>
        <w:ind w:left="100"/>
      </w:pPr>
    </w:p>
    <w:p w:rsidR="00B07033" w:rsidRDefault="00B07033" w:rsidP="00BC25B5">
      <w:pPr>
        <w:pStyle w:val="BodyText"/>
        <w:spacing w:before="220"/>
        <w:ind w:left="100"/>
      </w:pPr>
    </w:p>
    <w:p w:rsidR="003C7985" w:rsidRPr="00D32B6C" w:rsidRDefault="00134AB6" w:rsidP="00465892">
      <w:pPr>
        <w:pStyle w:val="Caption"/>
      </w:pPr>
      <w:r w:rsidRPr="00134AB6">
        <w:rPr>
          <w:noProof/>
        </w:rPr>
        <w:drawing>
          <wp:inline distT="0" distB="0" distL="0" distR="0" wp14:anchorId="12B26079" wp14:editId="602BC0E5">
            <wp:extent cx="5812270" cy="5785945"/>
            <wp:effectExtent l="0" t="0" r="0" b="5715"/>
            <wp:docPr id="45" name="Picture 45" descr="C:\Users\Ahsan Diyal\Downloads\fRONT 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san Diyal\Downloads\fRONT END.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11363"/>
                    <a:stretch/>
                  </pic:blipFill>
                  <pic:spPr bwMode="auto">
                    <a:xfrm>
                      <a:off x="0" y="0"/>
                      <a:ext cx="5816587" cy="5790242"/>
                    </a:xfrm>
                    <a:prstGeom prst="rect">
                      <a:avLst/>
                    </a:prstGeom>
                    <a:noFill/>
                    <a:ln>
                      <a:noFill/>
                    </a:ln>
                    <a:extLst>
                      <a:ext uri="{53640926-AAD7-44D8-BBD7-CCE9431645EC}">
                        <a14:shadowObscured xmlns:a14="http://schemas.microsoft.com/office/drawing/2010/main"/>
                      </a:ext>
                    </a:extLst>
                  </pic:spPr>
                </pic:pic>
              </a:graphicData>
            </a:graphic>
          </wp:inline>
        </w:drawing>
      </w:r>
      <w:r w:rsidR="00F75478" w:rsidRPr="00F75478">
        <w:t xml:space="preserve"> Figure 5.1. Structural Diagram </w:t>
      </w:r>
      <w:r w:rsidR="003C7985" w:rsidRPr="00D32B6C">
        <w:br w:type="page"/>
      </w:r>
    </w:p>
    <w:p w:rsidR="00BC25B5" w:rsidRDefault="00BC25B5" w:rsidP="00BC25B5">
      <w:pPr>
        <w:pStyle w:val="BodyText"/>
        <w:spacing w:before="10"/>
        <w:rPr>
          <w:sz w:val="32"/>
        </w:rPr>
      </w:pPr>
    </w:p>
    <w:p w:rsidR="00BC25B5" w:rsidRDefault="00766163" w:rsidP="00BE7F2F">
      <w:pPr>
        <w:pStyle w:val="Heading2"/>
        <w:numPr>
          <w:ilvl w:val="1"/>
          <w:numId w:val="14"/>
        </w:numPr>
        <w:tabs>
          <w:tab w:val="left" w:pos="590"/>
        </w:tabs>
      </w:pPr>
      <w:bookmarkStart w:id="100" w:name="_Toc136216292"/>
      <w:r>
        <w:t>Backend and Database Diagrams</w:t>
      </w:r>
      <w:bookmarkEnd w:id="100"/>
    </w:p>
    <w:p w:rsidR="00BC25B5" w:rsidRDefault="00BC25B5" w:rsidP="00A84C58"/>
    <w:p w:rsidR="00A84C58" w:rsidRPr="00162F01" w:rsidRDefault="00A84C58" w:rsidP="009B40DD">
      <w:pPr>
        <w:ind w:left="198"/>
        <w:rPr>
          <w:sz w:val="24"/>
        </w:rPr>
      </w:pPr>
      <w:r w:rsidRPr="00162F01">
        <w:rPr>
          <w:sz w:val="24"/>
        </w:rPr>
        <w:t xml:space="preserve">Following are the Databases and Back </w:t>
      </w:r>
      <w:r w:rsidR="009B40DD" w:rsidRPr="00162F01">
        <w:rPr>
          <w:sz w:val="24"/>
        </w:rPr>
        <w:t>End’s</w:t>
      </w:r>
      <w:r w:rsidRPr="00162F01">
        <w:rPr>
          <w:sz w:val="24"/>
        </w:rPr>
        <w:t xml:space="preserve"> Diagrams:</w:t>
      </w:r>
    </w:p>
    <w:p w:rsidR="00A84C58" w:rsidRDefault="00A84C58" w:rsidP="00A84C58"/>
    <w:p w:rsidR="00BC25B5" w:rsidRDefault="00BC25B5" w:rsidP="00BE7F2F">
      <w:pPr>
        <w:pStyle w:val="Heading3"/>
        <w:numPr>
          <w:ilvl w:val="2"/>
          <w:numId w:val="14"/>
        </w:numPr>
        <w:tabs>
          <w:tab w:val="left" w:pos="701"/>
        </w:tabs>
      </w:pPr>
      <w:bookmarkStart w:id="101" w:name="_Toc136216293"/>
      <w:r>
        <w:t>E</w:t>
      </w:r>
      <w:r w:rsidR="00575AAC">
        <w:t>R Diagram</w:t>
      </w:r>
      <w:bookmarkEnd w:id="101"/>
    </w:p>
    <w:p w:rsidR="00002297" w:rsidRDefault="00002297" w:rsidP="00002297">
      <w:pPr>
        <w:pStyle w:val="BodyText"/>
        <w:spacing w:before="197" w:line="360" w:lineRule="auto"/>
        <w:ind w:right="316" w:firstLine="198"/>
      </w:pPr>
      <w:r>
        <w:t>The Entity Relation Diagram for the system is as follows:</w:t>
      </w:r>
    </w:p>
    <w:p w:rsidR="000D03EC" w:rsidRDefault="000D03EC" w:rsidP="00002297">
      <w:pPr>
        <w:pStyle w:val="BodyText"/>
        <w:spacing w:before="197" w:line="360" w:lineRule="auto"/>
        <w:ind w:right="316" w:firstLine="198"/>
      </w:pPr>
    </w:p>
    <w:p w:rsidR="000D03EC" w:rsidRDefault="000D03EC" w:rsidP="00002297">
      <w:pPr>
        <w:pStyle w:val="BodyText"/>
        <w:spacing w:before="197" w:line="360" w:lineRule="auto"/>
        <w:ind w:right="316" w:firstLine="198"/>
      </w:pPr>
    </w:p>
    <w:p w:rsidR="00BC25B5" w:rsidRDefault="00C76423" w:rsidP="00732AA6">
      <w:pPr>
        <w:pStyle w:val="Caption"/>
      </w:pPr>
      <w:r w:rsidRPr="00C76423">
        <w:rPr>
          <w:noProof/>
        </w:rPr>
        <w:drawing>
          <wp:inline distT="0" distB="0" distL="0" distR="0" wp14:anchorId="09940136" wp14:editId="0DFF3D4D">
            <wp:extent cx="5753100" cy="4677968"/>
            <wp:effectExtent l="0" t="0" r="0" b="8890"/>
            <wp:docPr id="48" name="Picture 48" descr="C:\Users\Ahsan Diyal\Downloads\er jo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hsan Diyal\Downloads\er job (1).png"/>
                    <pic:cNvPicPr>
                      <a:picLocks noChangeAspect="1" noChangeArrowheads="1"/>
                    </pic:cNvPicPr>
                  </pic:nvPicPr>
                  <pic:blipFill rotWithShape="1">
                    <a:blip r:embed="rId61">
                      <a:extLst>
                        <a:ext uri="{28A0092B-C50C-407E-A947-70E740481C1C}">
                          <a14:useLocalDpi xmlns:a14="http://schemas.microsoft.com/office/drawing/2010/main" val="0"/>
                        </a:ext>
                      </a:extLst>
                    </a:blip>
                    <a:srcRect t="13771" r="20068" b="23646"/>
                    <a:stretch/>
                  </pic:blipFill>
                  <pic:spPr bwMode="auto">
                    <a:xfrm>
                      <a:off x="0" y="0"/>
                      <a:ext cx="5766167" cy="4688593"/>
                    </a:xfrm>
                    <a:prstGeom prst="rect">
                      <a:avLst/>
                    </a:prstGeom>
                    <a:noFill/>
                    <a:ln>
                      <a:noFill/>
                    </a:ln>
                    <a:extLst>
                      <a:ext uri="{53640926-AAD7-44D8-BBD7-CCE9431645EC}">
                        <a14:shadowObscured xmlns:a14="http://schemas.microsoft.com/office/drawing/2010/main"/>
                      </a:ext>
                    </a:extLst>
                  </pic:spPr>
                </pic:pic>
              </a:graphicData>
            </a:graphic>
          </wp:inline>
        </w:drawing>
      </w:r>
      <w:r w:rsidR="00CC0AE5" w:rsidRPr="00CC0AE5">
        <w:t xml:space="preserve"> Figure 5.2. ER Diagram</w:t>
      </w:r>
    </w:p>
    <w:p w:rsidR="000C1E5B" w:rsidRPr="000C1E5B" w:rsidRDefault="000C1E5B" w:rsidP="000C1E5B">
      <w:pPr>
        <w:rPr>
          <w:sz w:val="24"/>
          <w:szCs w:val="24"/>
        </w:rPr>
      </w:pPr>
      <w:r>
        <w:br w:type="page"/>
      </w:r>
    </w:p>
    <w:p w:rsidR="00A94194" w:rsidRDefault="00A94194" w:rsidP="00BE7F2F">
      <w:pPr>
        <w:pStyle w:val="Heading3"/>
        <w:numPr>
          <w:ilvl w:val="2"/>
          <w:numId w:val="14"/>
        </w:numPr>
        <w:tabs>
          <w:tab w:val="left" w:pos="701"/>
        </w:tabs>
      </w:pPr>
      <w:bookmarkStart w:id="102" w:name="_Toc136216294"/>
      <w:r>
        <w:lastRenderedPageBreak/>
        <w:t>Use Case Diagram</w:t>
      </w:r>
      <w:bookmarkEnd w:id="102"/>
    </w:p>
    <w:p w:rsidR="0004302B" w:rsidRDefault="002948E4" w:rsidP="005833CE">
      <w:pPr>
        <w:pStyle w:val="BodyText"/>
        <w:spacing w:before="197" w:line="360" w:lineRule="auto"/>
        <w:ind w:left="198" w:right="316"/>
      </w:pPr>
      <w:r>
        <w:t>The Use Case Diagram for the system is as follows:</w:t>
      </w:r>
    </w:p>
    <w:p w:rsidR="0004302B" w:rsidRDefault="004A6A3B" w:rsidP="00A94194">
      <w:pPr>
        <w:pStyle w:val="BodyText"/>
        <w:spacing w:before="197" w:line="360" w:lineRule="auto"/>
        <w:ind w:left="100" w:right="316"/>
      </w:pPr>
      <w:r w:rsidRPr="0004302B">
        <w:rPr>
          <w:noProof/>
        </w:rPr>
        <w:drawing>
          <wp:anchor distT="0" distB="0" distL="114300" distR="114300" simplePos="0" relativeHeight="251664384" behindDoc="0" locked="0" layoutInCell="1" allowOverlap="1" wp14:anchorId="13DF6DCB" wp14:editId="7D83CEC6">
            <wp:simplePos x="0" y="0"/>
            <wp:positionH relativeFrom="margin">
              <wp:posOffset>282575</wp:posOffset>
            </wp:positionH>
            <wp:positionV relativeFrom="paragraph">
              <wp:posOffset>496851</wp:posOffset>
            </wp:positionV>
            <wp:extent cx="5426075" cy="5634990"/>
            <wp:effectExtent l="0" t="0" r="3175" b="3810"/>
            <wp:wrapSquare wrapText="bothSides"/>
            <wp:docPr id="46" name="Picture 46" descr="C:\Users\Ahsan Diyal\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hsan Diyal\Downloads\usecase.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26075" cy="563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1BCD" w:rsidRPr="00CD28B9" w:rsidRDefault="004A6A3B" w:rsidP="004A6A3B">
      <w:pPr>
        <w:jc w:val="center"/>
        <w:rPr>
          <w:sz w:val="24"/>
          <w:szCs w:val="24"/>
        </w:rPr>
      </w:pPr>
      <w:r w:rsidRPr="00CD28B9">
        <w:rPr>
          <w:sz w:val="24"/>
          <w:szCs w:val="24"/>
        </w:rPr>
        <w:t>Figure 5.3. Use Case Diagram</w:t>
      </w:r>
    </w:p>
    <w:p w:rsidR="004A6A3B" w:rsidRDefault="004A6A3B">
      <w:r>
        <w:br w:type="page"/>
      </w:r>
    </w:p>
    <w:p w:rsidR="004A6A3B" w:rsidRDefault="004A6A3B" w:rsidP="004A6A3B">
      <w:pPr>
        <w:jc w:val="center"/>
      </w:pPr>
    </w:p>
    <w:p w:rsidR="004A6A3B" w:rsidRPr="00400C05" w:rsidRDefault="004A6A3B" w:rsidP="00400C05">
      <w:pPr>
        <w:rPr>
          <w:sz w:val="24"/>
          <w:szCs w:val="24"/>
        </w:rPr>
      </w:pPr>
    </w:p>
    <w:p w:rsidR="00A94194" w:rsidRDefault="00FC7D26" w:rsidP="00BE7F2F">
      <w:pPr>
        <w:pStyle w:val="Heading3"/>
        <w:numPr>
          <w:ilvl w:val="2"/>
          <w:numId w:val="14"/>
        </w:numPr>
        <w:tabs>
          <w:tab w:val="left" w:pos="701"/>
        </w:tabs>
      </w:pPr>
      <w:bookmarkStart w:id="103" w:name="_Toc136216295"/>
      <w:r>
        <w:t>Context</w:t>
      </w:r>
      <w:r w:rsidR="00D7595A">
        <w:t xml:space="preserve"> Diagram</w:t>
      </w:r>
      <w:bookmarkEnd w:id="103"/>
    </w:p>
    <w:p w:rsidR="00FA247D" w:rsidRDefault="00FA247D" w:rsidP="001542DC">
      <w:pPr>
        <w:pStyle w:val="BodyText"/>
        <w:spacing w:before="197" w:line="360" w:lineRule="auto"/>
        <w:ind w:left="198" w:right="316"/>
        <w:jc w:val="both"/>
      </w:pPr>
      <w:r>
        <w:t>The Context Diagram for the system is as follows:</w:t>
      </w:r>
    </w:p>
    <w:p w:rsidR="00A94194" w:rsidRDefault="00A94194" w:rsidP="00A94194">
      <w:pPr>
        <w:pStyle w:val="BodyText"/>
        <w:spacing w:before="197" w:line="360" w:lineRule="auto"/>
        <w:ind w:left="100" w:right="316"/>
      </w:pPr>
    </w:p>
    <w:p w:rsidR="00B81D0F" w:rsidRDefault="00A8243F" w:rsidP="00A94194">
      <w:pPr>
        <w:pStyle w:val="BodyText"/>
        <w:spacing w:before="197" w:line="360" w:lineRule="auto"/>
        <w:ind w:left="100" w:right="316"/>
      </w:pPr>
      <w:r w:rsidRPr="00402CAB">
        <w:rPr>
          <w:noProof/>
        </w:rPr>
        <w:drawing>
          <wp:anchor distT="0" distB="0" distL="114300" distR="114300" simplePos="0" relativeHeight="251656192" behindDoc="0" locked="0" layoutInCell="1" allowOverlap="1" wp14:anchorId="44A06D74" wp14:editId="5993C7CB">
            <wp:simplePos x="0" y="0"/>
            <wp:positionH relativeFrom="column">
              <wp:posOffset>-298450</wp:posOffset>
            </wp:positionH>
            <wp:positionV relativeFrom="paragraph">
              <wp:posOffset>509270</wp:posOffset>
            </wp:positionV>
            <wp:extent cx="6447790" cy="3057525"/>
            <wp:effectExtent l="0" t="0" r="0" b="0"/>
            <wp:wrapSquare wrapText="bothSides"/>
            <wp:docPr id="47" name="Picture 47" descr="C:\Users\Ahsan Diyal\Downloads\contex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hsan Diyal\Downloads\context diagra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447790"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2CAB" w:rsidRDefault="00CD28B9" w:rsidP="00A95D25">
      <w:pPr>
        <w:pStyle w:val="Caption"/>
      </w:pPr>
      <w:r w:rsidRPr="00CD28B9">
        <w:t>Figure 5.4. Context Diagram</w:t>
      </w:r>
    </w:p>
    <w:p w:rsidR="00EE7DBC" w:rsidRDefault="00EE7DBC" w:rsidP="00A94194">
      <w:pPr>
        <w:pStyle w:val="BodyText"/>
        <w:spacing w:before="197" w:line="360" w:lineRule="auto"/>
        <w:ind w:left="100" w:right="316"/>
      </w:pPr>
    </w:p>
    <w:p w:rsidR="00EE7DBC" w:rsidRDefault="00EE7DBC" w:rsidP="00A94194">
      <w:pPr>
        <w:pStyle w:val="BodyText"/>
        <w:spacing w:before="197" w:line="360" w:lineRule="auto"/>
        <w:ind w:left="100" w:right="316"/>
      </w:pPr>
    </w:p>
    <w:p w:rsidR="00402CAB" w:rsidRPr="00081ED9" w:rsidRDefault="00BB256A" w:rsidP="00081ED9">
      <w:pPr>
        <w:rPr>
          <w:sz w:val="24"/>
          <w:szCs w:val="24"/>
        </w:rPr>
      </w:pPr>
      <w:r>
        <w:br w:type="page"/>
      </w:r>
    </w:p>
    <w:p w:rsidR="00A94194" w:rsidRDefault="00FB4BBA" w:rsidP="00BE7F2F">
      <w:pPr>
        <w:pStyle w:val="Heading3"/>
        <w:numPr>
          <w:ilvl w:val="2"/>
          <w:numId w:val="14"/>
        </w:numPr>
        <w:tabs>
          <w:tab w:val="left" w:pos="701"/>
        </w:tabs>
      </w:pPr>
      <w:bookmarkStart w:id="104" w:name="_Toc136216296"/>
      <w:r>
        <w:lastRenderedPageBreak/>
        <w:t>Relational Schema</w:t>
      </w:r>
      <w:bookmarkEnd w:id="104"/>
    </w:p>
    <w:p w:rsidR="00A94194" w:rsidRDefault="00823767" w:rsidP="00FA70B3">
      <w:pPr>
        <w:pStyle w:val="BodyText"/>
        <w:spacing w:before="197" w:line="360" w:lineRule="auto"/>
        <w:ind w:left="198" w:right="316"/>
      </w:pPr>
      <w:r>
        <w:t>The relational schema for this system is as shown below:</w:t>
      </w:r>
    </w:p>
    <w:p w:rsidR="00813E8F" w:rsidRDefault="009F34C3" w:rsidP="009F34C3">
      <w:pPr>
        <w:pStyle w:val="BodyText"/>
        <w:spacing w:before="197" w:line="360" w:lineRule="auto"/>
        <w:ind w:left="100" w:right="316"/>
        <w:jc w:val="center"/>
      </w:pPr>
      <w:r w:rsidRPr="009F34C3">
        <w:rPr>
          <w:noProof/>
        </w:rPr>
        <w:drawing>
          <wp:inline distT="0" distB="0" distL="0" distR="0" wp14:anchorId="1564899F" wp14:editId="4D004831">
            <wp:extent cx="4823539" cy="5934075"/>
            <wp:effectExtent l="0" t="0" r="0" b="0"/>
            <wp:docPr id="49" name="Picture 49" descr="C:\Users\Ahsan Diyal\Downloads\relational 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san Diyal\Downloads\relational schema.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29831" cy="5941816"/>
                    </a:xfrm>
                    <a:prstGeom prst="rect">
                      <a:avLst/>
                    </a:prstGeom>
                    <a:noFill/>
                    <a:ln>
                      <a:noFill/>
                    </a:ln>
                  </pic:spPr>
                </pic:pic>
              </a:graphicData>
            </a:graphic>
          </wp:inline>
        </w:drawing>
      </w:r>
    </w:p>
    <w:p w:rsidR="00A94194" w:rsidRDefault="00DE645B" w:rsidP="00C36B87">
      <w:pPr>
        <w:pStyle w:val="Caption"/>
      </w:pPr>
      <w:r w:rsidRPr="00DE645B">
        <w:t>Figure 5.5. Relational Schema</w:t>
      </w:r>
    </w:p>
    <w:p w:rsidR="00BC25B5" w:rsidRDefault="00BC25B5" w:rsidP="00BC25B5">
      <w:pPr>
        <w:rPr>
          <w:b/>
          <w:sz w:val="40"/>
        </w:rPr>
      </w:pPr>
    </w:p>
    <w:p w:rsidR="00F76F39" w:rsidRDefault="00F76F39">
      <w:pPr>
        <w:rPr>
          <w:b/>
          <w:bCs/>
          <w:sz w:val="44"/>
          <w:szCs w:val="44"/>
        </w:rPr>
      </w:pPr>
      <w:r>
        <w:br w:type="page"/>
      </w:r>
    </w:p>
    <w:p w:rsidR="00A34A06" w:rsidRPr="000761B1" w:rsidRDefault="00BC25B5" w:rsidP="000761B1">
      <w:pPr>
        <w:pStyle w:val="Heading1"/>
      </w:pPr>
      <w:bookmarkStart w:id="105" w:name="_Toc136216297"/>
      <w:r>
        <w:lastRenderedPageBreak/>
        <w:t>Chapter</w:t>
      </w:r>
      <w:r>
        <w:rPr>
          <w:spacing w:val="-27"/>
        </w:rPr>
        <w:t xml:space="preserve"> </w:t>
      </w:r>
      <w:r>
        <w:t>6:</w:t>
      </w:r>
      <w:r>
        <w:rPr>
          <w:spacing w:val="-26"/>
        </w:rPr>
        <w:t xml:space="preserve"> </w:t>
      </w:r>
      <w:r>
        <w:t>User Roles</w:t>
      </w:r>
      <w:bookmarkEnd w:id="105"/>
    </w:p>
    <w:p w:rsidR="000761B1" w:rsidRDefault="000761B1" w:rsidP="000761B1"/>
    <w:p w:rsidR="000761B1" w:rsidRPr="000761B1" w:rsidRDefault="000761B1" w:rsidP="00B22431">
      <w:pPr>
        <w:ind w:left="99"/>
        <w:jc w:val="both"/>
        <w:rPr>
          <w:sz w:val="24"/>
        </w:rPr>
      </w:pPr>
      <w:r>
        <w:rPr>
          <w:sz w:val="24"/>
        </w:rPr>
        <w:t xml:space="preserve">There are 3 users of the system and each of them plays a major role in making the portal achieve its goal hence there are user roles for each one, </w:t>
      </w:r>
      <w:r w:rsidR="00B64E43">
        <w:rPr>
          <w:sz w:val="24"/>
        </w:rPr>
        <w:t xml:space="preserve">their functions, features and roles are set accordingly, </w:t>
      </w:r>
      <w:r>
        <w:rPr>
          <w:sz w:val="24"/>
        </w:rPr>
        <w:t xml:space="preserve">they are described below: </w:t>
      </w:r>
    </w:p>
    <w:p w:rsidR="000761B1" w:rsidRDefault="000761B1" w:rsidP="000761B1"/>
    <w:p w:rsidR="00E22E6E" w:rsidRDefault="00D307BF" w:rsidP="00BE7F2F">
      <w:pPr>
        <w:pStyle w:val="Heading2"/>
        <w:numPr>
          <w:ilvl w:val="1"/>
          <w:numId w:val="15"/>
        </w:numPr>
        <w:tabs>
          <w:tab w:val="left" w:pos="593"/>
        </w:tabs>
      </w:pPr>
      <w:bookmarkStart w:id="106" w:name="_Toc136216298"/>
      <w:r>
        <w:t xml:space="preserve">. </w:t>
      </w:r>
      <w:r w:rsidR="001B5FFD">
        <w:t>Administrator</w:t>
      </w:r>
      <w:bookmarkEnd w:id="106"/>
    </w:p>
    <w:p w:rsidR="001A18A0" w:rsidRDefault="00F04219" w:rsidP="009B1A47">
      <w:pPr>
        <w:pStyle w:val="BodyText"/>
        <w:spacing w:before="220" w:line="276" w:lineRule="auto"/>
        <w:ind w:left="100"/>
        <w:jc w:val="both"/>
        <w:rPr>
          <w:spacing w:val="-4"/>
        </w:rPr>
      </w:pPr>
      <w:r w:rsidRPr="00F04219">
        <w:rPr>
          <w:spacing w:val="-4"/>
        </w:rPr>
        <w:t xml:space="preserve">As the system administrator and super user for the Job Recruitment Portal, the admin is essential. The management of the portal's general operations is their main duty. Administrators can manage the database, supervise accounts, and uphold system security </w:t>
      </w:r>
      <w:r w:rsidR="00B43418">
        <w:rPr>
          <w:spacing w:val="-4"/>
        </w:rPr>
        <w:t>due</w:t>
      </w:r>
      <w:r w:rsidRPr="00F04219">
        <w:rPr>
          <w:spacing w:val="-4"/>
        </w:rPr>
        <w:t xml:space="preserve"> to their privileged access to the system. </w:t>
      </w:r>
    </w:p>
    <w:p w:rsidR="001A18A0" w:rsidRDefault="00F04219" w:rsidP="009B1A47">
      <w:pPr>
        <w:pStyle w:val="BodyText"/>
        <w:spacing w:before="220" w:line="276" w:lineRule="auto"/>
        <w:ind w:left="100"/>
        <w:jc w:val="both"/>
        <w:rPr>
          <w:spacing w:val="-4"/>
        </w:rPr>
      </w:pPr>
      <w:r w:rsidRPr="00F04219">
        <w:rPr>
          <w:spacing w:val="-4"/>
        </w:rPr>
        <w:t xml:space="preserve">They are able to add, change, or remove accounts, including those for employers. To gain insight into job postings, applications, and user activity, the admin can track the portal's performance, generate reports, and examine system statistics. Administrators may also be able to modify features, set up system preferences, and fix technical problems. </w:t>
      </w:r>
    </w:p>
    <w:p w:rsidR="00E22E6E" w:rsidRDefault="00F04219" w:rsidP="009B1A47">
      <w:pPr>
        <w:pStyle w:val="BodyText"/>
        <w:spacing w:before="220" w:line="276" w:lineRule="auto"/>
        <w:ind w:left="100"/>
        <w:jc w:val="both"/>
      </w:pPr>
      <w:r w:rsidRPr="00F04219">
        <w:rPr>
          <w:spacing w:val="-4"/>
        </w:rPr>
        <w:t>Overall, the administrator's function is crucial to preserving the reliability, security, and effectiveness of the Job Recruitment Portal.</w:t>
      </w:r>
    </w:p>
    <w:p w:rsidR="009B1A47" w:rsidRPr="009B1A47" w:rsidRDefault="009B1A47" w:rsidP="009B1A47">
      <w:pPr>
        <w:pStyle w:val="BodyText"/>
        <w:spacing w:before="220" w:line="276" w:lineRule="auto"/>
        <w:ind w:left="100"/>
      </w:pPr>
    </w:p>
    <w:p w:rsidR="00E22E6E" w:rsidRDefault="00D307BF" w:rsidP="00BE7F2F">
      <w:pPr>
        <w:pStyle w:val="Heading2"/>
        <w:numPr>
          <w:ilvl w:val="1"/>
          <w:numId w:val="15"/>
        </w:numPr>
        <w:tabs>
          <w:tab w:val="left" w:pos="590"/>
        </w:tabs>
      </w:pPr>
      <w:bookmarkStart w:id="107" w:name="_Toc136216299"/>
      <w:r>
        <w:t xml:space="preserve">. </w:t>
      </w:r>
      <w:r w:rsidR="00A9738A">
        <w:t>Employer</w:t>
      </w:r>
      <w:bookmarkEnd w:id="107"/>
    </w:p>
    <w:p w:rsidR="00E36A5C" w:rsidRDefault="006B2868" w:rsidP="009B1A47">
      <w:pPr>
        <w:pStyle w:val="BodyText"/>
        <w:spacing w:before="197" w:line="276" w:lineRule="auto"/>
        <w:ind w:left="99" w:right="316"/>
        <w:jc w:val="both"/>
      </w:pPr>
      <w:r w:rsidRPr="006B2868">
        <w:t xml:space="preserve">Employers are essential to the Job Recruitment Portal because they are in charge of managing the hiring process and posting job listings. Their main responsibility is to write and post job descriptions that include information about the position's title, requirements, and deadline for applications. Employers are able to look over and assess applicant profiles, resumes, and other supporting materials. They are able to interact with candidates, plan interviews, and make selections. Additionally, employers may have the power to mark applicants as chosen or rejected for particular job positions. </w:t>
      </w:r>
    </w:p>
    <w:p w:rsidR="003C7AAD" w:rsidRDefault="006B2868" w:rsidP="003C7AAD">
      <w:pPr>
        <w:pStyle w:val="BodyText"/>
        <w:spacing w:before="197" w:line="276" w:lineRule="auto"/>
        <w:ind w:left="99" w:right="316"/>
        <w:jc w:val="both"/>
      </w:pPr>
      <w:r w:rsidRPr="006B2868">
        <w:t>They can also track the progress of their job postings and applications, as well as download applicant resumes. Employers' primary responsibilities when using the Job Recruitment Portal are to find, evaluate, and hire qualified appl</w:t>
      </w:r>
      <w:r w:rsidR="003C7AAD">
        <w:t>icants for their organizations.</w:t>
      </w:r>
    </w:p>
    <w:p w:rsidR="00E22E6E" w:rsidRDefault="00E22E6E" w:rsidP="003C7AAD">
      <w:pPr>
        <w:pStyle w:val="BodyText"/>
        <w:spacing w:before="197" w:line="276" w:lineRule="auto"/>
        <w:ind w:left="99" w:right="316"/>
        <w:jc w:val="both"/>
      </w:pPr>
      <w:r w:rsidRPr="002D5EEE">
        <w:t xml:space="preserve"> </w:t>
      </w:r>
    </w:p>
    <w:p w:rsidR="002D67C6" w:rsidRDefault="002D67C6" w:rsidP="00BE7F2F">
      <w:pPr>
        <w:pStyle w:val="Heading2"/>
        <w:numPr>
          <w:ilvl w:val="1"/>
          <w:numId w:val="15"/>
        </w:numPr>
        <w:tabs>
          <w:tab w:val="left" w:pos="593"/>
        </w:tabs>
      </w:pPr>
      <w:bookmarkStart w:id="108" w:name="_Toc136216300"/>
      <w:r>
        <w:t xml:space="preserve">. </w:t>
      </w:r>
      <w:r w:rsidR="0037457A">
        <w:t>Applicant / Candidate</w:t>
      </w:r>
      <w:bookmarkEnd w:id="108"/>
    </w:p>
    <w:p w:rsidR="006B2868" w:rsidRDefault="006B2868" w:rsidP="009B1A47">
      <w:pPr>
        <w:pStyle w:val="BodyText"/>
        <w:spacing w:before="197" w:line="276" w:lineRule="auto"/>
        <w:ind w:left="100" w:right="316"/>
        <w:jc w:val="both"/>
      </w:pPr>
      <w:r>
        <w:t>Candidates can set up profiles with both personal and professional information, such as their qualifications, training, and experience. They can use filters like job title, location, and keywords to search and browse through the av</w:t>
      </w:r>
      <w:r w:rsidR="000761B1">
        <w:t>ailable job listings. T</w:t>
      </w:r>
      <w:r>
        <w:t>o decide whether they</w:t>
      </w:r>
      <w:r w:rsidR="000761B1">
        <w:t xml:space="preserve"> are qualified</w:t>
      </w:r>
      <w:r>
        <w:t>, candidates can review the job descriptions, prerequisites, and application deadlines. Applicants can submit their applications, which ordinarily involve uploading their resumes and other documents, once they locate a desirable job.</w:t>
      </w:r>
    </w:p>
    <w:p w:rsidR="00F76F39" w:rsidRDefault="006B2868" w:rsidP="009B1A47">
      <w:pPr>
        <w:pStyle w:val="BodyText"/>
        <w:spacing w:before="197" w:line="276" w:lineRule="auto"/>
        <w:ind w:left="100" w:right="316"/>
        <w:jc w:val="both"/>
      </w:pPr>
      <w:r>
        <w:t>During the hiring process, candidates can monitor the progress of their applications, get notifications, and possibly communicate with employers. In the Job Recruitment Portal, applicants' roles are to actively engage in the job search, submit applications for positions that fit their qualifications, and market themselves to prospective employers as qualified candidates.</w:t>
      </w:r>
    </w:p>
    <w:p w:rsidR="00F74B65" w:rsidRPr="00252A88" w:rsidRDefault="00F74B65" w:rsidP="00F74B65">
      <w:pPr>
        <w:pStyle w:val="BodyText"/>
        <w:spacing w:before="197" w:line="276" w:lineRule="auto"/>
        <w:ind w:left="100" w:right="316"/>
      </w:pPr>
    </w:p>
    <w:p w:rsidR="00F76F39" w:rsidRDefault="00F76F39" w:rsidP="007201EE">
      <w:pPr>
        <w:pStyle w:val="Heading1"/>
        <w:ind w:left="0"/>
      </w:pPr>
      <w:bookmarkStart w:id="109" w:name="_Toc136216301"/>
      <w:r>
        <w:lastRenderedPageBreak/>
        <w:t>Chapter</w:t>
      </w:r>
      <w:r>
        <w:rPr>
          <w:spacing w:val="-27"/>
        </w:rPr>
        <w:t xml:space="preserve"> </w:t>
      </w:r>
      <w:r>
        <w:t>7:</w:t>
      </w:r>
      <w:r>
        <w:rPr>
          <w:spacing w:val="-26"/>
        </w:rPr>
        <w:t xml:space="preserve"> </w:t>
      </w:r>
      <w:r w:rsidR="00F209FA">
        <w:t xml:space="preserve">Conclusion </w:t>
      </w:r>
      <w:r w:rsidR="003D1992">
        <w:t>&amp;</w:t>
      </w:r>
      <w:r w:rsidR="00F209FA">
        <w:t xml:space="preserve"> Future Works</w:t>
      </w:r>
      <w:bookmarkEnd w:id="109"/>
    </w:p>
    <w:p w:rsidR="00F76F39" w:rsidRDefault="00F76F39" w:rsidP="00FF6DD1"/>
    <w:p w:rsidR="00FF6DD1" w:rsidRPr="00FF6DD1" w:rsidRDefault="00FF6DD1" w:rsidP="003D2480">
      <w:pPr>
        <w:jc w:val="both"/>
        <w:rPr>
          <w:sz w:val="24"/>
        </w:rPr>
      </w:pPr>
      <w:r>
        <w:rPr>
          <w:sz w:val="24"/>
        </w:rPr>
        <w:t xml:space="preserve">As the final chapter, it is the conclusion of the whole project where we started from the basic languages needed, tools and technologies and moved along the development of the front end, backend and the database from there moved to the structure of the system and discussed user roles for each of our 3 user types. </w:t>
      </w:r>
      <w:r w:rsidR="007F60AA">
        <w:rPr>
          <w:sz w:val="24"/>
        </w:rPr>
        <w:t>Furthermore,</w:t>
      </w:r>
      <w:r>
        <w:rPr>
          <w:sz w:val="24"/>
        </w:rPr>
        <w:t xml:space="preserve"> we also have some future works for this.</w:t>
      </w:r>
    </w:p>
    <w:p w:rsidR="00A9696D" w:rsidRDefault="00A9696D" w:rsidP="00672267">
      <w:pPr>
        <w:pStyle w:val="BodyText"/>
      </w:pPr>
    </w:p>
    <w:p w:rsidR="00F76F39" w:rsidRDefault="00423236" w:rsidP="00027EEE">
      <w:pPr>
        <w:pStyle w:val="Heading2"/>
        <w:tabs>
          <w:tab w:val="left" w:pos="593"/>
        </w:tabs>
        <w:ind w:left="0" w:firstLine="0"/>
      </w:pPr>
      <w:bookmarkStart w:id="110" w:name="_Toc136216302"/>
      <w:r>
        <w:t>7.1</w:t>
      </w:r>
      <w:r w:rsidR="00F76F39">
        <w:t xml:space="preserve">. </w:t>
      </w:r>
      <w:r>
        <w:t>Conclusion</w:t>
      </w:r>
      <w:bookmarkEnd w:id="110"/>
      <w:r>
        <w:t xml:space="preserve"> </w:t>
      </w:r>
    </w:p>
    <w:p w:rsidR="00704F74" w:rsidRPr="00704F74" w:rsidRDefault="00966160" w:rsidP="00027EEE">
      <w:pPr>
        <w:pStyle w:val="BodyText"/>
        <w:spacing w:before="220" w:line="276" w:lineRule="auto"/>
        <w:jc w:val="both"/>
        <w:rPr>
          <w:spacing w:val="-4"/>
        </w:rPr>
      </w:pPr>
      <w:r>
        <w:t>I</w:t>
      </w:r>
      <w:r w:rsidR="00704F74" w:rsidRPr="00704F74">
        <w:rPr>
          <w:spacing w:val="-4"/>
        </w:rPr>
        <w:t>n conclusion, the creation of a job recruitment portal has the potential to revolutionize the hiring procedure, bringing advantages to both employers and candidates. Employers can post job openings, review applicants, and choose qualified candidates on the portal's user-friendly and effective platform. On the other hand, candidates can quickly search for pertinent job openings and eas</w:t>
      </w:r>
      <w:r w:rsidR="00704F74">
        <w:rPr>
          <w:spacing w:val="-4"/>
        </w:rPr>
        <w:t xml:space="preserve">ily submit their applications. </w:t>
      </w:r>
    </w:p>
    <w:p w:rsidR="00704F74" w:rsidRPr="00704F74" w:rsidRDefault="00704F74" w:rsidP="00027EEE">
      <w:pPr>
        <w:pStyle w:val="BodyText"/>
        <w:spacing w:before="220" w:line="276" w:lineRule="auto"/>
        <w:jc w:val="both"/>
        <w:rPr>
          <w:spacing w:val="-4"/>
        </w:rPr>
      </w:pPr>
      <w:r w:rsidRPr="00704F74">
        <w:rPr>
          <w:spacing w:val="-4"/>
        </w:rPr>
        <w:t>To guarantee the effectiveness and success of the portal, various functional and non-functional requirements were taken into account throughout the development process. A scalable, secure, and dependable platform that can support a large number of users while maintaining data integrity was provided by the system architecture.</w:t>
      </w:r>
      <w:r>
        <w:rPr>
          <w:spacing w:val="-4"/>
        </w:rPr>
        <w:t xml:space="preserve"> In order to efficiently organiz</w:t>
      </w:r>
      <w:r w:rsidRPr="00704F74">
        <w:rPr>
          <w:spacing w:val="-4"/>
        </w:rPr>
        <w:t>e and manage job listings, applicant profiles, and communication records, a databas</w:t>
      </w:r>
      <w:r>
        <w:rPr>
          <w:spacing w:val="-4"/>
        </w:rPr>
        <w:t>e design was carefully created.</w:t>
      </w:r>
    </w:p>
    <w:p w:rsidR="00704F74" w:rsidRPr="00704F74" w:rsidRDefault="00704F74" w:rsidP="00027EEE">
      <w:pPr>
        <w:pStyle w:val="BodyText"/>
        <w:spacing w:before="220" w:line="276" w:lineRule="auto"/>
        <w:jc w:val="both"/>
        <w:rPr>
          <w:spacing w:val="-4"/>
        </w:rPr>
      </w:pPr>
      <w:r w:rsidRPr="00704F74">
        <w:rPr>
          <w:spacing w:val="-4"/>
        </w:rPr>
        <w:t>The Job Rec</w:t>
      </w:r>
      <w:r>
        <w:rPr>
          <w:spacing w:val="-4"/>
        </w:rPr>
        <w:t>ruitment Portal seeks to minimiz</w:t>
      </w:r>
      <w:r w:rsidRPr="00704F74">
        <w:rPr>
          <w:spacing w:val="-4"/>
        </w:rPr>
        <w:t>e the delays, inefficiencies, and missed opportunities frequently connected to conventional recruitment techniques by streamlining the hiring procedure. Employers can save time and effort by reviewing and choosing candidates more quickly, and candidates can easily access a variety of job opportunities and present their qualifications. The intuitive features and user-friendly interface of the portal impro</w:t>
      </w:r>
      <w:r>
        <w:rPr>
          <w:spacing w:val="-4"/>
        </w:rPr>
        <w:t>ve the overall user experience.</w:t>
      </w:r>
    </w:p>
    <w:p w:rsidR="00704F74" w:rsidRPr="00704F74" w:rsidRDefault="00704F74" w:rsidP="00027EEE">
      <w:pPr>
        <w:pStyle w:val="BodyText"/>
        <w:spacing w:before="220" w:line="276" w:lineRule="auto"/>
        <w:jc w:val="both"/>
        <w:rPr>
          <w:spacing w:val="-4"/>
        </w:rPr>
      </w:pPr>
      <w:r w:rsidRPr="00704F74">
        <w:rPr>
          <w:spacing w:val="-4"/>
        </w:rPr>
        <w:t>The Job Recruitment Portal ensures a reliable and responsive system by integrating technologies like HTML, CSS, MySQL, and suitable frameworks. Key evaluation metrics include performance, usability, and user satisfaction. The results have an impact on the job recruitment industry and offer insightful information for</w:t>
      </w:r>
      <w:r>
        <w:rPr>
          <w:spacing w:val="-4"/>
        </w:rPr>
        <w:t xml:space="preserve"> potential future improvements.</w:t>
      </w:r>
    </w:p>
    <w:p w:rsidR="00F76F39" w:rsidRPr="00704F74" w:rsidRDefault="00704F74" w:rsidP="00027EEE">
      <w:pPr>
        <w:pStyle w:val="BodyText"/>
        <w:spacing w:before="220" w:line="276" w:lineRule="auto"/>
        <w:jc w:val="both"/>
        <w:rPr>
          <w:sz w:val="22"/>
        </w:rPr>
      </w:pPr>
      <w:r w:rsidRPr="00704F74">
        <w:rPr>
          <w:spacing w:val="-4"/>
        </w:rPr>
        <w:t>Overall, the Job Recruitment Portal is an important tool for bridging the gap between employers and applicants, providing a modern and efficient platform that streamlines the recruitment process and improves the overall experience for all stakeholders. The portal, if successfully implemented, can contribute to increased efficiency, better candidate selection, and increased job opportunities in a competitive job market</w:t>
      </w:r>
      <w:r w:rsidR="007F60AA">
        <w:rPr>
          <w:spacing w:val="-4"/>
        </w:rPr>
        <w:t>.</w:t>
      </w:r>
    </w:p>
    <w:p w:rsidR="00704F74" w:rsidRDefault="00704F74" w:rsidP="00704F74">
      <w:r>
        <w:br w:type="page"/>
      </w:r>
    </w:p>
    <w:p w:rsidR="00C00A37" w:rsidRDefault="00C00A37" w:rsidP="00D94B1A">
      <w:pPr>
        <w:pStyle w:val="Heading2"/>
        <w:tabs>
          <w:tab w:val="left" w:pos="593"/>
        </w:tabs>
        <w:ind w:left="0" w:firstLine="0"/>
      </w:pPr>
      <w:bookmarkStart w:id="111" w:name="_Toc136216303"/>
      <w:r>
        <w:lastRenderedPageBreak/>
        <w:t>7.2. Future Works</w:t>
      </w:r>
      <w:bookmarkEnd w:id="111"/>
      <w:r>
        <w:t xml:space="preserve"> </w:t>
      </w:r>
    </w:p>
    <w:p w:rsidR="00991C63" w:rsidRDefault="00991C63" w:rsidP="00991C63"/>
    <w:p w:rsidR="006E3B5D" w:rsidRDefault="006F4F27" w:rsidP="007F60AA">
      <w:pPr>
        <w:spacing w:line="276" w:lineRule="auto"/>
        <w:rPr>
          <w:spacing w:val="-1"/>
        </w:rPr>
      </w:pPr>
      <w:r w:rsidRPr="006F4F27">
        <w:t>Future efforts will aim to improve job matching, streamline processes, and make better use of emerging technologies to improve user experience and make the job portal more effective and user-friendly.</w:t>
      </w:r>
      <w:r w:rsidR="008B63AB">
        <w:t xml:space="preserve"> </w:t>
      </w:r>
      <w:r>
        <w:t>T</w:t>
      </w:r>
      <w:r w:rsidR="00C00A37">
        <w:t>he</w:t>
      </w:r>
      <w:r w:rsidR="00C00A37">
        <w:rPr>
          <w:spacing w:val="-4"/>
        </w:rPr>
        <w:t xml:space="preserve"> </w:t>
      </w:r>
      <w:r w:rsidR="00526236">
        <w:t>potential future works that can be done include adding</w:t>
      </w:r>
      <w:r w:rsidR="00C00A37">
        <w:rPr>
          <w:spacing w:val="-1"/>
        </w:rPr>
        <w:t xml:space="preserve"> </w:t>
      </w:r>
    </w:p>
    <w:p w:rsidR="006E3B5D" w:rsidRDefault="006E3B5D" w:rsidP="007F60AA">
      <w:pPr>
        <w:spacing w:line="276" w:lineRule="auto"/>
        <w:rPr>
          <w:spacing w:val="-1"/>
        </w:rPr>
      </w:pPr>
    </w:p>
    <w:p w:rsidR="006E3B5D" w:rsidRDefault="00E22309" w:rsidP="00847F16">
      <w:pPr>
        <w:pStyle w:val="Heading3"/>
        <w:ind w:left="0" w:firstLine="0"/>
      </w:pPr>
      <w:bookmarkStart w:id="112" w:name="_Toc136216304"/>
      <w:r>
        <w:t xml:space="preserve">7.2.1. </w:t>
      </w:r>
      <w:r w:rsidR="00E1124C">
        <w:t>L</w:t>
      </w:r>
      <w:r w:rsidR="006E3B5D">
        <w:t>ive Interviewing:</w:t>
      </w:r>
      <w:bookmarkEnd w:id="112"/>
    </w:p>
    <w:p w:rsidR="006E3B5D" w:rsidRDefault="006E3B5D" w:rsidP="00847F16">
      <w:pPr>
        <w:spacing w:before="240" w:line="276" w:lineRule="auto"/>
        <w:jc w:val="both"/>
        <w:rPr>
          <w:sz w:val="24"/>
          <w:szCs w:val="24"/>
        </w:rPr>
      </w:pPr>
      <w:r>
        <w:rPr>
          <w:sz w:val="24"/>
          <w:szCs w:val="24"/>
        </w:rPr>
        <w:t>B</w:t>
      </w:r>
      <w:r w:rsidR="00526236">
        <w:rPr>
          <w:sz w:val="24"/>
          <w:szCs w:val="24"/>
        </w:rPr>
        <w:t>y</w:t>
      </w:r>
      <w:r w:rsidR="00526236" w:rsidRPr="00526236">
        <w:rPr>
          <w:sz w:val="24"/>
          <w:szCs w:val="24"/>
        </w:rPr>
        <w:t xml:space="preserve"> incorporating live interviewing features into the job portal, employers will be able to conduct virtual, on-demand interviews with candidates. In order to facilitate remote interviews and remove geographic restrictions, this may include features like video conferencing, chat capabilities, screen sharing, and recording options.</w:t>
      </w:r>
      <w:r w:rsidR="006811C0">
        <w:rPr>
          <w:sz w:val="24"/>
          <w:szCs w:val="24"/>
        </w:rPr>
        <w:fldChar w:fldCharType="begin"/>
      </w:r>
      <w:r w:rsidR="00E827B5">
        <w:rPr>
          <w:sz w:val="24"/>
          <w:szCs w:val="24"/>
        </w:rPr>
        <w:instrText xml:space="preserve"> ADDIN ZOTERO_ITEM CSL_CITATION {"citationID":"PHh5C3Rd","properties":{"formattedCitation":"[16]","plainCitation":"[16]","noteIndex":0},"citationItems":[{"id":18,"uris":["http://zotero.org/users/local/mSPpwT2z/items/EBTT4SWL"],"itemData":{"id":18,"type":"webpage","abstract":"A Live interview is like a traditional person-to-person interview. The interview is scheduled for a time when you and a person from the company you are applying to can talk in real-time.\n \nYour em...","container-title":"HireVue Candidate Help Center","language":"en-US","title":"What is a Live Interview?","URL":"https://hirevuesupport.zendesk.com/hc/en-us/articles/360028139332-What-is-a-Live-Interview-","accessed":{"date-parts":[["2023",5,26]]},"issued":{"date-parts":[["2022",3,14]]}}}],"schema":"https://github.com/citation-style-language/schema/raw/master/csl-citation.json"} </w:instrText>
      </w:r>
      <w:r w:rsidR="006811C0">
        <w:rPr>
          <w:sz w:val="24"/>
          <w:szCs w:val="24"/>
        </w:rPr>
        <w:fldChar w:fldCharType="separate"/>
      </w:r>
      <w:r w:rsidR="00E827B5" w:rsidRPr="00E827B5">
        <w:rPr>
          <w:sz w:val="24"/>
        </w:rPr>
        <w:t>[16]</w:t>
      </w:r>
      <w:r w:rsidR="006811C0">
        <w:rPr>
          <w:sz w:val="24"/>
          <w:szCs w:val="24"/>
        </w:rPr>
        <w:fldChar w:fldCharType="end"/>
      </w:r>
    </w:p>
    <w:p w:rsidR="002E5AF7" w:rsidRDefault="002E5AF7" w:rsidP="002E5AF7">
      <w:pPr>
        <w:pStyle w:val="BodyText"/>
      </w:pPr>
      <w:bookmarkStart w:id="113" w:name="_Toc136216305"/>
    </w:p>
    <w:p w:rsidR="006E3B5D" w:rsidRDefault="00E22309" w:rsidP="002E5AF7">
      <w:pPr>
        <w:pStyle w:val="Heading3"/>
        <w:spacing w:line="276" w:lineRule="auto"/>
        <w:ind w:left="0" w:firstLine="0"/>
      </w:pPr>
      <w:r>
        <w:t xml:space="preserve">7.2.2. </w:t>
      </w:r>
      <w:r w:rsidR="006E3B5D">
        <w:t>Enhanced Search and Filtering:</w:t>
      </w:r>
      <w:bookmarkEnd w:id="113"/>
    </w:p>
    <w:p w:rsidR="00893EB9" w:rsidRDefault="006E3B5D" w:rsidP="002E5AF7">
      <w:pPr>
        <w:pStyle w:val="BodyText"/>
        <w:spacing w:before="220" w:line="276" w:lineRule="auto"/>
        <w:jc w:val="both"/>
      </w:pPr>
      <w:r>
        <w:t>Users will be able to focus their job searches based on details like location, salary range, job type, experience level, and more by using advanced search and filtering options.</w:t>
      </w:r>
    </w:p>
    <w:p w:rsidR="002E5AF7" w:rsidRPr="002E5AF7" w:rsidRDefault="002E5AF7" w:rsidP="002E5AF7">
      <w:pPr>
        <w:pStyle w:val="BodyText"/>
        <w:spacing w:before="220" w:line="276" w:lineRule="auto"/>
        <w:jc w:val="both"/>
        <w:rPr>
          <w:sz w:val="10"/>
        </w:rPr>
      </w:pPr>
    </w:p>
    <w:p w:rsidR="006E3B5D" w:rsidRDefault="00893EB9" w:rsidP="002E5AF7">
      <w:pPr>
        <w:pStyle w:val="Heading3"/>
        <w:spacing w:line="276" w:lineRule="auto"/>
        <w:ind w:left="0" w:firstLine="0"/>
      </w:pPr>
      <w:bookmarkStart w:id="114" w:name="_Toc136216306"/>
      <w:r>
        <w:t xml:space="preserve">7.2.3. </w:t>
      </w:r>
      <w:r w:rsidR="006E3B5D">
        <w:t>Personalized Recommendations:</w:t>
      </w:r>
      <w:bookmarkEnd w:id="114"/>
      <w:r w:rsidR="006E3B5D">
        <w:t xml:space="preserve"> </w:t>
      </w:r>
    </w:p>
    <w:p w:rsidR="006E3B5D" w:rsidRDefault="006E3B5D" w:rsidP="00847F16">
      <w:pPr>
        <w:pStyle w:val="BodyText"/>
        <w:spacing w:before="240" w:line="276" w:lineRule="auto"/>
        <w:jc w:val="both"/>
      </w:pPr>
      <w:r>
        <w:t>Creating algorithms to offer users personalized job suggestions based on their abilities, backgrounds, and preferences. This could enhance the process of matching jobs and boost user satisfaction.</w:t>
      </w:r>
      <w:r w:rsidR="006811C0">
        <w:fldChar w:fldCharType="begin"/>
      </w:r>
      <w:r w:rsidR="00E827B5">
        <w:instrText xml:space="preserve"> ADDIN ZOTERO_ITEM CSL_CITATION {"citationID":"pwmrXXGv","properties":{"formattedCitation":"[17]","plainCitation":"[17]","noteIndex":0},"citationItems":[{"id":20,"uris":["http://zotero.org/users/local/mSPpwT2z/items/BELE3YT2"],"itemData":{"id":20,"type":"webpage","abstract":"How can deep learning recommender systems let you make the right product recommendations for higher shopper satisfaction, conversion, and loyalty?","container-title":"Algolia Blog","language":"en","title":"What are personalized recommendations? | Algolia","title-short":"What are personalized recommendations?","URL":"https://algolia.com/blog/ux/what-are-personalized-recommendations-and-how-can-they-boost-engagement-and-conversion/","accessed":{"date-parts":[["2023",5,26]]}}}],"schema":"https://github.com/citation-style-language/schema/raw/master/csl-citation.json"} </w:instrText>
      </w:r>
      <w:r w:rsidR="006811C0">
        <w:fldChar w:fldCharType="separate"/>
      </w:r>
      <w:r w:rsidR="00E827B5" w:rsidRPr="00E827B5">
        <w:t>[17]</w:t>
      </w:r>
      <w:r w:rsidR="006811C0">
        <w:fldChar w:fldCharType="end"/>
      </w:r>
      <w:r w:rsidR="007E4F77">
        <w:br/>
      </w:r>
    </w:p>
    <w:p w:rsidR="006E3B5D" w:rsidRDefault="000C376A" w:rsidP="002E5AF7">
      <w:pPr>
        <w:pStyle w:val="Heading3"/>
        <w:spacing w:line="276" w:lineRule="auto"/>
        <w:ind w:left="0" w:firstLine="0"/>
      </w:pPr>
      <w:bookmarkStart w:id="115" w:name="_Toc136216307"/>
      <w:r>
        <w:t xml:space="preserve">7.2.4. </w:t>
      </w:r>
      <w:r w:rsidR="006E3B5D">
        <w:t>Mobile Application:</w:t>
      </w:r>
      <w:bookmarkEnd w:id="115"/>
      <w:r w:rsidR="006E3B5D">
        <w:t xml:space="preserve"> </w:t>
      </w:r>
    </w:p>
    <w:p w:rsidR="006E3B5D" w:rsidRDefault="006E3B5D" w:rsidP="00847F16">
      <w:pPr>
        <w:pStyle w:val="BodyText"/>
        <w:spacing w:before="220" w:line="276" w:lineRule="auto"/>
        <w:jc w:val="both"/>
      </w:pPr>
      <w:r>
        <w:t>To give mobile users a seamless and user-friendly experience, a mobile application is being created for the job portal. Features like job alerts, mobile application submission, and simple access to user profiles can be part of this.</w:t>
      </w:r>
    </w:p>
    <w:p w:rsidR="006E3B5D" w:rsidRDefault="006E3B5D" w:rsidP="006E3B5D">
      <w:pPr>
        <w:pStyle w:val="BodyText"/>
        <w:spacing w:before="220"/>
      </w:pPr>
    </w:p>
    <w:p w:rsidR="006E3B5D" w:rsidRDefault="006E3B5D" w:rsidP="006E3B5D">
      <w:pPr>
        <w:pStyle w:val="BodyText"/>
        <w:spacing w:before="220"/>
      </w:pPr>
    </w:p>
    <w:p w:rsidR="00C00A37" w:rsidRDefault="00C00A37" w:rsidP="006E3B5D">
      <w:pPr>
        <w:pStyle w:val="BodyText"/>
        <w:spacing w:before="220"/>
      </w:pPr>
    </w:p>
    <w:p w:rsidR="00A34A06" w:rsidRDefault="00A34A06">
      <w:pPr>
        <w:rPr>
          <w:sz w:val="24"/>
        </w:rPr>
      </w:pPr>
    </w:p>
    <w:p w:rsidR="00592893" w:rsidRDefault="00592893">
      <w:pPr>
        <w:rPr>
          <w:sz w:val="24"/>
        </w:rPr>
      </w:pPr>
    </w:p>
    <w:p w:rsidR="00592893" w:rsidRDefault="00592893">
      <w:pPr>
        <w:rPr>
          <w:sz w:val="24"/>
        </w:rPr>
        <w:sectPr w:rsidR="00592893">
          <w:pgSz w:w="11900" w:h="16840"/>
          <w:pgMar w:top="1360" w:right="1120" w:bottom="440" w:left="1340" w:header="0" w:footer="245" w:gutter="0"/>
          <w:cols w:space="720"/>
        </w:sectPr>
      </w:pPr>
    </w:p>
    <w:p w:rsidR="00A34A06" w:rsidRDefault="00DA3A25" w:rsidP="003A0522">
      <w:pPr>
        <w:pStyle w:val="Heading1"/>
        <w:ind w:left="0"/>
      </w:pPr>
      <w:bookmarkStart w:id="116" w:name="_Toc136216308"/>
      <w:r>
        <w:lastRenderedPageBreak/>
        <w:t>References</w:t>
      </w:r>
      <w:bookmarkEnd w:id="116"/>
    </w:p>
    <w:p w:rsidR="00A34A06" w:rsidRPr="00E827B5" w:rsidRDefault="00A34A06" w:rsidP="00E827B5">
      <w:pPr>
        <w:spacing w:line="276" w:lineRule="auto"/>
        <w:rPr>
          <w:sz w:val="24"/>
          <w:szCs w:val="24"/>
        </w:rPr>
      </w:pPr>
    </w:p>
    <w:p w:rsidR="00E827B5" w:rsidRPr="00AC0037" w:rsidRDefault="00694640" w:rsidP="006528D9">
      <w:pPr>
        <w:pStyle w:val="Bibliography"/>
        <w:tabs>
          <w:tab w:val="clear" w:pos="384"/>
          <w:tab w:val="left" w:pos="540"/>
        </w:tabs>
        <w:spacing w:line="276" w:lineRule="auto"/>
        <w:ind w:left="540" w:hanging="540"/>
        <w:rPr>
          <w:sz w:val="24"/>
          <w:szCs w:val="24"/>
        </w:rPr>
      </w:pPr>
      <w:r w:rsidRPr="00AC0037">
        <w:rPr>
          <w:sz w:val="24"/>
          <w:szCs w:val="24"/>
        </w:rPr>
        <w:fldChar w:fldCharType="begin"/>
      </w:r>
      <w:r w:rsidRPr="00AC0037">
        <w:rPr>
          <w:sz w:val="24"/>
          <w:szCs w:val="24"/>
        </w:rPr>
        <w:instrText xml:space="preserve"> ADDIN ZOTERO_BIBL {"uncited":[],"omitted":[],"custom":[]} CSL_BIBLIOGRAPHY </w:instrText>
      </w:r>
      <w:r w:rsidRPr="00AC0037">
        <w:rPr>
          <w:sz w:val="24"/>
          <w:szCs w:val="24"/>
        </w:rPr>
        <w:fldChar w:fldCharType="separate"/>
      </w:r>
      <w:r w:rsidR="00E827B5" w:rsidRPr="00AC0037">
        <w:rPr>
          <w:sz w:val="24"/>
          <w:szCs w:val="24"/>
        </w:rPr>
        <w:t>[1]</w:t>
      </w:r>
      <w:r w:rsidR="00E827B5" w:rsidRPr="00AC0037">
        <w:rPr>
          <w:sz w:val="24"/>
          <w:szCs w:val="24"/>
        </w:rPr>
        <w:tab/>
        <w:t>“HTML Tutorial.” https://www.w3schools.com/html/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2]</w:t>
      </w:r>
      <w:r w:rsidRPr="00AC0037">
        <w:rPr>
          <w:sz w:val="24"/>
          <w:szCs w:val="24"/>
        </w:rPr>
        <w:tab/>
        <w:t>“CSS Tutorial.” https://www.w3schools.com/css/default.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3]</w:t>
      </w:r>
      <w:r w:rsidRPr="00AC0037">
        <w:rPr>
          <w:sz w:val="24"/>
          <w:szCs w:val="24"/>
        </w:rPr>
        <w:tab/>
        <w:t>“JavaScript Tutorial.” https://www.w3schools.com/js/default.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4]</w:t>
      </w:r>
      <w:r w:rsidRPr="00AC0037">
        <w:rPr>
          <w:sz w:val="24"/>
          <w:szCs w:val="24"/>
        </w:rPr>
        <w:tab/>
        <w:t>“W3Schools Free Online Web Tutorials.” https://www.w3schools.com/bootstrap/bootstrap_ver.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5]</w:t>
      </w:r>
      <w:r w:rsidRPr="00AC0037">
        <w:rPr>
          <w:sz w:val="24"/>
          <w:szCs w:val="24"/>
        </w:rPr>
        <w:tab/>
        <w:t>“PHP Tutorial.” https://www.w3schools.com/php/default.asp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6]</w:t>
      </w:r>
      <w:r w:rsidRPr="00AC0037">
        <w:rPr>
          <w:sz w:val="24"/>
          <w:szCs w:val="24"/>
        </w:rPr>
        <w:tab/>
        <w:t>“MySQL.” https://www.mysql.com/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7]</w:t>
      </w:r>
      <w:r w:rsidRPr="00AC0037">
        <w:rPr>
          <w:sz w:val="24"/>
          <w:szCs w:val="24"/>
        </w:rPr>
        <w:tab/>
        <w:t>“XAMPP Installers and Downloads for Apache Friends.” https://www.apachefriends.org/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8]</w:t>
      </w:r>
      <w:r w:rsidRPr="00AC0037">
        <w:rPr>
          <w:sz w:val="24"/>
          <w:szCs w:val="24"/>
        </w:rPr>
        <w:tab/>
        <w:t>“What Is Apache? What Is a Web Server?” https://www.wpbeginner.com/glossary/apache/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9]</w:t>
      </w:r>
      <w:r w:rsidRPr="00AC0037">
        <w:rPr>
          <w:sz w:val="24"/>
          <w:szCs w:val="24"/>
        </w:rPr>
        <w:tab/>
        <w:t>“What Is GitHub? | Definition from TechTarget.” https://www.techtarget.com/searchitoperations/definition/GitHub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0]</w:t>
      </w:r>
      <w:r w:rsidRPr="00AC0037">
        <w:rPr>
          <w:sz w:val="24"/>
          <w:szCs w:val="24"/>
        </w:rPr>
        <w:tab/>
        <w:t xml:space="preserve">“Free Web Hosting - Host a Website for Free with Cpanel, PHP,” </w:t>
      </w:r>
      <w:r w:rsidRPr="00AC0037">
        <w:rPr>
          <w:i/>
          <w:iCs/>
          <w:sz w:val="24"/>
          <w:szCs w:val="24"/>
        </w:rPr>
        <w:t>Free Web Hosting</w:t>
      </w:r>
      <w:r w:rsidRPr="00AC0037">
        <w:rPr>
          <w:sz w:val="24"/>
          <w:szCs w:val="24"/>
        </w:rPr>
        <w:t>. https://www.000webhost.com/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1]</w:t>
      </w:r>
      <w:r w:rsidRPr="00AC0037">
        <w:rPr>
          <w:sz w:val="24"/>
          <w:szCs w:val="24"/>
        </w:rPr>
        <w:tab/>
        <w:t xml:space="preserve">“What is User Interface (UI) Design?,” </w:t>
      </w:r>
      <w:r w:rsidRPr="00AC0037">
        <w:rPr>
          <w:i/>
          <w:iCs/>
          <w:sz w:val="24"/>
          <w:szCs w:val="24"/>
        </w:rPr>
        <w:t>The Interaction Design Foundation</w:t>
      </w:r>
      <w:r w:rsidRPr="00AC0037">
        <w:rPr>
          <w:sz w:val="24"/>
          <w:szCs w:val="24"/>
        </w:rPr>
        <w:t>. https://www.interaction-design.org/literature/topics/ui-design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2]</w:t>
      </w:r>
      <w:r w:rsidRPr="00AC0037">
        <w:rPr>
          <w:sz w:val="24"/>
          <w:szCs w:val="24"/>
        </w:rPr>
        <w:tab/>
        <w:t>“Computer Network | Application Layer - javatpoint.” https://www.javatpoint.com/computer-network-application-layer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3]</w:t>
      </w:r>
      <w:r w:rsidRPr="00AC0037">
        <w:rPr>
          <w:sz w:val="24"/>
          <w:szCs w:val="24"/>
        </w:rPr>
        <w:tab/>
        <w:t>“The database layer | Solutions Architect’s Handbook.” https://subscription.packtpub.com/book/programming/9781838645649/6/ch06lvl1sec22/the-database-layer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4]</w:t>
      </w:r>
      <w:r w:rsidRPr="00AC0037">
        <w:rPr>
          <w:sz w:val="24"/>
          <w:szCs w:val="24"/>
        </w:rPr>
        <w:tab/>
        <w:t>“403 Forbidden.” https://cis.msjc.edu/IA/DatabaseLayer/ (accessed May 29,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5]</w:t>
      </w:r>
      <w:r w:rsidRPr="00AC0037">
        <w:rPr>
          <w:sz w:val="24"/>
          <w:szCs w:val="24"/>
        </w:rPr>
        <w:tab/>
        <w:t xml:space="preserve"> phpMyAdmin contributors, “phpMyAdmin,” </w:t>
      </w:r>
      <w:r w:rsidRPr="00AC0037">
        <w:rPr>
          <w:i/>
          <w:iCs/>
          <w:sz w:val="24"/>
          <w:szCs w:val="24"/>
        </w:rPr>
        <w:t>phpMyAdmin</w:t>
      </w:r>
      <w:r w:rsidRPr="00AC0037">
        <w:rPr>
          <w:sz w:val="24"/>
          <w:szCs w:val="24"/>
        </w:rPr>
        <w:t>. https://www.phpmyadmin.net/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s>
        <w:spacing w:line="276" w:lineRule="auto"/>
        <w:ind w:left="540" w:hanging="540"/>
        <w:rPr>
          <w:sz w:val="24"/>
          <w:szCs w:val="24"/>
        </w:rPr>
      </w:pPr>
      <w:r w:rsidRPr="00AC0037">
        <w:rPr>
          <w:sz w:val="24"/>
          <w:szCs w:val="24"/>
        </w:rPr>
        <w:t>[16]</w:t>
      </w:r>
      <w:r w:rsidRPr="00AC0037">
        <w:rPr>
          <w:sz w:val="24"/>
          <w:szCs w:val="24"/>
        </w:rPr>
        <w:tab/>
        <w:t xml:space="preserve">“What is a Live Interview?,” </w:t>
      </w:r>
      <w:r w:rsidRPr="00AC0037">
        <w:rPr>
          <w:i/>
          <w:iCs/>
          <w:sz w:val="24"/>
          <w:szCs w:val="24"/>
        </w:rPr>
        <w:t>HireVue Candidate Help Center</w:t>
      </w:r>
      <w:r w:rsidRPr="00AC0037">
        <w:rPr>
          <w:sz w:val="24"/>
          <w:szCs w:val="24"/>
        </w:rPr>
        <w:t>, Mar. 14, 2022. https://hirevuesupport.zendesk.com/hc/en-us/articles/360028139332-What-is-a-Live-Interview- (accessed May 26, 2023).</w:t>
      </w:r>
    </w:p>
    <w:p w:rsidR="00AC0037" w:rsidRDefault="00AC0037" w:rsidP="006528D9">
      <w:pPr>
        <w:pStyle w:val="Bibliography"/>
        <w:tabs>
          <w:tab w:val="clear" w:pos="384"/>
          <w:tab w:val="left" w:pos="540"/>
        </w:tabs>
        <w:spacing w:line="276" w:lineRule="auto"/>
        <w:ind w:left="540" w:hanging="540"/>
        <w:rPr>
          <w:sz w:val="24"/>
          <w:szCs w:val="24"/>
        </w:rPr>
      </w:pPr>
    </w:p>
    <w:p w:rsidR="00E827B5" w:rsidRPr="00AC0037" w:rsidRDefault="00E827B5" w:rsidP="006528D9">
      <w:pPr>
        <w:pStyle w:val="Bibliography"/>
        <w:tabs>
          <w:tab w:val="clear" w:pos="384"/>
          <w:tab w:val="left" w:pos="540"/>
          <w:tab w:val="left" w:pos="630"/>
        </w:tabs>
        <w:spacing w:line="276" w:lineRule="auto"/>
        <w:ind w:left="540" w:hanging="540"/>
        <w:rPr>
          <w:sz w:val="24"/>
          <w:szCs w:val="24"/>
        </w:rPr>
      </w:pPr>
      <w:r w:rsidRPr="00AC0037">
        <w:rPr>
          <w:sz w:val="24"/>
          <w:szCs w:val="24"/>
        </w:rPr>
        <w:lastRenderedPageBreak/>
        <w:t>[17]</w:t>
      </w:r>
      <w:r w:rsidRPr="00AC0037">
        <w:rPr>
          <w:sz w:val="24"/>
          <w:szCs w:val="24"/>
        </w:rPr>
        <w:tab/>
        <w:t xml:space="preserve">“What are personalized recommendations? | Algolia,” </w:t>
      </w:r>
      <w:r w:rsidRPr="00AC0037">
        <w:rPr>
          <w:i/>
          <w:iCs/>
          <w:sz w:val="24"/>
          <w:szCs w:val="24"/>
        </w:rPr>
        <w:t>Algolia Blog</w:t>
      </w:r>
      <w:r w:rsidRPr="00AC0037">
        <w:rPr>
          <w:sz w:val="24"/>
          <w:szCs w:val="24"/>
        </w:rPr>
        <w:t>. https://algolia.com/blog/ux/what-are-personalized-recommendations-and-how-can-they-boost-engagement-and-conversion/ (accessed May 26, 2023).</w:t>
      </w:r>
    </w:p>
    <w:p w:rsidR="00A34A06" w:rsidRDefault="00694640" w:rsidP="00AC0037">
      <w:pPr>
        <w:spacing w:before="240" w:line="276" w:lineRule="auto"/>
        <w:jc w:val="both"/>
        <w:rPr>
          <w:sz w:val="24"/>
        </w:rPr>
        <w:sectPr w:rsidR="00A34A06">
          <w:pgSz w:w="11900" w:h="16840"/>
          <w:pgMar w:top="1580" w:right="1120" w:bottom="440" w:left="1340" w:header="0" w:footer="245" w:gutter="0"/>
          <w:cols w:space="720"/>
        </w:sectPr>
      </w:pPr>
      <w:r w:rsidRPr="00AC0037">
        <w:rPr>
          <w:sz w:val="24"/>
          <w:szCs w:val="24"/>
        </w:rPr>
        <w:fldChar w:fldCharType="end"/>
      </w:r>
    </w:p>
    <w:p w:rsidR="006D45D8" w:rsidRDefault="006D45D8" w:rsidP="006D45D8">
      <w:pPr>
        <w:pStyle w:val="Heading1"/>
        <w:jc w:val="both"/>
      </w:pPr>
      <w:bookmarkStart w:id="117" w:name="_Toc136216309"/>
      <w:r>
        <w:lastRenderedPageBreak/>
        <w:t>Appendix</w:t>
      </w:r>
      <w:r>
        <w:rPr>
          <w:spacing w:val="-4"/>
        </w:rPr>
        <w:t xml:space="preserve"> </w:t>
      </w:r>
      <w:r w:rsidR="008011B7">
        <w:t>A</w:t>
      </w:r>
      <w:r>
        <w:rPr>
          <w:spacing w:val="1"/>
        </w:rPr>
        <w:t xml:space="preserve"> </w:t>
      </w:r>
      <w:r>
        <w:t>–</w:t>
      </w:r>
      <w:r>
        <w:rPr>
          <w:spacing w:val="-1"/>
        </w:rPr>
        <w:t xml:space="preserve"> </w:t>
      </w:r>
      <w:r>
        <w:t>Installation</w:t>
      </w:r>
      <w:r>
        <w:rPr>
          <w:spacing w:val="-3"/>
        </w:rPr>
        <w:t xml:space="preserve"> </w:t>
      </w:r>
      <w:r>
        <w:t>and</w:t>
      </w:r>
      <w:r>
        <w:rPr>
          <w:spacing w:val="-1"/>
        </w:rPr>
        <w:t xml:space="preserve"> </w:t>
      </w:r>
      <w:r>
        <w:t>Setup</w:t>
      </w:r>
      <w:bookmarkEnd w:id="117"/>
    </w:p>
    <w:p w:rsidR="006D45D8" w:rsidRDefault="006D45D8" w:rsidP="006D45D8">
      <w:pPr>
        <w:pStyle w:val="BodyText"/>
        <w:spacing w:before="4"/>
        <w:rPr>
          <w:b/>
          <w:sz w:val="63"/>
        </w:rPr>
      </w:pPr>
    </w:p>
    <w:p w:rsidR="00FB597D" w:rsidRPr="00FB597D" w:rsidRDefault="00FB597D" w:rsidP="00FB597D">
      <w:pPr>
        <w:rPr>
          <w:sz w:val="24"/>
        </w:rPr>
      </w:pPr>
      <w:r>
        <w:rPr>
          <w:sz w:val="24"/>
        </w:rPr>
        <w:t>This is a brief installation and setup guide for running the project for yourself.</w:t>
      </w:r>
    </w:p>
    <w:p w:rsidR="00FB597D" w:rsidRDefault="00FB597D" w:rsidP="00FB597D"/>
    <w:p w:rsidR="006D45D8" w:rsidRDefault="006D45D8" w:rsidP="006D45D8">
      <w:pPr>
        <w:pStyle w:val="ListParagraph"/>
        <w:numPr>
          <w:ilvl w:val="0"/>
          <w:numId w:val="2"/>
        </w:numPr>
        <w:tabs>
          <w:tab w:val="left" w:pos="381"/>
        </w:tabs>
        <w:jc w:val="both"/>
        <w:rPr>
          <w:b/>
          <w:sz w:val="28"/>
        </w:rPr>
      </w:pPr>
      <w:r>
        <w:rPr>
          <w:b/>
          <w:sz w:val="28"/>
        </w:rPr>
        <w:t>Install</w:t>
      </w:r>
      <w:r>
        <w:rPr>
          <w:b/>
          <w:spacing w:val="-3"/>
          <w:sz w:val="28"/>
        </w:rPr>
        <w:t xml:space="preserve"> </w:t>
      </w:r>
      <w:proofErr w:type="spellStart"/>
      <w:r>
        <w:rPr>
          <w:b/>
          <w:sz w:val="28"/>
        </w:rPr>
        <w:t>Xampp</w:t>
      </w:r>
      <w:proofErr w:type="spellEnd"/>
    </w:p>
    <w:p w:rsidR="00694640" w:rsidRDefault="00694640" w:rsidP="00694640">
      <w:pPr>
        <w:pStyle w:val="BodyText"/>
        <w:spacing w:before="5" w:line="276" w:lineRule="auto"/>
        <w:ind w:left="720"/>
        <w:rPr>
          <w:color w:val="333333"/>
        </w:rPr>
      </w:pPr>
    </w:p>
    <w:p w:rsidR="006D45D8" w:rsidRPr="00450C7D" w:rsidRDefault="006D45D8" w:rsidP="00BE7F2F">
      <w:pPr>
        <w:pStyle w:val="BodyText"/>
        <w:numPr>
          <w:ilvl w:val="0"/>
          <w:numId w:val="30"/>
        </w:numPr>
        <w:spacing w:before="5" w:line="276" w:lineRule="auto"/>
        <w:jc w:val="both"/>
        <w:rPr>
          <w:color w:val="000000" w:themeColor="text1"/>
        </w:rPr>
      </w:pPr>
      <w:r w:rsidRPr="00450C7D">
        <w:rPr>
          <w:color w:val="000000" w:themeColor="text1"/>
        </w:rPr>
        <w:t>Download and Install XAMPP: Visit the Apache Friends website (https://www.apachefriends.org/) and download the appropriate version of XAMPP for your operating system. Follow the installation instructions provided by XAMPP to complete the installation process.</w:t>
      </w:r>
    </w:p>
    <w:p w:rsidR="006D45D8" w:rsidRPr="00450C7D" w:rsidRDefault="006D45D8" w:rsidP="00D93980">
      <w:pPr>
        <w:pStyle w:val="BodyText"/>
        <w:spacing w:before="5" w:line="276" w:lineRule="auto"/>
        <w:ind w:left="100"/>
        <w:jc w:val="both"/>
        <w:rPr>
          <w:color w:val="000000" w:themeColor="text1"/>
        </w:rPr>
      </w:pPr>
    </w:p>
    <w:p w:rsidR="006D45D8" w:rsidRPr="00450C7D" w:rsidRDefault="006D45D8" w:rsidP="00BE7F2F">
      <w:pPr>
        <w:pStyle w:val="BodyText"/>
        <w:numPr>
          <w:ilvl w:val="0"/>
          <w:numId w:val="30"/>
        </w:numPr>
        <w:spacing w:before="5" w:line="276" w:lineRule="auto"/>
        <w:jc w:val="both"/>
        <w:rPr>
          <w:color w:val="000000" w:themeColor="text1"/>
        </w:rPr>
      </w:pPr>
      <w:r w:rsidRPr="00450C7D">
        <w:rPr>
          <w:color w:val="000000" w:themeColor="text1"/>
        </w:rPr>
        <w:t>Start XAMPP: Once the installation is complete, start the XAMPP control panel. You will typically find it in the installation directory or in your Start menu.</w:t>
      </w:r>
    </w:p>
    <w:p w:rsidR="006D45D8" w:rsidRPr="00450C7D" w:rsidRDefault="006D45D8" w:rsidP="00D93980">
      <w:pPr>
        <w:pStyle w:val="BodyText"/>
        <w:spacing w:before="5" w:line="276" w:lineRule="auto"/>
        <w:ind w:left="100"/>
        <w:jc w:val="both"/>
        <w:rPr>
          <w:color w:val="000000" w:themeColor="text1"/>
        </w:rPr>
      </w:pPr>
    </w:p>
    <w:p w:rsidR="006D45D8" w:rsidRPr="00450C7D" w:rsidRDefault="006D45D8" w:rsidP="00BE7F2F">
      <w:pPr>
        <w:pStyle w:val="BodyText"/>
        <w:numPr>
          <w:ilvl w:val="0"/>
          <w:numId w:val="30"/>
        </w:numPr>
        <w:spacing w:before="5" w:line="276" w:lineRule="auto"/>
        <w:jc w:val="both"/>
        <w:rPr>
          <w:color w:val="000000" w:themeColor="text1"/>
        </w:rPr>
      </w:pPr>
      <w:r w:rsidRPr="00450C7D">
        <w:rPr>
          <w:color w:val="000000" w:themeColor="text1"/>
        </w:rPr>
        <w:t>Start Apache and MySQL: In the XAMPP control panel, click the "Start" button next to Apache and MySQL modules. This will start the Apache web server and the MySQL database server</w:t>
      </w:r>
    </w:p>
    <w:p w:rsidR="006D45D8" w:rsidRDefault="006D45D8" w:rsidP="006D45D8">
      <w:pPr>
        <w:pStyle w:val="BodyText"/>
        <w:spacing w:before="5"/>
        <w:rPr>
          <w:sz w:val="31"/>
        </w:rPr>
      </w:pPr>
    </w:p>
    <w:p w:rsidR="006D45D8" w:rsidRDefault="006D45D8" w:rsidP="00D17ACE">
      <w:pPr>
        <w:pStyle w:val="ListParagraph"/>
        <w:numPr>
          <w:ilvl w:val="0"/>
          <w:numId w:val="2"/>
        </w:numPr>
        <w:tabs>
          <w:tab w:val="left" w:pos="381"/>
        </w:tabs>
        <w:spacing w:line="276" w:lineRule="auto"/>
        <w:jc w:val="both"/>
        <w:rPr>
          <w:b/>
          <w:sz w:val="28"/>
        </w:rPr>
      </w:pPr>
      <w:r>
        <w:rPr>
          <w:b/>
          <w:sz w:val="28"/>
        </w:rPr>
        <w:t>Database Setup</w:t>
      </w:r>
    </w:p>
    <w:p w:rsidR="006D45D8" w:rsidRDefault="006D45D8" w:rsidP="00BE7F2F">
      <w:pPr>
        <w:pStyle w:val="BodyText"/>
        <w:numPr>
          <w:ilvl w:val="0"/>
          <w:numId w:val="29"/>
        </w:numPr>
        <w:spacing w:before="159" w:line="276" w:lineRule="auto"/>
        <w:ind w:right="316"/>
        <w:jc w:val="both"/>
      </w:pPr>
      <w:r w:rsidRPr="00E420B6">
        <w:t xml:space="preserve">Open a web browser and visit http://localhost/phpmyadmin to access </w:t>
      </w:r>
      <w:proofErr w:type="spellStart"/>
      <w:r w:rsidRPr="00E420B6">
        <w:t>phpMyAdmin</w:t>
      </w:r>
      <w:proofErr w:type="spellEnd"/>
      <w:r w:rsidRPr="00E420B6">
        <w:t>, the MySQL database administration tool provided by XAMPP. Click on "New" to create a new database for the Job Portal project. Provide a name for the database and click "Create"</w:t>
      </w:r>
      <w:r>
        <w:t>.</w:t>
      </w:r>
    </w:p>
    <w:p w:rsidR="006D45D8" w:rsidRDefault="006D45D8" w:rsidP="00BE7F2F">
      <w:pPr>
        <w:pStyle w:val="BodyText"/>
        <w:numPr>
          <w:ilvl w:val="0"/>
          <w:numId w:val="29"/>
        </w:numPr>
        <w:spacing w:before="159" w:line="276" w:lineRule="auto"/>
        <w:ind w:right="316"/>
        <w:jc w:val="both"/>
      </w:pPr>
      <w:r w:rsidRPr="00AD59AF">
        <w:t xml:space="preserve">Configure the database connection: Open the </w:t>
      </w:r>
      <w:proofErr w:type="spellStart"/>
      <w:r w:rsidRPr="00AD59AF">
        <w:t>db.php</w:t>
      </w:r>
      <w:proofErr w:type="spellEnd"/>
      <w:r w:rsidRPr="00AD59AF">
        <w:t xml:space="preserve"> file located in the includes directory of the cloned project. Modify the database connection details such as hostname, username, password, and database name according to your XAMPP configuration. Save the changes.</w:t>
      </w:r>
    </w:p>
    <w:p w:rsidR="006D45D8" w:rsidRPr="00D17ACE" w:rsidRDefault="006D45D8" w:rsidP="00D17ACE">
      <w:pPr>
        <w:pStyle w:val="BodyText"/>
        <w:spacing w:before="159" w:line="360" w:lineRule="auto"/>
        <w:ind w:right="316"/>
        <w:rPr>
          <w:sz w:val="10"/>
        </w:rPr>
      </w:pPr>
    </w:p>
    <w:p w:rsidR="006D45D8" w:rsidRDefault="006D45D8" w:rsidP="00D17ACE">
      <w:pPr>
        <w:pStyle w:val="BodyText"/>
        <w:numPr>
          <w:ilvl w:val="0"/>
          <w:numId w:val="2"/>
        </w:numPr>
        <w:spacing w:before="159" w:line="276" w:lineRule="auto"/>
        <w:ind w:right="316"/>
        <w:jc w:val="both"/>
        <w:rPr>
          <w:b/>
          <w:sz w:val="28"/>
        </w:rPr>
      </w:pPr>
      <w:r>
        <w:rPr>
          <w:b/>
          <w:sz w:val="28"/>
        </w:rPr>
        <w:t>Adding Files and Running on Local Host</w:t>
      </w:r>
    </w:p>
    <w:p w:rsidR="006D45D8" w:rsidRDefault="006D45D8" w:rsidP="00BE7F2F">
      <w:pPr>
        <w:pStyle w:val="BodyText"/>
        <w:numPr>
          <w:ilvl w:val="0"/>
          <w:numId w:val="28"/>
        </w:numPr>
        <w:spacing w:before="160" w:line="276" w:lineRule="auto"/>
        <w:ind w:right="1607"/>
        <w:jc w:val="both"/>
      </w:pPr>
      <w:r>
        <w:t xml:space="preserve">After </w:t>
      </w:r>
      <w:r w:rsidR="00D17ACE">
        <w:t>it</w:t>
      </w:r>
      <w:r>
        <w:t xml:space="preserve">, Move the project: Move the entire files into the </w:t>
      </w:r>
      <w:proofErr w:type="spellStart"/>
      <w:r>
        <w:t>htdocs</w:t>
      </w:r>
      <w:proofErr w:type="spellEnd"/>
      <w:r>
        <w:t xml:space="preserve"> directory of your XAMPP installation</w:t>
      </w:r>
    </w:p>
    <w:p w:rsidR="006D45D8" w:rsidRPr="00D93980" w:rsidRDefault="006D45D8" w:rsidP="006D45D8">
      <w:pPr>
        <w:pStyle w:val="BodyText"/>
        <w:spacing w:before="90"/>
        <w:ind w:left="100"/>
        <w:rPr>
          <w:sz w:val="20"/>
        </w:rPr>
      </w:pPr>
    </w:p>
    <w:p w:rsidR="006D45D8" w:rsidRDefault="006D45D8" w:rsidP="00D17ACE">
      <w:pPr>
        <w:pStyle w:val="ListParagraph"/>
        <w:numPr>
          <w:ilvl w:val="0"/>
          <w:numId w:val="2"/>
        </w:numPr>
        <w:tabs>
          <w:tab w:val="left" w:pos="381"/>
        </w:tabs>
        <w:spacing w:before="138" w:line="276" w:lineRule="auto"/>
        <w:rPr>
          <w:b/>
          <w:sz w:val="28"/>
        </w:rPr>
      </w:pPr>
      <w:r>
        <w:rPr>
          <w:b/>
          <w:sz w:val="28"/>
        </w:rPr>
        <w:t>Running</w:t>
      </w:r>
      <w:r>
        <w:rPr>
          <w:b/>
          <w:spacing w:val="-2"/>
          <w:sz w:val="28"/>
        </w:rPr>
        <w:t xml:space="preserve"> </w:t>
      </w:r>
      <w:r>
        <w:rPr>
          <w:b/>
          <w:sz w:val="28"/>
        </w:rPr>
        <w:t>the</w:t>
      </w:r>
      <w:r>
        <w:rPr>
          <w:b/>
          <w:spacing w:val="-4"/>
          <w:sz w:val="28"/>
        </w:rPr>
        <w:t xml:space="preserve"> </w:t>
      </w:r>
      <w:r>
        <w:rPr>
          <w:b/>
          <w:sz w:val="28"/>
        </w:rPr>
        <w:t>server for Local Host</w:t>
      </w:r>
    </w:p>
    <w:p w:rsidR="006D45D8" w:rsidRDefault="006D45D8" w:rsidP="00BE7F2F">
      <w:pPr>
        <w:pStyle w:val="BodyText"/>
        <w:numPr>
          <w:ilvl w:val="0"/>
          <w:numId w:val="27"/>
        </w:numPr>
        <w:spacing w:before="160" w:line="276" w:lineRule="auto"/>
        <w:ind w:right="313"/>
      </w:pPr>
      <w:r>
        <w:t>Now</w:t>
      </w:r>
      <w:r>
        <w:rPr>
          <w:spacing w:val="-2"/>
        </w:rPr>
        <w:t xml:space="preserve"> </w:t>
      </w:r>
      <w:r>
        <w:t>Start the server: You need a web server with PHP support to run the Job Portal. If you have a local development environment like XAMPP, WAMP, or MAMP, copy the project folder (job-portal) to the web server's document root directory. Start the web server</w:t>
      </w:r>
    </w:p>
    <w:p w:rsidR="006D45D8" w:rsidRDefault="006D45D8" w:rsidP="00BE7F2F">
      <w:pPr>
        <w:pStyle w:val="BodyText"/>
        <w:numPr>
          <w:ilvl w:val="0"/>
          <w:numId w:val="27"/>
        </w:numPr>
        <w:spacing w:before="160" w:line="276" w:lineRule="auto"/>
        <w:ind w:right="313"/>
        <w:sectPr w:rsidR="006D45D8">
          <w:pgSz w:w="11900" w:h="16840"/>
          <w:pgMar w:top="1360" w:right="1120" w:bottom="440" w:left="1340" w:header="0" w:footer="245" w:gutter="0"/>
          <w:cols w:space="720"/>
        </w:sectPr>
      </w:pPr>
      <w:r>
        <w:t>Access the Job Portal: Open a web browser and enter the following URL: http://localhost/job-portal. This will load the Job Portal application.</w:t>
      </w:r>
    </w:p>
    <w:p w:rsidR="006D45D8" w:rsidRDefault="006D45D8" w:rsidP="006D45D8">
      <w:pPr>
        <w:pStyle w:val="Heading1"/>
      </w:pPr>
      <w:bookmarkStart w:id="118" w:name="_Toc136216310"/>
      <w:r>
        <w:lastRenderedPageBreak/>
        <w:t>Appendix</w:t>
      </w:r>
      <w:r>
        <w:rPr>
          <w:spacing w:val="-2"/>
        </w:rPr>
        <w:t xml:space="preserve"> </w:t>
      </w:r>
      <w:r w:rsidR="008011B7">
        <w:t>B</w:t>
      </w:r>
      <w:r>
        <w:rPr>
          <w:spacing w:val="-1"/>
        </w:rPr>
        <w:t xml:space="preserve"> </w:t>
      </w:r>
      <w:r>
        <w:t>–</w:t>
      </w:r>
      <w:r>
        <w:rPr>
          <w:spacing w:val="-1"/>
        </w:rPr>
        <w:t xml:space="preserve"> </w:t>
      </w:r>
      <w:r>
        <w:t>Libraries</w:t>
      </w:r>
      <w:r>
        <w:rPr>
          <w:spacing w:val="-1"/>
        </w:rPr>
        <w:t xml:space="preserve"> </w:t>
      </w:r>
      <w:r>
        <w:t>Used</w:t>
      </w:r>
      <w:r>
        <w:rPr>
          <w:spacing w:val="-3"/>
        </w:rPr>
        <w:t xml:space="preserve"> </w:t>
      </w:r>
      <w:r>
        <w:t>in</w:t>
      </w:r>
      <w:r>
        <w:rPr>
          <w:spacing w:val="-3"/>
        </w:rPr>
        <w:t xml:space="preserve"> </w:t>
      </w:r>
      <w:r>
        <w:t>Project</w:t>
      </w:r>
      <w:bookmarkEnd w:id="118"/>
    </w:p>
    <w:p w:rsidR="006D45D8" w:rsidRDefault="006D45D8" w:rsidP="006D45D8">
      <w:pPr>
        <w:pStyle w:val="BodyText"/>
        <w:spacing w:before="3"/>
        <w:rPr>
          <w:b/>
          <w:sz w:val="63"/>
        </w:rPr>
      </w:pPr>
    </w:p>
    <w:p w:rsidR="006D45D8" w:rsidRDefault="006D45D8" w:rsidP="006D45D8">
      <w:pPr>
        <w:pStyle w:val="BodyText"/>
        <w:ind w:left="100"/>
      </w:pPr>
      <w:r>
        <w:t>Name</w:t>
      </w:r>
      <w:r>
        <w:rPr>
          <w:spacing w:val="-1"/>
        </w:rPr>
        <w:t xml:space="preserve"> </w:t>
      </w:r>
      <w:r>
        <w:t>and</w:t>
      </w:r>
      <w:r>
        <w:rPr>
          <w:spacing w:val="-1"/>
        </w:rPr>
        <w:t xml:space="preserve"> </w:t>
      </w:r>
      <w:r>
        <w:t>purpose</w:t>
      </w:r>
      <w:r>
        <w:rPr>
          <w:spacing w:val="-2"/>
        </w:rPr>
        <w:t xml:space="preserve"> </w:t>
      </w:r>
      <w:r>
        <w:t>of</w:t>
      </w:r>
      <w:r>
        <w:rPr>
          <w:spacing w:val="-1"/>
        </w:rPr>
        <w:t xml:space="preserve"> </w:t>
      </w:r>
      <w:r>
        <w:t>libraries used</w:t>
      </w:r>
      <w:r>
        <w:rPr>
          <w:spacing w:val="-1"/>
        </w:rPr>
        <w:t xml:space="preserve"> </w:t>
      </w:r>
      <w:r>
        <w:t>in</w:t>
      </w:r>
      <w:r>
        <w:rPr>
          <w:spacing w:val="-1"/>
        </w:rPr>
        <w:t xml:space="preserve"> </w:t>
      </w:r>
      <w:r>
        <w:t>this</w:t>
      </w:r>
      <w:r>
        <w:rPr>
          <w:spacing w:val="-1"/>
        </w:rPr>
        <w:t xml:space="preserve"> </w:t>
      </w:r>
      <w:r>
        <w:t>project:</w:t>
      </w:r>
    </w:p>
    <w:p w:rsidR="006D45D8" w:rsidRDefault="006D45D8" w:rsidP="006D45D8">
      <w:pPr>
        <w:pStyle w:val="BodyText"/>
        <w:rPr>
          <w:sz w:val="26"/>
        </w:rPr>
      </w:pPr>
    </w:p>
    <w:p w:rsidR="006D45D8" w:rsidRDefault="006D45D8" w:rsidP="006D45D8">
      <w:pPr>
        <w:pStyle w:val="BodyText"/>
        <w:rPr>
          <w:sz w:val="22"/>
        </w:rPr>
      </w:pPr>
    </w:p>
    <w:p w:rsidR="006D45D8" w:rsidRPr="00087EFE" w:rsidRDefault="006D45D8" w:rsidP="00087EFE">
      <w:pPr>
        <w:pStyle w:val="Heading3"/>
        <w:numPr>
          <w:ilvl w:val="0"/>
          <w:numId w:val="1"/>
        </w:numPr>
        <w:tabs>
          <w:tab w:val="left" w:pos="820"/>
          <w:tab w:val="left" w:pos="821"/>
        </w:tabs>
        <w:spacing w:line="276" w:lineRule="auto"/>
        <w:ind w:hanging="361"/>
        <w:rPr>
          <w:sz w:val="28"/>
        </w:rPr>
      </w:pPr>
      <w:bookmarkStart w:id="119" w:name="_Toc136216311"/>
      <w:r w:rsidRPr="00087EFE">
        <w:rPr>
          <w:sz w:val="28"/>
        </w:rPr>
        <w:t>Bootstrap</w:t>
      </w:r>
      <w:bookmarkEnd w:id="119"/>
    </w:p>
    <w:p w:rsidR="006D45D8" w:rsidRPr="00087EFE" w:rsidRDefault="00D33CD2" w:rsidP="00E60D5F">
      <w:pPr>
        <w:pStyle w:val="BodyText"/>
        <w:spacing w:before="137" w:line="276" w:lineRule="auto"/>
        <w:ind w:left="820"/>
        <w:jc w:val="both"/>
      </w:pPr>
      <w:r w:rsidRPr="00087EFE">
        <w:t>The code includes references to Bootstrap CSS and JS files. Bootstrap is a popular front-end framework that provides pre-designed components and styles for buildi</w:t>
      </w:r>
      <w:r w:rsidR="00460215" w:rsidRPr="00087EFE">
        <w:t>ng responsive web applications.</w:t>
      </w:r>
    </w:p>
    <w:p w:rsidR="006D45D8" w:rsidRPr="00087EFE" w:rsidRDefault="006D45D8" w:rsidP="00087EFE">
      <w:pPr>
        <w:pStyle w:val="BodyText"/>
        <w:spacing w:line="276" w:lineRule="auto"/>
      </w:pPr>
    </w:p>
    <w:p w:rsidR="006D45D8" w:rsidRPr="00087EFE" w:rsidRDefault="00D33CD2" w:rsidP="00BE7F2F">
      <w:pPr>
        <w:pStyle w:val="Heading3"/>
        <w:numPr>
          <w:ilvl w:val="0"/>
          <w:numId w:val="13"/>
        </w:numPr>
        <w:spacing w:line="276" w:lineRule="auto"/>
        <w:rPr>
          <w:sz w:val="28"/>
        </w:rPr>
      </w:pPr>
      <w:bookmarkStart w:id="120" w:name="_Toc136216312"/>
      <w:r w:rsidRPr="00087EFE">
        <w:rPr>
          <w:sz w:val="28"/>
        </w:rPr>
        <w:t>Font Awesome</w:t>
      </w:r>
      <w:bookmarkEnd w:id="120"/>
    </w:p>
    <w:p w:rsidR="006D45D8" w:rsidRPr="00087EFE" w:rsidRDefault="00460215" w:rsidP="00E60D5F">
      <w:pPr>
        <w:pStyle w:val="BodyText"/>
        <w:spacing w:before="137" w:line="276" w:lineRule="auto"/>
        <w:ind w:left="720"/>
        <w:jc w:val="both"/>
      </w:pPr>
      <w:r w:rsidRPr="00087EFE">
        <w:t>The code includes a reference to the Font Awesome CSS file. Font Awesome is a library of scalable vector icons that can be easily customized and used in web projects.</w:t>
      </w:r>
    </w:p>
    <w:p w:rsidR="006D45D8" w:rsidRPr="00087EFE" w:rsidRDefault="006D45D8" w:rsidP="00087EFE">
      <w:pPr>
        <w:pStyle w:val="BodyText"/>
        <w:spacing w:line="276" w:lineRule="auto"/>
      </w:pPr>
    </w:p>
    <w:p w:rsidR="006D45D8" w:rsidRPr="00087EFE" w:rsidRDefault="00087EFE" w:rsidP="00BE7F2F">
      <w:pPr>
        <w:pStyle w:val="Heading3"/>
        <w:numPr>
          <w:ilvl w:val="0"/>
          <w:numId w:val="13"/>
        </w:numPr>
        <w:spacing w:line="276" w:lineRule="auto"/>
        <w:rPr>
          <w:sz w:val="28"/>
        </w:rPr>
      </w:pPr>
      <w:bookmarkStart w:id="121" w:name="_Toc136216313"/>
      <w:proofErr w:type="spellStart"/>
      <w:r w:rsidRPr="00087EFE">
        <w:rPr>
          <w:sz w:val="28"/>
        </w:rPr>
        <w:t>AdminLTE</w:t>
      </w:r>
      <w:bookmarkEnd w:id="121"/>
      <w:proofErr w:type="spellEnd"/>
    </w:p>
    <w:p w:rsidR="006D45D8" w:rsidRPr="00087EFE" w:rsidRDefault="00087EFE" w:rsidP="00E60D5F">
      <w:pPr>
        <w:pStyle w:val="BodyText"/>
        <w:spacing w:before="137" w:line="276" w:lineRule="auto"/>
        <w:ind w:left="720"/>
        <w:jc w:val="both"/>
      </w:pPr>
      <w:r w:rsidRPr="00087EFE">
        <w:t xml:space="preserve">The code includes references to </w:t>
      </w:r>
      <w:proofErr w:type="spellStart"/>
      <w:r w:rsidRPr="00087EFE">
        <w:t>AdminLTE</w:t>
      </w:r>
      <w:proofErr w:type="spellEnd"/>
      <w:r w:rsidRPr="00087EFE">
        <w:t xml:space="preserve"> CSS and JS files. </w:t>
      </w:r>
      <w:proofErr w:type="spellStart"/>
      <w:r w:rsidRPr="00087EFE">
        <w:t>AdminLTE</w:t>
      </w:r>
      <w:proofErr w:type="spellEnd"/>
      <w:r w:rsidRPr="00087EFE">
        <w:t xml:space="preserve"> is a popular open-source admin dashboard template built with Bootstrap. It provides a set of responsive components and styles for building admin </w:t>
      </w:r>
      <w:r w:rsidR="00884DFB">
        <w:t>interfaces.</w:t>
      </w:r>
    </w:p>
    <w:p w:rsidR="006D45D8" w:rsidRPr="00087EFE" w:rsidRDefault="006D45D8" w:rsidP="00087EFE">
      <w:pPr>
        <w:pStyle w:val="BodyText"/>
        <w:spacing w:line="276" w:lineRule="auto"/>
      </w:pPr>
    </w:p>
    <w:p w:rsidR="006D45D8" w:rsidRPr="00087EFE" w:rsidRDefault="00884DFB" w:rsidP="00BE7F2F">
      <w:pPr>
        <w:pStyle w:val="Heading3"/>
        <w:numPr>
          <w:ilvl w:val="0"/>
          <w:numId w:val="13"/>
        </w:numPr>
        <w:spacing w:line="276" w:lineRule="auto"/>
        <w:rPr>
          <w:sz w:val="28"/>
        </w:rPr>
      </w:pPr>
      <w:bookmarkStart w:id="122" w:name="_Toc136216314"/>
      <w:r w:rsidRPr="00087EFE">
        <w:rPr>
          <w:sz w:val="28"/>
        </w:rPr>
        <w:t>Data Tables</w:t>
      </w:r>
      <w:bookmarkEnd w:id="122"/>
    </w:p>
    <w:p w:rsidR="00280EC2" w:rsidRPr="00087EFE" w:rsidRDefault="00087EFE" w:rsidP="00E60D5F">
      <w:pPr>
        <w:spacing w:line="276" w:lineRule="auto"/>
        <w:ind w:left="720"/>
        <w:jc w:val="both"/>
        <w:rPr>
          <w:sz w:val="24"/>
          <w:szCs w:val="24"/>
        </w:rPr>
      </w:pPr>
      <w:r w:rsidRPr="00087EFE">
        <w:rPr>
          <w:sz w:val="24"/>
          <w:szCs w:val="24"/>
        </w:rPr>
        <w:t xml:space="preserve">The code includes references to </w:t>
      </w:r>
      <w:proofErr w:type="spellStart"/>
      <w:r w:rsidRPr="00087EFE">
        <w:rPr>
          <w:sz w:val="24"/>
          <w:szCs w:val="24"/>
        </w:rPr>
        <w:t>DataTables</w:t>
      </w:r>
      <w:proofErr w:type="spellEnd"/>
      <w:r w:rsidRPr="00087EFE">
        <w:rPr>
          <w:sz w:val="24"/>
          <w:szCs w:val="24"/>
        </w:rPr>
        <w:t xml:space="preserve"> CSS and JS files. </w:t>
      </w:r>
      <w:proofErr w:type="spellStart"/>
      <w:r w:rsidRPr="00087EFE">
        <w:rPr>
          <w:sz w:val="24"/>
          <w:szCs w:val="24"/>
        </w:rPr>
        <w:t>DataTables</w:t>
      </w:r>
      <w:proofErr w:type="spellEnd"/>
      <w:r w:rsidRPr="00087EFE">
        <w:rPr>
          <w:sz w:val="24"/>
          <w:szCs w:val="24"/>
        </w:rPr>
        <w:t xml:space="preserve"> is a powerful jQuery plugin that enhances HTML tables by adding features such as pagination, sorting, searching, and more</w:t>
      </w:r>
      <w:r w:rsidR="00E60D5F">
        <w:rPr>
          <w:sz w:val="24"/>
          <w:szCs w:val="24"/>
        </w:rPr>
        <w:t>.</w:t>
      </w:r>
    </w:p>
    <w:p w:rsidR="00280EC2" w:rsidRDefault="00280EC2" w:rsidP="006D45D8"/>
    <w:sectPr w:rsidR="00280EC2">
      <w:pgSz w:w="11900" w:h="16840"/>
      <w:pgMar w:top="1360" w:right="1120" w:bottom="440" w:left="1340" w:header="0" w:footer="24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7F2F" w:rsidRDefault="00BE7F2F">
      <w:r>
        <w:separator/>
      </w:r>
    </w:p>
  </w:endnote>
  <w:endnote w:type="continuationSeparator" w:id="0">
    <w:p w:rsidR="00BE7F2F" w:rsidRDefault="00BE7F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79392" behindDoc="1" locked="0" layoutInCell="1" allowOverlap="1" wp14:anchorId="74E42B82" wp14:editId="70661628">
              <wp:simplePos x="0" y="0"/>
              <wp:positionH relativeFrom="page">
                <wp:posOffset>6541770</wp:posOffset>
              </wp:positionH>
              <wp:positionV relativeFrom="page">
                <wp:posOffset>9937115</wp:posOffset>
              </wp:positionV>
              <wp:extent cx="111125" cy="194310"/>
              <wp:effectExtent l="0" t="0" r="0" b="0"/>
              <wp:wrapNone/>
              <wp:docPr id="5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pStyle w:val="BodyText"/>
                            <w:spacing w:before="10"/>
                            <w:ind w:left="20"/>
                          </w:pPr>
                          <w:r>
                            <w:t>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E42B82" id="_x0000_t202" coordsize="21600,21600" o:spt="202" path="m,l,21600r21600,l21600,xe">
              <v:stroke joinstyle="miter"/>
              <v:path gradientshapeok="t" o:connecttype="rect"/>
            </v:shapetype>
            <v:shape id="Text Box 3" o:spid="_x0000_s1026" type="#_x0000_t202" style="position:absolute;margin-left:515.1pt;margin-top:782.45pt;width:8.75pt;height:15.3pt;z-index:-165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" filled="f" stroked="f">
              <v:textbox inset="0,0,0,0">
                <w:txbxContent>
                  <w:p w:rsidR="004C17CA" w:rsidRDefault="004C17CA">
                    <w:pPr>
                      <w:pStyle w:val="BodyText"/>
                      <w:spacing w:before="10"/>
                      <w:ind w:left="20"/>
                    </w:pPr>
                    <w:r>
                      <w:t>i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79904" behindDoc="1" locked="0" layoutInCell="1" allowOverlap="1" wp14:anchorId="176CE728" wp14:editId="47ECAF4A">
              <wp:simplePos x="0" y="0"/>
              <wp:positionH relativeFrom="page">
                <wp:posOffset>6482715</wp:posOffset>
              </wp:positionH>
              <wp:positionV relativeFrom="page">
                <wp:posOffset>10222230</wp:posOffset>
              </wp:positionV>
              <wp:extent cx="208915" cy="26162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pStyle w:val="BodyText"/>
                            <w:spacing w:before="115"/>
                            <w:ind w:left="67"/>
                          </w:pPr>
                          <w:r>
                            <w:fldChar w:fldCharType="begin"/>
                          </w:r>
                          <w:r>
                            <w:instrText xml:space="preserve"> PAGE  \* roman </w:instrText>
                          </w:r>
                          <w:r>
                            <w:fldChar w:fldCharType="separate"/>
                          </w:r>
                          <w:r w:rsidR="00091C21">
                            <w:rPr>
                              <w:noProof/>
                            </w:rPr>
                            <w:t>v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6CE728" id="_x0000_t202" coordsize="21600,21600" o:spt="202" path="m,l,21600r21600,l21600,xe">
              <v:stroke joinstyle="miter"/>
              <v:path gradientshapeok="t" o:connecttype="rect"/>
            </v:shapetype>
            <v:shape id="Text Box 2" o:spid="_x0000_s1027" type="#_x0000_t202" style="position:absolute;margin-left:510.45pt;margin-top:804.9pt;width:16.45pt;height:20.6pt;z-index:-1653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" filled="f" stroked="f">
              <v:textbox inset="0,0,0,0">
                <w:txbxContent>
                  <w:p w:rsidR="004C17CA" w:rsidRDefault="004C17CA">
                    <w:pPr>
                      <w:pStyle w:val="BodyText"/>
                      <w:spacing w:before="115"/>
                      <w:ind w:left="67"/>
                    </w:pPr>
                    <w:r>
                      <w:fldChar w:fldCharType="begin"/>
                    </w:r>
                    <w:r>
                      <w:instrText xml:space="preserve"> PAGE  \* roman </w:instrText>
                    </w:r>
                    <w:r>
                      <w:fldChar w:fldCharType="separate"/>
                    </w:r>
                    <w:r w:rsidR="00091C21">
                      <w:rPr>
                        <w:noProof/>
                      </w:rPr>
                      <w:t>v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80416" behindDoc="1" locked="0" layoutInCell="1" allowOverlap="1" wp14:anchorId="5E0D87D7" wp14:editId="48213AC4">
              <wp:simplePos x="0" y="0"/>
              <wp:positionH relativeFrom="page">
                <wp:posOffset>6477000</wp:posOffset>
              </wp:positionH>
              <wp:positionV relativeFrom="page">
                <wp:posOffset>10397490</wp:posOffset>
              </wp:positionV>
              <wp:extent cx="204470" cy="152400"/>
              <wp:effectExtent l="0" t="0" r="0" b="0"/>
              <wp:wrapNone/>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spacing w:line="223" w:lineRule="exact"/>
                            <w:ind w:left="60"/>
                            <w:rPr>
                              <w:rFonts w:ascii="Calibri"/>
                              <w:sz w:val="20"/>
                            </w:rPr>
                          </w:pPr>
                          <w:r>
                            <w:fldChar w:fldCharType="begin"/>
                          </w:r>
                          <w:r>
                            <w:rPr>
                              <w:rFonts w:ascii="Calibri"/>
                              <w:sz w:val="20"/>
                            </w:rPr>
                            <w:instrText xml:space="preserve"> PAGE </w:instrText>
                          </w:r>
                          <w:r>
                            <w:fldChar w:fldCharType="separate"/>
                          </w:r>
                          <w:r w:rsidR="00C75105">
                            <w:rPr>
                              <w:rFonts w:ascii="Calibri"/>
                              <w:noProof/>
                              <w:sz w:val="20"/>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0D87D7" id="_x0000_t202" coordsize="21600,21600" o:spt="202" path="m,l,21600r21600,l21600,xe">
              <v:stroke joinstyle="miter"/>
              <v:path gradientshapeok="t" o:connecttype="rect"/>
            </v:shapetype>
            <v:shape id="Text Box 1" o:spid="_x0000_s1028" type="#_x0000_t202" style="position:absolute;margin-left:510pt;margin-top:818.7pt;width:16.1pt;height:12pt;z-index:-1653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" filled="f" stroked="f">
              <v:textbox inset="0,0,0,0">
                <w:txbxContent>
                  <w:p w:rsidR="004C17CA" w:rsidRDefault="004C17CA">
                    <w:pPr>
                      <w:spacing w:line="223" w:lineRule="exact"/>
                      <w:ind w:left="60"/>
                      <w:rPr>
                        <w:rFonts w:ascii="Calibri"/>
                        <w:sz w:val="20"/>
                      </w:rPr>
                    </w:pPr>
                    <w:r>
                      <w:fldChar w:fldCharType="begin"/>
                    </w:r>
                    <w:r>
                      <w:rPr>
                        <w:rFonts w:ascii="Calibri"/>
                        <w:sz w:val="20"/>
                      </w:rPr>
                      <w:instrText xml:space="preserve"> PAGE </w:instrText>
                    </w:r>
                    <w:r>
                      <w:fldChar w:fldCharType="separate"/>
                    </w:r>
                    <w:r w:rsidR="00C75105">
                      <w:rPr>
                        <w:rFonts w:ascii="Calibri"/>
                        <w:noProof/>
                        <w:sz w:val="20"/>
                      </w:rPr>
                      <w:t>1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7F2F" w:rsidRDefault="00BE7F2F">
      <w:r>
        <w:separator/>
      </w:r>
    </w:p>
  </w:footnote>
  <w:footnote w:type="continuationSeparator" w:id="0">
    <w:p w:rsidR="00BE7F2F" w:rsidRDefault="00BE7F2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665E4"/>
    <w:multiLevelType w:val="hybridMultilevel"/>
    <w:tmpl w:val="54E07D06"/>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 w15:restartNumberingAfterBreak="0">
    <w:nsid w:val="043B6CC9"/>
    <w:multiLevelType w:val="hybridMultilevel"/>
    <w:tmpl w:val="30C8F58E"/>
    <w:lvl w:ilvl="0" w:tplc="04090001">
      <w:start w:val="1"/>
      <w:numFmt w:val="bullet"/>
      <w:lvlText w:val=""/>
      <w:lvlJc w:val="left"/>
      <w:pPr>
        <w:ind w:left="720" w:hanging="360"/>
      </w:pPr>
      <w:rPr>
        <w:rFonts w:ascii="Symbol" w:hAnsi="Symbol"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3025C"/>
    <w:multiLevelType w:val="multilevel"/>
    <w:tmpl w:val="68B21470"/>
    <w:lvl w:ilvl="0">
      <w:start w:val="4"/>
      <w:numFmt w:val="decimal"/>
      <w:lvlText w:val="%1"/>
      <w:lvlJc w:val="left"/>
      <w:pPr>
        <w:ind w:left="700" w:hanging="600"/>
      </w:pPr>
      <w:rPr>
        <w:rFonts w:hint="default"/>
        <w:lang w:val="en-US" w:eastAsia="en-US" w:bidi="ar-SA"/>
      </w:rPr>
    </w:lvl>
    <w:lvl w:ilvl="1">
      <w:start w:val="2"/>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321" w:hanging="600"/>
      </w:pPr>
      <w:rPr>
        <w:rFonts w:hint="default"/>
        <w:lang w:val="en-US" w:eastAsia="en-US" w:bidi="ar-SA"/>
      </w:rPr>
    </w:lvl>
    <w:lvl w:ilvl="4">
      <w:numFmt w:val="bullet"/>
      <w:lvlText w:val="•"/>
      <w:lvlJc w:val="left"/>
      <w:pPr>
        <w:ind w:left="4195" w:hanging="600"/>
      </w:pPr>
      <w:rPr>
        <w:rFonts w:hint="default"/>
        <w:lang w:val="en-US" w:eastAsia="en-US" w:bidi="ar-SA"/>
      </w:rPr>
    </w:lvl>
    <w:lvl w:ilvl="5">
      <w:numFmt w:val="bullet"/>
      <w:lvlText w:val="•"/>
      <w:lvlJc w:val="left"/>
      <w:pPr>
        <w:ind w:left="5069" w:hanging="600"/>
      </w:pPr>
      <w:rPr>
        <w:rFonts w:hint="default"/>
        <w:lang w:val="en-US" w:eastAsia="en-US" w:bidi="ar-SA"/>
      </w:rPr>
    </w:lvl>
    <w:lvl w:ilvl="6">
      <w:numFmt w:val="bullet"/>
      <w:lvlText w:val="•"/>
      <w:lvlJc w:val="left"/>
      <w:pPr>
        <w:ind w:left="5943" w:hanging="600"/>
      </w:pPr>
      <w:rPr>
        <w:rFonts w:hint="default"/>
        <w:lang w:val="en-US" w:eastAsia="en-US" w:bidi="ar-SA"/>
      </w:rPr>
    </w:lvl>
    <w:lvl w:ilvl="7">
      <w:numFmt w:val="bullet"/>
      <w:lvlText w:val="•"/>
      <w:lvlJc w:val="left"/>
      <w:pPr>
        <w:ind w:left="6817" w:hanging="600"/>
      </w:pPr>
      <w:rPr>
        <w:rFonts w:hint="default"/>
        <w:lang w:val="en-US" w:eastAsia="en-US" w:bidi="ar-SA"/>
      </w:rPr>
    </w:lvl>
    <w:lvl w:ilvl="8">
      <w:numFmt w:val="bullet"/>
      <w:lvlText w:val="•"/>
      <w:lvlJc w:val="left"/>
      <w:pPr>
        <w:ind w:left="7691" w:hanging="600"/>
      </w:pPr>
      <w:rPr>
        <w:rFonts w:hint="default"/>
        <w:lang w:val="en-US" w:eastAsia="en-US" w:bidi="ar-SA"/>
      </w:rPr>
    </w:lvl>
  </w:abstractNum>
  <w:abstractNum w:abstractNumId="3" w15:restartNumberingAfterBreak="0">
    <w:nsid w:val="07933210"/>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4" w15:restartNumberingAfterBreak="0">
    <w:nsid w:val="0A823EE8"/>
    <w:multiLevelType w:val="hybridMultilevel"/>
    <w:tmpl w:val="FD8A29A0"/>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5" w15:restartNumberingAfterBreak="0">
    <w:nsid w:val="0AE2364A"/>
    <w:multiLevelType w:val="hybridMultilevel"/>
    <w:tmpl w:val="051A0718"/>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B672AAC"/>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7" w15:restartNumberingAfterBreak="0">
    <w:nsid w:val="133A4694"/>
    <w:multiLevelType w:val="multilevel"/>
    <w:tmpl w:val="BC02152E"/>
    <w:lvl w:ilvl="0">
      <w:start w:val="3"/>
      <w:numFmt w:val="decimal"/>
      <w:lvlText w:val="%1"/>
      <w:lvlJc w:val="left"/>
      <w:pPr>
        <w:ind w:left="590" w:hanging="490"/>
      </w:pPr>
      <w:rPr>
        <w:rFonts w:hint="default"/>
        <w:lang w:val="en-US" w:eastAsia="en-US" w:bidi="ar-SA"/>
      </w:rPr>
    </w:lvl>
    <w:lvl w:ilvl="1">
      <w:start w:val="5"/>
      <w:numFmt w:val="decimal"/>
      <w:lvlText w:val="%1.%2."/>
      <w:lvlJc w:val="left"/>
      <w:pPr>
        <w:ind w:left="59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8" w15:restartNumberingAfterBreak="0">
    <w:nsid w:val="14BB7B28"/>
    <w:multiLevelType w:val="hybridMultilevel"/>
    <w:tmpl w:val="F042CE58"/>
    <w:lvl w:ilvl="0" w:tplc="4C1EB14C">
      <w:numFmt w:val="bullet"/>
      <w:lvlText w:val="●"/>
      <w:lvlJc w:val="left"/>
      <w:pPr>
        <w:ind w:left="720" w:hanging="360"/>
      </w:pPr>
      <w:rPr>
        <w:rFonts w:ascii="Times New Roman" w:eastAsia="Times New Roman" w:hAnsi="Times New Roman" w:cs="Times New Roman" w:hint="default"/>
        <w:b/>
        <w:bCs/>
        <w:w w:val="100"/>
        <w:sz w:val="24"/>
        <w:szCs w:val="24"/>
        <w:lang w:val="en-US"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C2133A"/>
    <w:multiLevelType w:val="hybridMultilevel"/>
    <w:tmpl w:val="8CAAE1F4"/>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0" w15:restartNumberingAfterBreak="0">
    <w:nsid w:val="182904DB"/>
    <w:multiLevelType w:val="hybridMultilevel"/>
    <w:tmpl w:val="DB84FEB8"/>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 w15:restartNumberingAfterBreak="0">
    <w:nsid w:val="1CBD41BA"/>
    <w:multiLevelType w:val="multilevel"/>
    <w:tmpl w:val="6F08E8A4"/>
    <w:lvl w:ilvl="0">
      <w:start w:val="4"/>
      <w:numFmt w:val="decimal"/>
      <w:lvlText w:val="%1."/>
      <w:lvlJc w:val="left"/>
      <w:pPr>
        <w:ind w:left="540" w:hanging="540"/>
      </w:pPr>
      <w:rPr>
        <w:rFonts w:hint="default"/>
      </w:rPr>
    </w:lvl>
    <w:lvl w:ilvl="1">
      <w:start w:val="5"/>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2" w15:restartNumberingAfterBreak="0">
    <w:nsid w:val="1E4F6657"/>
    <w:multiLevelType w:val="hybridMultilevel"/>
    <w:tmpl w:val="B9BAAA48"/>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3" w15:restartNumberingAfterBreak="0">
    <w:nsid w:val="2273517F"/>
    <w:multiLevelType w:val="hybridMultilevel"/>
    <w:tmpl w:val="5B12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E31B6A"/>
    <w:multiLevelType w:val="hybridMultilevel"/>
    <w:tmpl w:val="B584024C"/>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F36D98"/>
    <w:multiLevelType w:val="multilevel"/>
    <w:tmpl w:val="66F2C054"/>
    <w:lvl w:ilvl="0">
      <w:start w:val="3"/>
      <w:numFmt w:val="decimal"/>
      <w:lvlText w:val="%1"/>
      <w:lvlJc w:val="left"/>
      <w:pPr>
        <w:ind w:left="700" w:hanging="600"/>
      </w:pPr>
      <w:rPr>
        <w:rFonts w:hint="default"/>
        <w:lang w:val="en-US" w:eastAsia="en-US" w:bidi="ar-SA"/>
      </w:rPr>
    </w:lvl>
    <w:lvl w:ilvl="1">
      <w:start w:val="7"/>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start w:val="1"/>
      <w:numFmt w:val="lowerLetter"/>
      <w:lvlText w:val="%5."/>
      <w:lvlJc w:val="left"/>
      <w:pPr>
        <w:ind w:left="1540" w:hanging="360"/>
      </w:pPr>
      <w:rPr>
        <w:rFonts w:ascii="Times New Roman" w:eastAsia="Times New Roman" w:hAnsi="Times New Roman" w:cs="Times New Roman" w:hint="default"/>
        <w:spacing w:val="-1"/>
        <w:w w:val="100"/>
        <w:sz w:val="24"/>
        <w:szCs w:val="24"/>
        <w:lang w:val="en-US" w:eastAsia="en-US" w:bidi="ar-SA"/>
      </w:rPr>
    </w:lvl>
    <w:lvl w:ilvl="5">
      <w:numFmt w:val="bullet"/>
      <w:lvlText w:val="•"/>
      <w:lvlJc w:val="left"/>
      <w:pPr>
        <w:ind w:left="4502" w:hanging="360"/>
      </w:pPr>
      <w:rPr>
        <w:rFonts w:hint="default"/>
        <w:lang w:val="en-US" w:eastAsia="en-US" w:bidi="ar-SA"/>
      </w:rPr>
    </w:lvl>
    <w:lvl w:ilvl="6">
      <w:numFmt w:val="bullet"/>
      <w:lvlText w:val="•"/>
      <w:lvlJc w:val="left"/>
      <w:pPr>
        <w:ind w:left="5489" w:hanging="360"/>
      </w:pPr>
      <w:rPr>
        <w:rFonts w:hint="default"/>
        <w:lang w:val="en-US" w:eastAsia="en-US" w:bidi="ar-SA"/>
      </w:rPr>
    </w:lvl>
    <w:lvl w:ilvl="7">
      <w:numFmt w:val="bullet"/>
      <w:lvlText w:val="•"/>
      <w:lvlJc w:val="left"/>
      <w:pPr>
        <w:ind w:left="6477" w:hanging="360"/>
      </w:pPr>
      <w:rPr>
        <w:rFonts w:hint="default"/>
        <w:lang w:val="en-US" w:eastAsia="en-US" w:bidi="ar-SA"/>
      </w:rPr>
    </w:lvl>
    <w:lvl w:ilvl="8">
      <w:numFmt w:val="bullet"/>
      <w:lvlText w:val="•"/>
      <w:lvlJc w:val="left"/>
      <w:pPr>
        <w:ind w:left="7464" w:hanging="360"/>
      </w:pPr>
      <w:rPr>
        <w:rFonts w:hint="default"/>
        <w:lang w:val="en-US" w:eastAsia="en-US" w:bidi="ar-SA"/>
      </w:rPr>
    </w:lvl>
  </w:abstractNum>
  <w:abstractNum w:abstractNumId="16" w15:restartNumberingAfterBreak="0">
    <w:nsid w:val="2B8536DD"/>
    <w:multiLevelType w:val="hybridMultilevel"/>
    <w:tmpl w:val="11A2BAAC"/>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F01C7"/>
    <w:multiLevelType w:val="multilevel"/>
    <w:tmpl w:val="AE5C6DC4"/>
    <w:lvl w:ilvl="0">
      <w:start w:val="2"/>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18" w15:restartNumberingAfterBreak="0">
    <w:nsid w:val="2C7114BF"/>
    <w:multiLevelType w:val="hybridMultilevel"/>
    <w:tmpl w:val="42CC1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6330A8"/>
    <w:multiLevelType w:val="hybridMultilevel"/>
    <w:tmpl w:val="DFA66456"/>
    <w:lvl w:ilvl="0" w:tplc="04090001">
      <w:start w:val="1"/>
      <w:numFmt w:val="bullet"/>
      <w:lvlText w:val=""/>
      <w:lvlJc w:val="left"/>
      <w:pPr>
        <w:ind w:left="820" w:hanging="360"/>
      </w:pPr>
      <w:rPr>
        <w:rFonts w:ascii="Symbol" w:hAnsi="Symbol" w:hint="default"/>
      </w:rPr>
    </w:lvl>
    <w:lvl w:ilvl="1" w:tplc="04090003">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0" w15:restartNumberingAfterBreak="0">
    <w:nsid w:val="313D1D5E"/>
    <w:multiLevelType w:val="hybridMultilevel"/>
    <w:tmpl w:val="C68EE3FC"/>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D842D6"/>
    <w:multiLevelType w:val="hybridMultilevel"/>
    <w:tmpl w:val="C162424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2A627BE0">
      <w:numFmt w:val="bullet"/>
      <w:lvlText w:val="•"/>
      <w:lvlJc w:val="left"/>
      <w:pPr>
        <w:ind w:left="1681" w:hanging="360"/>
      </w:pPr>
      <w:rPr>
        <w:rFonts w:hint="default"/>
        <w:lang w:val="en-US" w:eastAsia="en-US" w:bidi="ar-SA"/>
      </w:rPr>
    </w:lvl>
    <w:lvl w:ilvl="2" w:tplc="BB5A19D8">
      <w:numFmt w:val="bullet"/>
      <w:lvlText w:val="•"/>
      <w:lvlJc w:val="left"/>
      <w:pPr>
        <w:ind w:left="2543" w:hanging="360"/>
      </w:pPr>
      <w:rPr>
        <w:rFonts w:hint="default"/>
        <w:lang w:val="en-US" w:eastAsia="en-US" w:bidi="ar-SA"/>
      </w:rPr>
    </w:lvl>
    <w:lvl w:ilvl="3" w:tplc="F92A5A56">
      <w:numFmt w:val="bullet"/>
      <w:lvlText w:val="•"/>
      <w:lvlJc w:val="left"/>
      <w:pPr>
        <w:ind w:left="3405" w:hanging="360"/>
      </w:pPr>
      <w:rPr>
        <w:rFonts w:hint="default"/>
        <w:lang w:val="en-US" w:eastAsia="en-US" w:bidi="ar-SA"/>
      </w:rPr>
    </w:lvl>
    <w:lvl w:ilvl="4" w:tplc="255E0258">
      <w:numFmt w:val="bullet"/>
      <w:lvlText w:val="•"/>
      <w:lvlJc w:val="left"/>
      <w:pPr>
        <w:ind w:left="4267" w:hanging="360"/>
      </w:pPr>
      <w:rPr>
        <w:rFonts w:hint="default"/>
        <w:lang w:val="en-US" w:eastAsia="en-US" w:bidi="ar-SA"/>
      </w:rPr>
    </w:lvl>
    <w:lvl w:ilvl="5" w:tplc="3FDE9CA6">
      <w:numFmt w:val="bullet"/>
      <w:lvlText w:val="•"/>
      <w:lvlJc w:val="left"/>
      <w:pPr>
        <w:ind w:left="5129" w:hanging="360"/>
      </w:pPr>
      <w:rPr>
        <w:rFonts w:hint="default"/>
        <w:lang w:val="en-US" w:eastAsia="en-US" w:bidi="ar-SA"/>
      </w:rPr>
    </w:lvl>
    <w:lvl w:ilvl="6" w:tplc="1A64F624">
      <w:numFmt w:val="bullet"/>
      <w:lvlText w:val="•"/>
      <w:lvlJc w:val="left"/>
      <w:pPr>
        <w:ind w:left="5991" w:hanging="360"/>
      </w:pPr>
      <w:rPr>
        <w:rFonts w:hint="default"/>
        <w:lang w:val="en-US" w:eastAsia="en-US" w:bidi="ar-SA"/>
      </w:rPr>
    </w:lvl>
    <w:lvl w:ilvl="7" w:tplc="66BC9D88">
      <w:numFmt w:val="bullet"/>
      <w:lvlText w:val="•"/>
      <w:lvlJc w:val="left"/>
      <w:pPr>
        <w:ind w:left="6853" w:hanging="360"/>
      </w:pPr>
      <w:rPr>
        <w:rFonts w:hint="default"/>
        <w:lang w:val="en-US" w:eastAsia="en-US" w:bidi="ar-SA"/>
      </w:rPr>
    </w:lvl>
    <w:lvl w:ilvl="8" w:tplc="D764C494">
      <w:numFmt w:val="bullet"/>
      <w:lvlText w:val="•"/>
      <w:lvlJc w:val="left"/>
      <w:pPr>
        <w:ind w:left="7715" w:hanging="360"/>
      </w:pPr>
      <w:rPr>
        <w:rFonts w:hint="default"/>
        <w:lang w:val="en-US" w:eastAsia="en-US" w:bidi="ar-SA"/>
      </w:rPr>
    </w:lvl>
  </w:abstractNum>
  <w:abstractNum w:abstractNumId="22" w15:restartNumberingAfterBreak="0">
    <w:nsid w:val="3A286068"/>
    <w:multiLevelType w:val="hybridMultilevel"/>
    <w:tmpl w:val="F5D47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F64059"/>
    <w:multiLevelType w:val="hybridMultilevel"/>
    <w:tmpl w:val="9E186C3A"/>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4" w15:restartNumberingAfterBreak="0">
    <w:nsid w:val="4038648B"/>
    <w:multiLevelType w:val="hybridMultilevel"/>
    <w:tmpl w:val="006EF878"/>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5" w15:restartNumberingAfterBreak="0">
    <w:nsid w:val="41E11746"/>
    <w:multiLevelType w:val="hybridMultilevel"/>
    <w:tmpl w:val="E5F6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77D97"/>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27" w15:restartNumberingAfterBreak="0">
    <w:nsid w:val="441A4ED8"/>
    <w:multiLevelType w:val="hybridMultilevel"/>
    <w:tmpl w:val="02140FB4"/>
    <w:lvl w:ilvl="0" w:tplc="C4744564">
      <w:start w:val="1"/>
      <w:numFmt w:val="decimal"/>
      <w:lvlText w:val="%1."/>
      <w:lvlJc w:val="left"/>
      <w:pPr>
        <w:ind w:left="381" w:hanging="281"/>
      </w:pPr>
      <w:rPr>
        <w:rFonts w:ascii="Times New Roman" w:eastAsia="Times New Roman" w:hAnsi="Times New Roman" w:cs="Times New Roman" w:hint="default"/>
        <w:b/>
        <w:bCs/>
        <w:w w:val="100"/>
        <w:sz w:val="28"/>
        <w:szCs w:val="28"/>
        <w:lang w:val="en-US" w:eastAsia="en-US" w:bidi="ar-SA"/>
      </w:rPr>
    </w:lvl>
    <w:lvl w:ilvl="1" w:tplc="7F5437FC">
      <w:start w:val="1"/>
      <w:numFmt w:val="decimal"/>
      <w:lvlText w:val="%2."/>
      <w:lvlJc w:val="left"/>
      <w:pPr>
        <w:ind w:left="820" w:hanging="360"/>
      </w:pPr>
      <w:rPr>
        <w:rFonts w:ascii="Times New Roman" w:eastAsia="Times New Roman" w:hAnsi="Times New Roman" w:cs="Times New Roman" w:hint="default"/>
        <w:color w:val="333333"/>
        <w:w w:val="100"/>
        <w:sz w:val="24"/>
        <w:szCs w:val="24"/>
        <w:lang w:val="en-US" w:eastAsia="en-US" w:bidi="ar-SA"/>
      </w:rPr>
    </w:lvl>
    <w:lvl w:ilvl="2" w:tplc="39FCCDFA">
      <w:numFmt w:val="bullet"/>
      <w:lvlText w:val="•"/>
      <w:lvlJc w:val="left"/>
      <w:pPr>
        <w:ind w:left="1777" w:hanging="360"/>
      </w:pPr>
      <w:rPr>
        <w:rFonts w:hint="default"/>
        <w:lang w:val="en-US" w:eastAsia="en-US" w:bidi="ar-SA"/>
      </w:rPr>
    </w:lvl>
    <w:lvl w:ilvl="3" w:tplc="9EB86122">
      <w:numFmt w:val="bullet"/>
      <w:lvlText w:val="•"/>
      <w:lvlJc w:val="left"/>
      <w:pPr>
        <w:ind w:left="2735" w:hanging="360"/>
      </w:pPr>
      <w:rPr>
        <w:rFonts w:hint="default"/>
        <w:lang w:val="en-US" w:eastAsia="en-US" w:bidi="ar-SA"/>
      </w:rPr>
    </w:lvl>
    <w:lvl w:ilvl="4" w:tplc="C6763236">
      <w:numFmt w:val="bullet"/>
      <w:lvlText w:val="•"/>
      <w:lvlJc w:val="left"/>
      <w:pPr>
        <w:ind w:left="3693" w:hanging="360"/>
      </w:pPr>
      <w:rPr>
        <w:rFonts w:hint="default"/>
        <w:lang w:val="en-US" w:eastAsia="en-US" w:bidi="ar-SA"/>
      </w:rPr>
    </w:lvl>
    <w:lvl w:ilvl="5" w:tplc="969C52D6">
      <w:numFmt w:val="bullet"/>
      <w:lvlText w:val="•"/>
      <w:lvlJc w:val="left"/>
      <w:pPr>
        <w:ind w:left="4650" w:hanging="360"/>
      </w:pPr>
      <w:rPr>
        <w:rFonts w:hint="default"/>
        <w:lang w:val="en-US" w:eastAsia="en-US" w:bidi="ar-SA"/>
      </w:rPr>
    </w:lvl>
    <w:lvl w:ilvl="6" w:tplc="4BDA8046">
      <w:numFmt w:val="bullet"/>
      <w:lvlText w:val="•"/>
      <w:lvlJc w:val="left"/>
      <w:pPr>
        <w:ind w:left="5608" w:hanging="360"/>
      </w:pPr>
      <w:rPr>
        <w:rFonts w:hint="default"/>
        <w:lang w:val="en-US" w:eastAsia="en-US" w:bidi="ar-SA"/>
      </w:rPr>
    </w:lvl>
    <w:lvl w:ilvl="7" w:tplc="71F0A25A">
      <w:numFmt w:val="bullet"/>
      <w:lvlText w:val="•"/>
      <w:lvlJc w:val="left"/>
      <w:pPr>
        <w:ind w:left="6566" w:hanging="360"/>
      </w:pPr>
      <w:rPr>
        <w:rFonts w:hint="default"/>
        <w:lang w:val="en-US" w:eastAsia="en-US" w:bidi="ar-SA"/>
      </w:rPr>
    </w:lvl>
    <w:lvl w:ilvl="8" w:tplc="BE60EAEA">
      <w:numFmt w:val="bullet"/>
      <w:lvlText w:val="•"/>
      <w:lvlJc w:val="left"/>
      <w:pPr>
        <w:ind w:left="7523" w:hanging="360"/>
      </w:pPr>
      <w:rPr>
        <w:rFonts w:hint="default"/>
        <w:lang w:val="en-US" w:eastAsia="en-US" w:bidi="ar-SA"/>
      </w:rPr>
    </w:lvl>
  </w:abstractNum>
  <w:abstractNum w:abstractNumId="28" w15:restartNumberingAfterBreak="0">
    <w:nsid w:val="444D766D"/>
    <w:multiLevelType w:val="hybridMultilevel"/>
    <w:tmpl w:val="FC362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47986074"/>
    <w:multiLevelType w:val="multilevel"/>
    <w:tmpl w:val="01DEF770"/>
    <w:lvl w:ilvl="0">
      <w:start w:val="4"/>
      <w:numFmt w:val="decimal"/>
      <w:lvlText w:val="%1"/>
      <w:lvlJc w:val="left"/>
      <w:pPr>
        <w:ind w:left="700" w:hanging="600"/>
      </w:pPr>
      <w:rPr>
        <w:rFonts w:hint="default"/>
        <w:lang w:val="en-US" w:eastAsia="en-US" w:bidi="ar-SA"/>
      </w:rPr>
    </w:lvl>
    <w:lvl w:ilvl="1">
      <w:start w:val="3"/>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820" w:hanging="488"/>
        <w:jc w:val="right"/>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488"/>
      </w:pPr>
      <w:rPr>
        <w:rFonts w:hint="default"/>
        <w:lang w:val="en-US" w:eastAsia="en-US" w:bidi="ar-SA"/>
      </w:rPr>
    </w:lvl>
    <w:lvl w:ilvl="5">
      <w:numFmt w:val="bullet"/>
      <w:lvlText w:val="•"/>
      <w:lvlJc w:val="left"/>
      <w:pPr>
        <w:ind w:left="4650" w:hanging="488"/>
      </w:pPr>
      <w:rPr>
        <w:rFonts w:hint="default"/>
        <w:lang w:val="en-US" w:eastAsia="en-US" w:bidi="ar-SA"/>
      </w:rPr>
    </w:lvl>
    <w:lvl w:ilvl="6">
      <w:numFmt w:val="bullet"/>
      <w:lvlText w:val="•"/>
      <w:lvlJc w:val="left"/>
      <w:pPr>
        <w:ind w:left="5608" w:hanging="488"/>
      </w:pPr>
      <w:rPr>
        <w:rFonts w:hint="default"/>
        <w:lang w:val="en-US" w:eastAsia="en-US" w:bidi="ar-SA"/>
      </w:rPr>
    </w:lvl>
    <w:lvl w:ilvl="7">
      <w:numFmt w:val="bullet"/>
      <w:lvlText w:val="•"/>
      <w:lvlJc w:val="left"/>
      <w:pPr>
        <w:ind w:left="6566" w:hanging="488"/>
      </w:pPr>
      <w:rPr>
        <w:rFonts w:hint="default"/>
        <w:lang w:val="en-US" w:eastAsia="en-US" w:bidi="ar-SA"/>
      </w:rPr>
    </w:lvl>
    <w:lvl w:ilvl="8">
      <w:numFmt w:val="bullet"/>
      <w:lvlText w:val="•"/>
      <w:lvlJc w:val="left"/>
      <w:pPr>
        <w:ind w:left="7523" w:hanging="488"/>
      </w:pPr>
      <w:rPr>
        <w:rFonts w:hint="default"/>
        <w:lang w:val="en-US" w:eastAsia="en-US" w:bidi="ar-SA"/>
      </w:rPr>
    </w:lvl>
  </w:abstractNum>
  <w:abstractNum w:abstractNumId="30" w15:restartNumberingAfterBreak="0">
    <w:nsid w:val="4A112FB3"/>
    <w:multiLevelType w:val="hybridMultilevel"/>
    <w:tmpl w:val="B632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362BAF"/>
    <w:multiLevelType w:val="hybridMultilevel"/>
    <w:tmpl w:val="3EC8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78214A"/>
    <w:multiLevelType w:val="multilevel"/>
    <w:tmpl w:val="8514CB00"/>
    <w:lvl w:ilvl="0">
      <w:start w:val="3"/>
      <w:numFmt w:val="decimal"/>
      <w:lvlText w:val="%1"/>
      <w:lvlJc w:val="left"/>
      <w:pPr>
        <w:ind w:left="520" w:hanging="420"/>
      </w:pPr>
      <w:rPr>
        <w:rFonts w:hint="default"/>
        <w:lang w:val="en-US" w:eastAsia="en-US" w:bidi="ar-SA"/>
      </w:rPr>
    </w:lvl>
    <w:lvl w:ilvl="1">
      <w:start w:val="2"/>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3" w15:restartNumberingAfterBreak="0">
    <w:nsid w:val="55892E68"/>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4" w15:restartNumberingAfterBreak="0">
    <w:nsid w:val="57233392"/>
    <w:multiLevelType w:val="multilevel"/>
    <w:tmpl w:val="26F85A1E"/>
    <w:lvl w:ilvl="0">
      <w:start w:val="6"/>
      <w:numFmt w:val="decimal"/>
      <w:lvlText w:val="%1"/>
      <w:lvlJc w:val="left"/>
      <w:pPr>
        <w:ind w:left="375" w:hanging="375"/>
      </w:pPr>
      <w:rPr>
        <w:rFonts w:hint="default"/>
      </w:rPr>
    </w:lvl>
    <w:lvl w:ilvl="1">
      <w:start w:val="1"/>
      <w:numFmt w:val="decimal"/>
      <w:lvlText w:val="%1.%2"/>
      <w:lvlJc w:val="left"/>
      <w:pPr>
        <w:ind w:left="474" w:hanging="375"/>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35" w15:restartNumberingAfterBreak="0">
    <w:nsid w:val="5C2D6E0E"/>
    <w:multiLevelType w:val="hybridMultilevel"/>
    <w:tmpl w:val="A8FA1882"/>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FB32DF7"/>
    <w:multiLevelType w:val="hybridMultilevel"/>
    <w:tmpl w:val="146A6B8E"/>
    <w:lvl w:ilvl="0" w:tplc="4C1EB14C">
      <w:numFmt w:val="bullet"/>
      <w:lvlText w:val="●"/>
      <w:lvlJc w:val="left"/>
      <w:pPr>
        <w:ind w:left="7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1D621B"/>
    <w:multiLevelType w:val="multilevel"/>
    <w:tmpl w:val="FCD86F3C"/>
    <w:lvl w:ilvl="0">
      <w:start w:val="4"/>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8" w15:restartNumberingAfterBreak="0">
    <w:nsid w:val="632C51ED"/>
    <w:multiLevelType w:val="hybridMultilevel"/>
    <w:tmpl w:val="67A001F6"/>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39" w15:restartNumberingAfterBreak="0">
    <w:nsid w:val="67F57ADB"/>
    <w:multiLevelType w:val="hybridMultilevel"/>
    <w:tmpl w:val="E3CEF234"/>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8195625"/>
    <w:multiLevelType w:val="multilevel"/>
    <w:tmpl w:val="2EAAA4FA"/>
    <w:lvl w:ilvl="0">
      <w:start w:val="3"/>
      <w:numFmt w:val="decimal"/>
      <w:lvlText w:val="%1."/>
      <w:lvlJc w:val="left"/>
      <w:pPr>
        <w:ind w:left="540" w:hanging="540"/>
      </w:pPr>
      <w:rPr>
        <w:rFonts w:hint="default"/>
      </w:rPr>
    </w:lvl>
    <w:lvl w:ilvl="1">
      <w:start w:val="6"/>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41" w15:restartNumberingAfterBreak="0">
    <w:nsid w:val="684031D1"/>
    <w:multiLevelType w:val="hybridMultilevel"/>
    <w:tmpl w:val="B33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E72998"/>
    <w:multiLevelType w:val="multilevel"/>
    <w:tmpl w:val="B5C25FA6"/>
    <w:lvl w:ilvl="0">
      <w:start w:val="1"/>
      <w:numFmt w:val="decimal"/>
      <w:lvlText w:val="%1"/>
      <w:lvlJc w:val="left"/>
      <w:pPr>
        <w:ind w:left="589" w:hanging="490"/>
      </w:pPr>
      <w:rPr>
        <w:rFonts w:hint="default"/>
        <w:lang w:val="en-US" w:eastAsia="en-US" w:bidi="ar-SA"/>
      </w:rPr>
    </w:lvl>
    <w:lvl w:ilvl="1">
      <w:start w:val="1"/>
      <w:numFmt w:val="decimal"/>
      <w:lvlText w:val="%1.%2."/>
      <w:lvlJc w:val="left"/>
      <w:pPr>
        <w:ind w:left="130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3" w15:restartNumberingAfterBreak="0">
    <w:nsid w:val="6F1255E4"/>
    <w:multiLevelType w:val="multilevel"/>
    <w:tmpl w:val="9FE0C64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4" w15:restartNumberingAfterBreak="0">
    <w:nsid w:val="72B84E17"/>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45" w15:restartNumberingAfterBreak="0">
    <w:nsid w:val="77717D93"/>
    <w:multiLevelType w:val="hybridMultilevel"/>
    <w:tmpl w:val="6800508A"/>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46" w15:restartNumberingAfterBreak="0">
    <w:nsid w:val="7D4E71BE"/>
    <w:multiLevelType w:val="hybridMultilevel"/>
    <w:tmpl w:val="92F0A770"/>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47" w15:restartNumberingAfterBreak="0">
    <w:nsid w:val="7D642E96"/>
    <w:multiLevelType w:val="hybridMultilevel"/>
    <w:tmpl w:val="EE4EA77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540" w:hanging="360"/>
      </w:pPr>
      <w:rPr>
        <w:rFonts w:ascii="Courier New" w:hAnsi="Courier New" w:cs="Courier New" w:hint="default"/>
      </w:rPr>
    </w:lvl>
    <w:lvl w:ilvl="2" w:tplc="04090005">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48" w15:restartNumberingAfterBreak="0">
    <w:nsid w:val="7E3F081E"/>
    <w:multiLevelType w:val="hybridMultilevel"/>
    <w:tmpl w:val="0D3C079A"/>
    <w:lvl w:ilvl="0" w:tplc="4C1EB14C">
      <w:numFmt w:val="bullet"/>
      <w:lvlText w:val="●"/>
      <w:lvlJc w:val="left"/>
      <w:pPr>
        <w:ind w:left="1080" w:hanging="360"/>
      </w:pPr>
      <w:rPr>
        <w:rFonts w:ascii="Times New Roman" w:eastAsia="Times New Roman" w:hAnsi="Times New Roman" w:cs="Times New Roman" w:hint="default"/>
        <w:w w:val="100"/>
        <w:sz w:val="24"/>
        <w:szCs w:val="24"/>
        <w:lang w:val="en-US" w:eastAsia="en-US" w:bidi="ar-SA"/>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1"/>
  </w:num>
  <w:num w:numId="2">
    <w:abstractNumId w:val="27"/>
  </w:num>
  <w:num w:numId="3">
    <w:abstractNumId w:val="44"/>
  </w:num>
  <w:num w:numId="4">
    <w:abstractNumId w:val="29"/>
  </w:num>
  <w:num w:numId="5">
    <w:abstractNumId w:val="2"/>
  </w:num>
  <w:num w:numId="6">
    <w:abstractNumId w:val="37"/>
  </w:num>
  <w:num w:numId="7">
    <w:abstractNumId w:val="15"/>
  </w:num>
  <w:num w:numId="8">
    <w:abstractNumId w:val="7"/>
  </w:num>
  <w:num w:numId="9">
    <w:abstractNumId w:val="32"/>
  </w:num>
  <w:num w:numId="10">
    <w:abstractNumId w:val="17"/>
  </w:num>
  <w:num w:numId="11">
    <w:abstractNumId w:val="42"/>
  </w:num>
  <w:num w:numId="12">
    <w:abstractNumId w:val="31"/>
  </w:num>
  <w:num w:numId="13">
    <w:abstractNumId w:val="1"/>
  </w:num>
  <w:num w:numId="14">
    <w:abstractNumId w:val="3"/>
  </w:num>
  <w:num w:numId="15">
    <w:abstractNumId w:val="34"/>
  </w:num>
  <w:num w:numId="16">
    <w:abstractNumId w:val="25"/>
  </w:num>
  <w:num w:numId="17">
    <w:abstractNumId w:val="30"/>
  </w:num>
  <w:num w:numId="18">
    <w:abstractNumId w:val="22"/>
  </w:num>
  <w:num w:numId="19">
    <w:abstractNumId w:val="13"/>
  </w:num>
  <w:num w:numId="20">
    <w:abstractNumId w:val="40"/>
  </w:num>
  <w:num w:numId="21">
    <w:abstractNumId w:val="11"/>
  </w:num>
  <w:num w:numId="22">
    <w:abstractNumId w:val="41"/>
  </w:num>
  <w:num w:numId="23">
    <w:abstractNumId w:val="38"/>
  </w:num>
  <w:num w:numId="24">
    <w:abstractNumId w:val="28"/>
  </w:num>
  <w:num w:numId="25">
    <w:abstractNumId w:val="19"/>
  </w:num>
  <w:num w:numId="26">
    <w:abstractNumId w:val="18"/>
  </w:num>
  <w:num w:numId="27">
    <w:abstractNumId w:val="0"/>
  </w:num>
  <w:num w:numId="28">
    <w:abstractNumId w:val="9"/>
  </w:num>
  <w:num w:numId="29">
    <w:abstractNumId w:val="23"/>
  </w:num>
  <w:num w:numId="30">
    <w:abstractNumId w:val="14"/>
  </w:num>
  <w:num w:numId="31">
    <w:abstractNumId w:val="36"/>
  </w:num>
  <w:num w:numId="32">
    <w:abstractNumId w:val="16"/>
  </w:num>
  <w:num w:numId="33">
    <w:abstractNumId w:val="45"/>
  </w:num>
  <w:num w:numId="34">
    <w:abstractNumId w:val="4"/>
  </w:num>
  <w:num w:numId="35">
    <w:abstractNumId w:val="47"/>
  </w:num>
  <w:num w:numId="36">
    <w:abstractNumId w:val="12"/>
  </w:num>
  <w:num w:numId="37">
    <w:abstractNumId w:val="35"/>
  </w:num>
  <w:num w:numId="38">
    <w:abstractNumId w:val="10"/>
  </w:num>
  <w:num w:numId="39">
    <w:abstractNumId w:val="48"/>
  </w:num>
  <w:num w:numId="40">
    <w:abstractNumId w:val="6"/>
  </w:num>
  <w:num w:numId="41">
    <w:abstractNumId w:val="33"/>
  </w:num>
  <w:num w:numId="42">
    <w:abstractNumId w:val="43"/>
  </w:num>
  <w:num w:numId="43">
    <w:abstractNumId w:val="26"/>
  </w:num>
  <w:num w:numId="44">
    <w:abstractNumId w:val="20"/>
  </w:num>
  <w:num w:numId="45">
    <w:abstractNumId w:val="39"/>
  </w:num>
  <w:num w:numId="46">
    <w:abstractNumId w:val="5"/>
  </w:num>
  <w:num w:numId="47">
    <w:abstractNumId w:val="24"/>
  </w:num>
  <w:num w:numId="48">
    <w:abstractNumId w:val="8"/>
  </w:num>
  <w:num w:numId="49">
    <w:abstractNumId w:val="4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A06"/>
    <w:rsid w:val="0000208F"/>
    <w:rsid w:val="00002297"/>
    <w:rsid w:val="00002EBD"/>
    <w:rsid w:val="000042FA"/>
    <w:rsid w:val="00007734"/>
    <w:rsid w:val="00013A86"/>
    <w:rsid w:val="00015FE7"/>
    <w:rsid w:val="00017E1F"/>
    <w:rsid w:val="0002294D"/>
    <w:rsid w:val="00022AD8"/>
    <w:rsid w:val="000232D6"/>
    <w:rsid w:val="0002367F"/>
    <w:rsid w:val="00023E7A"/>
    <w:rsid w:val="00026CB7"/>
    <w:rsid w:val="00027EEE"/>
    <w:rsid w:val="00031943"/>
    <w:rsid w:val="00035006"/>
    <w:rsid w:val="00035788"/>
    <w:rsid w:val="00035B73"/>
    <w:rsid w:val="00040E7C"/>
    <w:rsid w:val="00041824"/>
    <w:rsid w:val="0004221E"/>
    <w:rsid w:val="0004302B"/>
    <w:rsid w:val="000439D0"/>
    <w:rsid w:val="00045D3E"/>
    <w:rsid w:val="0004659E"/>
    <w:rsid w:val="00047418"/>
    <w:rsid w:val="00050CAC"/>
    <w:rsid w:val="0005146E"/>
    <w:rsid w:val="00052047"/>
    <w:rsid w:val="0005263A"/>
    <w:rsid w:val="00052D87"/>
    <w:rsid w:val="00053803"/>
    <w:rsid w:val="000543EC"/>
    <w:rsid w:val="00054FF9"/>
    <w:rsid w:val="000553C0"/>
    <w:rsid w:val="0005547E"/>
    <w:rsid w:val="000558C9"/>
    <w:rsid w:val="00055979"/>
    <w:rsid w:val="00055D13"/>
    <w:rsid w:val="000569FE"/>
    <w:rsid w:val="00057C75"/>
    <w:rsid w:val="00061402"/>
    <w:rsid w:val="00062228"/>
    <w:rsid w:val="00062724"/>
    <w:rsid w:val="00066BC6"/>
    <w:rsid w:val="000700CF"/>
    <w:rsid w:val="0007124D"/>
    <w:rsid w:val="00071F4B"/>
    <w:rsid w:val="000734D5"/>
    <w:rsid w:val="000761B1"/>
    <w:rsid w:val="000776BA"/>
    <w:rsid w:val="000778DC"/>
    <w:rsid w:val="000808B4"/>
    <w:rsid w:val="00081BEA"/>
    <w:rsid w:val="00081ED9"/>
    <w:rsid w:val="000824AA"/>
    <w:rsid w:val="00085781"/>
    <w:rsid w:val="00086415"/>
    <w:rsid w:val="00087049"/>
    <w:rsid w:val="00087EFE"/>
    <w:rsid w:val="00091C21"/>
    <w:rsid w:val="00091D85"/>
    <w:rsid w:val="000929EA"/>
    <w:rsid w:val="000930A1"/>
    <w:rsid w:val="00094914"/>
    <w:rsid w:val="000A1020"/>
    <w:rsid w:val="000A292F"/>
    <w:rsid w:val="000A6A5E"/>
    <w:rsid w:val="000B2868"/>
    <w:rsid w:val="000B672C"/>
    <w:rsid w:val="000C1E5B"/>
    <w:rsid w:val="000C2E70"/>
    <w:rsid w:val="000C32B6"/>
    <w:rsid w:val="000C376A"/>
    <w:rsid w:val="000C7DE8"/>
    <w:rsid w:val="000D014F"/>
    <w:rsid w:val="000D03EC"/>
    <w:rsid w:val="000D1624"/>
    <w:rsid w:val="000D23A0"/>
    <w:rsid w:val="000D678D"/>
    <w:rsid w:val="000D7609"/>
    <w:rsid w:val="000E270A"/>
    <w:rsid w:val="000E2CCA"/>
    <w:rsid w:val="000E3E79"/>
    <w:rsid w:val="000E61AA"/>
    <w:rsid w:val="000E6B0B"/>
    <w:rsid w:val="000E7D26"/>
    <w:rsid w:val="000F0B9F"/>
    <w:rsid w:val="000F0BFD"/>
    <w:rsid w:val="000F2729"/>
    <w:rsid w:val="000F620B"/>
    <w:rsid w:val="000F6556"/>
    <w:rsid w:val="000F704B"/>
    <w:rsid w:val="000F7C40"/>
    <w:rsid w:val="00100F7C"/>
    <w:rsid w:val="00106EEF"/>
    <w:rsid w:val="001073E9"/>
    <w:rsid w:val="00107E0C"/>
    <w:rsid w:val="001115A2"/>
    <w:rsid w:val="00113658"/>
    <w:rsid w:val="001144BD"/>
    <w:rsid w:val="001151C3"/>
    <w:rsid w:val="00115DB2"/>
    <w:rsid w:val="00120288"/>
    <w:rsid w:val="001210B7"/>
    <w:rsid w:val="001227AD"/>
    <w:rsid w:val="00123F66"/>
    <w:rsid w:val="00125BD1"/>
    <w:rsid w:val="00125D54"/>
    <w:rsid w:val="00131ACB"/>
    <w:rsid w:val="00134693"/>
    <w:rsid w:val="00134AB6"/>
    <w:rsid w:val="00134C84"/>
    <w:rsid w:val="0013594F"/>
    <w:rsid w:val="00136BE9"/>
    <w:rsid w:val="00141301"/>
    <w:rsid w:val="001419AA"/>
    <w:rsid w:val="00142EA7"/>
    <w:rsid w:val="00145D7E"/>
    <w:rsid w:val="00153FDB"/>
    <w:rsid w:val="001542DC"/>
    <w:rsid w:val="00157778"/>
    <w:rsid w:val="00157FF0"/>
    <w:rsid w:val="00162CF3"/>
    <w:rsid w:val="00162F01"/>
    <w:rsid w:val="00165676"/>
    <w:rsid w:val="00167DB1"/>
    <w:rsid w:val="0017236A"/>
    <w:rsid w:val="0017300D"/>
    <w:rsid w:val="00173804"/>
    <w:rsid w:val="001746B6"/>
    <w:rsid w:val="00174FDE"/>
    <w:rsid w:val="00183F61"/>
    <w:rsid w:val="00184CFC"/>
    <w:rsid w:val="001858EA"/>
    <w:rsid w:val="001906B0"/>
    <w:rsid w:val="0019171D"/>
    <w:rsid w:val="00193239"/>
    <w:rsid w:val="00193909"/>
    <w:rsid w:val="00193B3E"/>
    <w:rsid w:val="00193BC6"/>
    <w:rsid w:val="00193CCB"/>
    <w:rsid w:val="001944FC"/>
    <w:rsid w:val="001956A9"/>
    <w:rsid w:val="001A18A0"/>
    <w:rsid w:val="001A70F7"/>
    <w:rsid w:val="001A7D8F"/>
    <w:rsid w:val="001B19F8"/>
    <w:rsid w:val="001B4293"/>
    <w:rsid w:val="001B53F6"/>
    <w:rsid w:val="001B5FFD"/>
    <w:rsid w:val="001B74FC"/>
    <w:rsid w:val="001B7F85"/>
    <w:rsid w:val="001C075C"/>
    <w:rsid w:val="001C1FEA"/>
    <w:rsid w:val="001C21C5"/>
    <w:rsid w:val="001C302B"/>
    <w:rsid w:val="001C3534"/>
    <w:rsid w:val="001C4F71"/>
    <w:rsid w:val="001C51EB"/>
    <w:rsid w:val="001C6B2A"/>
    <w:rsid w:val="001C7F2D"/>
    <w:rsid w:val="001D06FF"/>
    <w:rsid w:val="001D0C1D"/>
    <w:rsid w:val="001D1D0F"/>
    <w:rsid w:val="001D27B0"/>
    <w:rsid w:val="001D2F2B"/>
    <w:rsid w:val="001D57A8"/>
    <w:rsid w:val="001D6C7D"/>
    <w:rsid w:val="001D6E6C"/>
    <w:rsid w:val="001E0DAC"/>
    <w:rsid w:val="001E6A26"/>
    <w:rsid w:val="001F0433"/>
    <w:rsid w:val="001F0457"/>
    <w:rsid w:val="001F0ED8"/>
    <w:rsid w:val="001F1658"/>
    <w:rsid w:val="001F2145"/>
    <w:rsid w:val="001F4C7A"/>
    <w:rsid w:val="001F5863"/>
    <w:rsid w:val="002018DC"/>
    <w:rsid w:val="00206500"/>
    <w:rsid w:val="00212C9A"/>
    <w:rsid w:val="00212ECF"/>
    <w:rsid w:val="00213373"/>
    <w:rsid w:val="0021374B"/>
    <w:rsid w:val="0021446B"/>
    <w:rsid w:val="00220264"/>
    <w:rsid w:val="002234D9"/>
    <w:rsid w:val="0022543D"/>
    <w:rsid w:val="002274AE"/>
    <w:rsid w:val="002305A6"/>
    <w:rsid w:val="00231D07"/>
    <w:rsid w:val="00233FDB"/>
    <w:rsid w:val="00235486"/>
    <w:rsid w:val="00235B2F"/>
    <w:rsid w:val="00245F5B"/>
    <w:rsid w:val="002463F4"/>
    <w:rsid w:val="0025272B"/>
    <w:rsid w:val="00252A88"/>
    <w:rsid w:val="002544AD"/>
    <w:rsid w:val="0026044C"/>
    <w:rsid w:val="002606F1"/>
    <w:rsid w:val="00266858"/>
    <w:rsid w:val="00273F9C"/>
    <w:rsid w:val="00274D7B"/>
    <w:rsid w:val="00275A37"/>
    <w:rsid w:val="002777FB"/>
    <w:rsid w:val="0028043D"/>
    <w:rsid w:val="002804AC"/>
    <w:rsid w:val="00280EC2"/>
    <w:rsid w:val="00281648"/>
    <w:rsid w:val="00282E26"/>
    <w:rsid w:val="00284E33"/>
    <w:rsid w:val="002912CE"/>
    <w:rsid w:val="002916F9"/>
    <w:rsid w:val="002938C5"/>
    <w:rsid w:val="00293A2A"/>
    <w:rsid w:val="002948E4"/>
    <w:rsid w:val="00297422"/>
    <w:rsid w:val="002A36CC"/>
    <w:rsid w:val="002A43F9"/>
    <w:rsid w:val="002A76B0"/>
    <w:rsid w:val="002B3132"/>
    <w:rsid w:val="002B5E8E"/>
    <w:rsid w:val="002B76BC"/>
    <w:rsid w:val="002B7E30"/>
    <w:rsid w:val="002C20A0"/>
    <w:rsid w:val="002C233A"/>
    <w:rsid w:val="002C3550"/>
    <w:rsid w:val="002C409C"/>
    <w:rsid w:val="002C6B1D"/>
    <w:rsid w:val="002D0981"/>
    <w:rsid w:val="002D1A28"/>
    <w:rsid w:val="002D2EAD"/>
    <w:rsid w:val="002D2F41"/>
    <w:rsid w:val="002D4EB6"/>
    <w:rsid w:val="002D4FBB"/>
    <w:rsid w:val="002D5E97"/>
    <w:rsid w:val="002D5EEE"/>
    <w:rsid w:val="002D67C6"/>
    <w:rsid w:val="002D7E54"/>
    <w:rsid w:val="002E016C"/>
    <w:rsid w:val="002E4DBF"/>
    <w:rsid w:val="002E5AF7"/>
    <w:rsid w:val="002E6E79"/>
    <w:rsid w:val="002F35E1"/>
    <w:rsid w:val="002F4023"/>
    <w:rsid w:val="002F64E4"/>
    <w:rsid w:val="002F6DA3"/>
    <w:rsid w:val="002F7C52"/>
    <w:rsid w:val="00301BCD"/>
    <w:rsid w:val="003048CE"/>
    <w:rsid w:val="003055E7"/>
    <w:rsid w:val="00306A17"/>
    <w:rsid w:val="00306EE0"/>
    <w:rsid w:val="00310F00"/>
    <w:rsid w:val="003117C8"/>
    <w:rsid w:val="003121DE"/>
    <w:rsid w:val="003149F5"/>
    <w:rsid w:val="00314BEE"/>
    <w:rsid w:val="003166C6"/>
    <w:rsid w:val="00316B25"/>
    <w:rsid w:val="00316FE4"/>
    <w:rsid w:val="00317D8D"/>
    <w:rsid w:val="003215B9"/>
    <w:rsid w:val="0032166B"/>
    <w:rsid w:val="003217FB"/>
    <w:rsid w:val="00322112"/>
    <w:rsid w:val="00324736"/>
    <w:rsid w:val="0032694F"/>
    <w:rsid w:val="00326980"/>
    <w:rsid w:val="00330C29"/>
    <w:rsid w:val="00330E9D"/>
    <w:rsid w:val="00332AE6"/>
    <w:rsid w:val="00333780"/>
    <w:rsid w:val="003341F7"/>
    <w:rsid w:val="00334961"/>
    <w:rsid w:val="00334B4D"/>
    <w:rsid w:val="00342C37"/>
    <w:rsid w:val="00344468"/>
    <w:rsid w:val="00351467"/>
    <w:rsid w:val="00352F8C"/>
    <w:rsid w:val="003542A1"/>
    <w:rsid w:val="003611A4"/>
    <w:rsid w:val="00361C0C"/>
    <w:rsid w:val="00364A35"/>
    <w:rsid w:val="00364EB5"/>
    <w:rsid w:val="00365225"/>
    <w:rsid w:val="0037457A"/>
    <w:rsid w:val="00374AA0"/>
    <w:rsid w:val="0038363E"/>
    <w:rsid w:val="00383CAF"/>
    <w:rsid w:val="00383EFB"/>
    <w:rsid w:val="00384E58"/>
    <w:rsid w:val="003854FF"/>
    <w:rsid w:val="00386554"/>
    <w:rsid w:val="0038775E"/>
    <w:rsid w:val="0039041C"/>
    <w:rsid w:val="003906B4"/>
    <w:rsid w:val="00393873"/>
    <w:rsid w:val="00393AF3"/>
    <w:rsid w:val="0039407E"/>
    <w:rsid w:val="00394110"/>
    <w:rsid w:val="0039651E"/>
    <w:rsid w:val="003A0522"/>
    <w:rsid w:val="003A4019"/>
    <w:rsid w:val="003A44B1"/>
    <w:rsid w:val="003A7CAF"/>
    <w:rsid w:val="003B0282"/>
    <w:rsid w:val="003B02A5"/>
    <w:rsid w:val="003B0F1A"/>
    <w:rsid w:val="003B30E1"/>
    <w:rsid w:val="003C045F"/>
    <w:rsid w:val="003C1B33"/>
    <w:rsid w:val="003C4881"/>
    <w:rsid w:val="003C5ADC"/>
    <w:rsid w:val="003C7985"/>
    <w:rsid w:val="003C7AAD"/>
    <w:rsid w:val="003C7FD6"/>
    <w:rsid w:val="003D123C"/>
    <w:rsid w:val="003D12CD"/>
    <w:rsid w:val="003D13FE"/>
    <w:rsid w:val="003D143F"/>
    <w:rsid w:val="003D1992"/>
    <w:rsid w:val="003D1A3B"/>
    <w:rsid w:val="003D1F24"/>
    <w:rsid w:val="003D2480"/>
    <w:rsid w:val="003D2F6A"/>
    <w:rsid w:val="003D3AF4"/>
    <w:rsid w:val="003D5F8E"/>
    <w:rsid w:val="003E0372"/>
    <w:rsid w:val="003E0B20"/>
    <w:rsid w:val="003E0F0F"/>
    <w:rsid w:val="003E0F4B"/>
    <w:rsid w:val="003E1C91"/>
    <w:rsid w:val="003E2ABD"/>
    <w:rsid w:val="003E3188"/>
    <w:rsid w:val="003E4664"/>
    <w:rsid w:val="003E4B62"/>
    <w:rsid w:val="003E60BF"/>
    <w:rsid w:val="003E70A6"/>
    <w:rsid w:val="003E75C1"/>
    <w:rsid w:val="003E7782"/>
    <w:rsid w:val="003E7BE8"/>
    <w:rsid w:val="003F05C0"/>
    <w:rsid w:val="003F08A4"/>
    <w:rsid w:val="003F1BDC"/>
    <w:rsid w:val="003F2024"/>
    <w:rsid w:val="003F2AA4"/>
    <w:rsid w:val="003F3C9A"/>
    <w:rsid w:val="003F6F74"/>
    <w:rsid w:val="003F7E55"/>
    <w:rsid w:val="003F7E85"/>
    <w:rsid w:val="00400C05"/>
    <w:rsid w:val="0040152E"/>
    <w:rsid w:val="00402CAB"/>
    <w:rsid w:val="004031BA"/>
    <w:rsid w:val="00406773"/>
    <w:rsid w:val="00410E64"/>
    <w:rsid w:val="00414F24"/>
    <w:rsid w:val="00423236"/>
    <w:rsid w:val="00423AD6"/>
    <w:rsid w:val="00431E87"/>
    <w:rsid w:val="004347FE"/>
    <w:rsid w:val="00434810"/>
    <w:rsid w:val="00436325"/>
    <w:rsid w:val="0043712E"/>
    <w:rsid w:val="00437EA8"/>
    <w:rsid w:val="00441BDB"/>
    <w:rsid w:val="00442EC7"/>
    <w:rsid w:val="004445CF"/>
    <w:rsid w:val="00444802"/>
    <w:rsid w:val="00447713"/>
    <w:rsid w:val="00447B30"/>
    <w:rsid w:val="00450C7D"/>
    <w:rsid w:val="00451622"/>
    <w:rsid w:val="004551BC"/>
    <w:rsid w:val="00457A12"/>
    <w:rsid w:val="00460215"/>
    <w:rsid w:val="00461D81"/>
    <w:rsid w:val="00463C49"/>
    <w:rsid w:val="00465892"/>
    <w:rsid w:val="0046684E"/>
    <w:rsid w:val="00466D5C"/>
    <w:rsid w:val="0047139E"/>
    <w:rsid w:val="004720C2"/>
    <w:rsid w:val="00473228"/>
    <w:rsid w:val="004763B5"/>
    <w:rsid w:val="00477DC3"/>
    <w:rsid w:val="004807B9"/>
    <w:rsid w:val="004807DF"/>
    <w:rsid w:val="0048457B"/>
    <w:rsid w:val="00486456"/>
    <w:rsid w:val="0049206F"/>
    <w:rsid w:val="004927DA"/>
    <w:rsid w:val="004941D3"/>
    <w:rsid w:val="004A2A0F"/>
    <w:rsid w:val="004A361A"/>
    <w:rsid w:val="004A6A3B"/>
    <w:rsid w:val="004A6C9B"/>
    <w:rsid w:val="004A6FA7"/>
    <w:rsid w:val="004A73E8"/>
    <w:rsid w:val="004B141D"/>
    <w:rsid w:val="004B2493"/>
    <w:rsid w:val="004B261C"/>
    <w:rsid w:val="004B29FC"/>
    <w:rsid w:val="004B32B8"/>
    <w:rsid w:val="004B3732"/>
    <w:rsid w:val="004B5BE1"/>
    <w:rsid w:val="004B61EF"/>
    <w:rsid w:val="004C17CA"/>
    <w:rsid w:val="004C62DA"/>
    <w:rsid w:val="004D21E0"/>
    <w:rsid w:val="004D27FC"/>
    <w:rsid w:val="004E0EDE"/>
    <w:rsid w:val="004E1915"/>
    <w:rsid w:val="004E325B"/>
    <w:rsid w:val="004E36A1"/>
    <w:rsid w:val="004E36E4"/>
    <w:rsid w:val="004E43EE"/>
    <w:rsid w:val="004E572D"/>
    <w:rsid w:val="004E5AA9"/>
    <w:rsid w:val="004F209D"/>
    <w:rsid w:val="004F3D39"/>
    <w:rsid w:val="0050213C"/>
    <w:rsid w:val="00504718"/>
    <w:rsid w:val="00506137"/>
    <w:rsid w:val="00506F77"/>
    <w:rsid w:val="00511E31"/>
    <w:rsid w:val="00514368"/>
    <w:rsid w:val="00514EA0"/>
    <w:rsid w:val="00517193"/>
    <w:rsid w:val="0052053F"/>
    <w:rsid w:val="005218B0"/>
    <w:rsid w:val="00521D75"/>
    <w:rsid w:val="00523959"/>
    <w:rsid w:val="00526236"/>
    <w:rsid w:val="00527BA7"/>
    <w:rsid w:val="0053053A"/>
    <w:rsid w:val="0053266A"/>
    <w:rsid w:val="00532CCB"/>
    <w:rsid w:val="00533C79"/>
    <w:rsid w:val="005369CC"/>
    <w:rsid w:val="00536AE3"/>
    <w:rsid w:val="00536FE1"/>
    <w:rsid w:val="00541A9F"/>
    <w:rsid w:val="0054224E"/>
    <w:rsid w:val="00544B2F"/>
    <w:rsid w:val="00544B4F"/>
    <w:rsid w:val="00545066"/>
    <w:rsid w:val="0054668D"/>
    <w:rsid w:val="00547D5E"/>
    <w:rsid w:val="0055084E"/>
    <w:rsid w:val="00551252"/>
    <w:rsid w:val="00551AB3"/>
    <w:rsid w:val="0055430D"/>
    <w:rsid w:val="00554FEB"/>
    <w:rsid w:val="00555461"/>
    <w:rsid w:val="00560EA6"/>
    <w:rsid w:val="005631A6"/>
    <w:rsid w:val="005636DB"/>
    <w:rsid w:val="0056507A"/>
    <w:rsid w:val="00565C33"/>
    <w:rsid w:val="005669CC"/>
    <w:rsid w:val="005701D1"/>
    <w:rsid w:val="0057035D"/>
    <w:rsid w:val="0057061D"/>
    <w:rsid w:val="00570AE6"/>
    <w:rsid w:val="0057356E"/>
    <w:rsid w:val="00575AAC"/>
    <w:rsid w:val="0057620A"/>
    <w:rsid w:val="005765D7"/>
    <w:rsid w:val="00577B4C"/>
    <w:rsid w:val="00577DDC"/>
    <w:rsid w:val="00581ACC"/>
    <w:rsid w:val="005833CE"/>
    <w:rsid w:val="005901A4"/>
    <w:rsid w:val="00590A60"/>
    <w:rsid w:val="0059212C"/>
    <w:rsid w:val="00592893"/>
    <w:rsid w:val="005964EE"/>
    <w:rsid w:val="005972B9"/>
    <w:rsid w:val="00597A89"/>
    <w:rsid w:val="005A063E"/>
    <w:rsid w:val="005A61FD"/>
    <w:rsid w:val="005B02D9"/>
    <w:rsid w:val="005B2740"/>
    <w:rsid w:val="005B66B3"/>
    <w:rsid w:val="005C062C"/>
    <w:rsid w:val="005C10F6"/>
    <w:rsid w:val="005C3596"/>
    <w:rsid w:val="005C3C65"/>
    <w:rsid w:val="005C4659"/>
    <w:rsid w:val="005C6A32"/>
    <w:rsid w:val="005D2FE4"/>
    <w:rsid w:val="005D770B"/>
    <w:rsid w:val="005E04BF"/>
    <w:rsid w:val="005E236A"/>
    <w:rsid w:val="005E3612"/>
    <w:rsid w:val="005E4029"/>
    <w:rsid w:val="005F0187"/>
    <w:rsid w:val="005F0EEA"/>
    <w:rsid w:val="005F1521"/>
    <w:rsid w:val="005F26B8"/>
    <w:rsid w:val="00601F20"/>
    <w:rsid w:val="006027C7"/>
    <w:rsid w:val="00604231"/>
    <w:rsid w:val="00605FF1"/>
    <w:rsid w:val="00607B1E"/>
    <w:rsid w:val="00610DC1"/>
    <w:rsid w:val="00612EC5"/>
    <w:rsid w:val="00616C7D"/>
    <w:rsid w:val="00621A5A"/>
    <w:rsid w:val="0062398D"/>
    <w:rsid w:val="00623A68"/>
    <w:rsid w:val="00624273"/>
    <w:rsid w:val="00625541"/>
    <w:rsid w:val="00627D99"/>
    <w:rsid w:val="006311D4"/>
    <w:rsid w:val="006313C1"/>
    <w:rsid w:val="006325AE"/>
    <w:rsid w:val="006366C3"/>
    <w:rsid w:val="006402BD"/>
    <w:rsid w:val="006456EB"/>
    <w:rsid w:val="00646EFA"/>
    <w:rsid w:val="00651AEB"/>
    <w:rsid w:val="00651D11"/>
    <w:rsid w:val="006528D9"/>
    <w:rsid w:val="00652F86"/>
    <w:rsid w:val="006629CD"/>
    <w:rsid w:val="00663734"/>
    <w:rsid w:val="006639FB"/>
    <w:rsid w:val="0066401A"/>
    <w:rsid w:val="00664BB7"/>
    <w:rsid w:val="00672267"/>
    <w:rsid w:val="00673020"/>
    <w:rsid w:val="00677553"/>
    <w:rsid w:val="006811C0"/>
    <w:rsid w:val="006830F6"/>
    <w:rsid w:val="00683241"/>
    <w:rsid w:val="006839DC"/>
    <w:rsid w:val="00683F04"/>
    <w:rsid w:val="006868E3"/>
    <w:rsid w:val="00690DEF"/>
    <w:rsid w:val="00694640"/>
    <w:rsid w:val="006948A1"/>
    <w:rsid w:val="00695C31"/>
    <w:rsid w:val="00696845"/>
    <w:rsid w:val="006A2778"/>
    <w:rsid w:val="006A2BDE"/>
    <w:rsid w:val="006A4D9D"/>
    <w:rsid w:val="006A4F59"/>
    <w:rsid w:val="006B161A"/>
    <w:rsid w:val="006B2223"/>
    <w:rsid w:val="006B2868"/>
    <w:rsid w:val="006B2F03"/>
    <w:rsid w:val="006B6B32"/>
    <w:rsid w:val="006B7E9A"/>
    <w:rsid w:val="006C3302"/>
    <w:rsid w:val="006D04B6"/>
    <w:rsid w:val="006D32CD"/>
    <w:rsid w:val="006D45D8"/>
    <w:rsid w:val="006D71D5"/>
    <w:rsid w:val="006E037C"/>
    <w:rsid w:val="006E1DC2"/>
    <w:rsid w:val="006E308D"/>
    <w:rsid w:val="006E3B5D"/>
    <w:rsid w:val="006E5D5E"/>
    <w:rsid w:val="006F0496"/>
    <w:rsid w:val="006F1C35"/>
    <w:rsid w:val="006F4F27"/>
    <w:rsid w:val="006F6A5C"/>
    <w:rsid w:val="007031B5"/>
    <w:rsid w:val="00704F74"/>
    <w:rsid w:val="007054D5"/>
    <w:rsid w:val="00710227"/>
    <w:rsid w:val="0071378C"/>
    <w:rsid w:val="00716795"/>
    <w:rsid w:val="007201EE"/>
    <w:rsid w:val="00720481"/>
    <w:rsid w:val="007227A1"/>
    <w:rsid w:val="0072363F"/>
    <w:rsid w:val="00724A91"/>
    <w:rsid w:val="00732AA6"/>
    <w:rsid w:val="00733C8F"/>
    <w:rsid w:val="00736B2E"/>
    <w:rsid w:val="0073747C"/>
    <w:rsid w:val="0074116D"/>
    <w:rsid w:val="00741A83"/>
    <w:rsid w:val="00746012"/>
    <w:rsid w:val="00746430"/>
    <w:rsid w:val="00746F8E"/>
    <w:rsid w:val="00750970"/>
    <w:rsid w:val="00751F8A"/>
    <w:rsid w:val="007527CD"/>
    <w:rsid w:val="007543C9"/>
    <w:rsid w:val="0075569B"/>
    <w:rsid w:val="00756440"/>
    <w:rsid w:val="00762559"/>
    <w:rsid w:val="00765938"/>
    <w:rsid w:val="00766163"/>
    <w:rsid w:val="00766575"/>
    <w:rsid w:val="00766EB5"/>
    <w:rsid w:val="00771483"/>
    <w:rsid w:val="00771A19"/>
    <w:rsid w:val="00776D16"/>
    <w:rsid w:val="0078172A"/>
    <w:rsid w:val="00782962"/>
    <w:rsid w:val="00786B07"/>
    <w:rsid w:val="00787B16"/>
    <w:rsid w:val="00790BEC"/>
    <w:rsid w:val="0079224E"/>
    <w:rsid w:val="0079363F"/>
    <w:rsid w:val="00796A97"/>
    <w:rsid w:val="007A02CA"/>
    <w:rsid w:val="007A09EF"/>
    <w:rsid w:val="007A0B2C"/>
    <w:rsid w:val="007A0C01"/>
    <w:rsid w:val="007A153E"/>
    <w:rsid w:val="007A4758"/>
    <w:rsid w:val="007B05A3"/>
    <w:rsid w:val="007B064F"/>
    <w:rsid w:val="007B1E82"/>
    <w:rsid w:val="007B2C24"/>
    <w:rsid w:val="007B335D"/>
    <w:rsid w:val="007B43B4"/>
    <w:rsid w:val="007B718C"/>
    <w:rsid w:val="007B7EF1"/>
    <w:rsid w:val="007C0468"/>
    <w:rsid w:val="007C4FB7"/>
    <w:rsid w:val="007C7691"/>
    <w:rsid w:val="007D15B1"/>
    <w:rsid w:val="007D1FEB"/>
    <w:rsid w:val="007D234A"/>
    <w:rsid w:val="007D26BE"/>
    <w:rsid w:val="007D3B9A"/>
    <w:rsid w:val="007D3F0F"/>
    <w:rsid w:val="007D4276"/>
    <w:rsid w:val="007D4DA3"/>
    <w:rsid w:val="007D5513"/>
    <w:rsid w:val="007D6A84"/>
    <w:rsid w:val="007E03A0"/>
    <w:rsid w:val="007E3848"/>
    <w:rsid w:val="007E4F77"/>
    <w:rsid w:val="007E6E7D"/>
    <w:rsid w:val="007F17C1"/>
    <w:rsid w:val="007F1A52"/>
    <w:rsid w:val="007F1CE1"/>
    <w:rsid w:val="007F39D1"/>
    <w:rsid w:val="007F3FB2"/>
    <w:rsid w:val="007F56FC"/>
    <w:rsid w:val="007F5C7B"/>
    <w:rsid w:val="007F60AA"/>
    <w:rsid w:val="007F681E"/>
    <w:rsid w:val="007F789E"/>
    <w:rsid w:val="00800FC8"/>
    <w:rsid w:val="008010FF"/>
    <w:rsid w:val="008011B7"/>
    <w:rsid w:val="00801452"/>
    <w:rsid w:val="00801F88"/>
    <w:rsid w:val="00805C8D"/>
    <w:rsid w:val="008109EC"/>
    <w:rsid w:val="00810A74"/>
    <w:rsid w:val="00813E8F"/>
    <w:rsid w:val="00816C32"/>
    <w:rsid w:val="00817DE7"/>
    <w:rsid w:val="00821711"/>
    <w:rsid w:val="00823767"/>
    <w:rsid w:val="00830A35"/>
    <w:rsid w:val="00830F36"/>
    <w:rsid w:val="00832486"/>
    <w:rsid w:val="008327EF"/>
    <w:rsid w:val="008337E4"/>
    <w:rsid w:val="0083476C"/>
    <w:rsid w:val="0084119F"/>
    <w:rsid w:val="00841C80"/>
    <w:rsid w:val="00845A95"/>
    <w:rsid w:val="00845EE8"/>
    <w:rsid w:val="00846A1D"/>
    <w:rsid w:val="00847F16"/>
    <w:rsid w:val="008506CF"/>
    <w:rsid w:val="00850DEC"/>
    <w:rsid w:val="0085430D"/>
    <w:rsid w:val="00857A4E"/>
    <w:rsid w:val="00861685"/>
    <w:rsid w:val="00862717"/>
    <w:rsid w:val="00864012"/>
    <w:rsid w:val="008667B7"/>
    <w:rsid w:val="0086696B"/>
    <w:rsid w:val="00870267"/>
    <w:rsid w:val="0087040F"/>
    <w:rsid w:val="008738BC"/>
    <w:rsid w:val="00873FF8"/>
    <w:rsid w:val="00874A0C"/>
    <w:rsid w:val="00875EA5"/>
    <w:rsid w:val="00880AC2"/>
    <w:rsid w:val="00881E44"/>
    <w:rsid w:val="00884DFB"/>
    <w:rsid w:val="0088584C"/>
    <w:rsid w:val="008908BF"/>
    <w:rsid w:val="00890E65"/>
    <w:rsid w:val="00892774"/>
    <w:rsid w:val="00893617"/>
    <w:rsid w:val="00893B9B"/>
    <w:rsid w:val="00893EB9"/>
    <w:rsid w:val="008951CB"/>
    <w:rsid w:val="00897339"/>
    <w:rsid w:val="0089740C"/>
    <w:rsid w:val="008A21D2"/>
    <w:rsid w:val="008A47B4"/>
    <w:rsid w:val="008A4F83"/>
    <w:rsid w:val="008B0118"/>
    <w:rsid w:val="008B26AA"/>
    <w:rsid w:val="008B5462"/>
    <w:rsid w:val="008B63AB"/>
    <w:rsid w:val="008C19B7"/>
    <w:rsid w:val="008C19DF"/>
    <w:rsid w:val="008C3534"/>
    <w:rsid w:val="008C5AFC"/>
    <w:rsid w:val="008C640E"/>
    <w:rsid w:val="008C7B37"/>
    <w:rsid w:val="008D17CB"/>
    <w:rsid w:val="008D28C2"/>
    <w:rsid w:val="008D3EAF"/>
    <w:rsid w:val="008D6384"/>
    <w:rsid w:val="008D7EFD"/>
    <w:rsid w:val="008E10C9"/>
    <w:rsid w:val="008E3C4D"/>
    <w:rsid w:val="008F07F2"/>
    <w:rsid w:val="008F210E"/>
    <w:rsid w:val="008F41E8"/>
    <w:rsid w:val="00900E7F"/>
    <w:rsid w:val="00902CE5"/>
    <w:rsid w:val="0090436E"/>
    <w:rsid w:val="00904E27"/>
    <w:rsid w:val="00907206"/>
    <w:rsid w:val="0091217A"/>
    <w:rsid w:val="009165C9"/>
    <w:rsid w:val="00917A03"/>
    <w:rsid w:val="00923DFC"/>
    <w:rsid w:val="00924077"/>
    <w:rsid w:val="009274AE"/>
    <w:rsid w:val="00927600"/>
    <w:rsid w:val="00927CD7"/>
    <w:rsid w:val="00934695"/>
    <w:rsid w:val="0094556C"/>
    <w:rsid w:val="009456E9"/>
    <w:rsid w:val="00950932"/>
    <w:rsid w:val="00950EE6"/>
    <w:rsid w:val="00952A85"/>
    <w:rsid w:val="00954A78"/>
    <w:rsid w:val="00955A1E"/>
    <w:rsid w:val="00961644"/>
    <w:rsid w:val="00963329"/>
    <w:rsid w:val="00963337"/>
    <w:rsid w:val="00963983"/>
    <w:rsid w:val="0096445F"/>
    <w:rsid w:val="00966160"/>
    <w:rsid w:val="0096732D"/>
    <w:rsid w:val="00967A45"/>
    <w:rsid w:val="00972CA6"/>
    <w:rsid w:val="00974919"/>
    <w:rsid w:val="00974D13"/>
    <w:rsid w:val="00981742"/>
    <w:rsid w:val="00982379"/>
    <w:rsid w:val="00983BBC"/>
    <w:rsid w:val="00987C76"/>
    <w:rsid w:val="00987DB2"/>
    <w:rsid w:val="00991C63"/>
    <w:rsid w:val="0099755D"/>
    <w:rsid w:val="009A0F9C"/>
    <w:rsid w:val="009A128C"/>
    <w:rsid w:val="009A1414"/>
    <w:rsid w:val="009A1442"/>
    <w:rsid w:val="009A3DBE"/>
    <w:rsid w:val="009A4263"/>
    <w:rsid w:val="009A73F8"/>
    <w:rsid w:val="009A7B0A"/>
    <w:rsid w:val="009B0370"/>
    <w:rsid w:val="009B1A47"/>
    <w:rsid w:val="009B3946"/>
    <w:rsid w:val="009B40DD"/>
    <w:rsid w:val="009B7466"/>
    <w:rsid w:val="009C0B2A"/>
    <w:rsid w:val="009C22B3"/>
    <w:rsid w:val="009C2304"/>
    <w:rsid w:val="009C25F2"/>
    <w:rsid w:val="009C3590"/>
    <w:rsid w:val="009C3A1F"/>
    <w:rsid w:val="009C4C50"/>
    <w:rsid w:val="009C65B0"/>
    <w:rsid w:val="009D0B26"/>
    <w:rsid w:val="009D1AA5"/>
    <w:rsid w:val="009D4159"/>
    <w:rsid w:val="009E0D38"/>
    <w:rsid w:val="009E17AF"/>
    <w:rsid w:val="009E19FF"/>
    <w:rsid w:val="009E26EC"/>
    <w:rsid w:val="009E2727"/>
    <w:rsid w:val="009E2D37"/>
    <w:rsid w:val="009E3C48"/>
    <w:rsid w:val="009E6195"/>
    <w:rsid w:val="009E6516"/>
    <w:rsid w:val="009E6C78"/>
    <w:rsid w:val="009E7C3B"/>
    <w:rsid w:val="009E7CC5"/>
    <w:rsid w:val="009F0979"/>
    <w:rsid w:val="009F34C3"/>
    <w:rsid w:val="009F52D7"/>
    <w:rsid w:val="009F5CE0"/>
    <w:rsid w:val="00A04C7E"/>
    <w:rsid w:val="00A05F24"/>
    <w:rsid w:val="00A07537"/>
    <w:rsid w:val="00A075BD"/>
    <w:rsid w:val="00A07B37"/>
    <w:rsid w:val="00A111D8"/>
    <w:rsid w:val="00A11BE4"/>
    <w:rsid w:val="00A12811"/>
    <w:rsid w:val="00A13046"/>
    <w:rsid w:val="00A14870"/>
    <w:rsid w:val="00A150B8"/>
    <w:rsid w:val="00A160B5"/>
    <w:rsid w:val="00A16D71"/>
    <w:rsid w:val="00A34A06"/>
    <w:rsid w:val="00A373C0"/>
    <w:rsid w:val="00A40507"/>
    <w:rsid w:val="00A43AAC"/>
    <w:rsid w:val="00A463EC"/>
    <w:rsid w:val="00A46ABB"/>
    <w:rsid w:val="00A50474"/>
    <w:rsid w:val="00A50F35"/>
    <w:rsid w:val="00A51277"/>
    <w:rsid w:val="00A5132B"/>
    <w:rsid w:val="00A52323"/>
    <w:rsid w:val="00A52E4E"/>
    <w:rsid w:val="00A538F5"/>
    <w:rsid w:val="00A60D4A"/>
    <w:rsid w:val="00A61014"/>
    <w:rsid w:val="00A612C5"/>
    <w:rsid w:val="00A6494D"/>
    <w:rsid w:val="00A67ED9"/>
    <w:rsid w:val="00A7171C"/>
    <w:rsid w:val="00A71E7F"/>
    <w:rsid w:val="00A746A0"/>
    <w:rsid w:val="00A76558"/>
    <w:rsid w:val="00A77299"/>
    <w:rsid w:val="00A822C2"/>
    <w:rsid w:val="00A8243F"/>
    <w:rsid w:val="00A84817"/>
    <w:rsid w:val="00A84C58"/>
    <w:rsid w:val="00A86321"/>
    <w:rsid w:val="00A868C0"/>
    <w:rsid w:val="00A8736B"/>
    <w:rsid w:val="00A93D4B"/>
    <w:rsid w:val="00A94194"/>
    <w:rsid w:val="00A954AE"/>
    <w:rsid w:val="00A95D25"/>
    <w:rsid w:val="00A95FFB"/>
    <w:rsid w:val="00A9696D"/>
    <w:rsid w:val="00A96DE6"/>
    <w:rsid w:val="00A9738A"/>
    <w:rsid w:val="00AA041F"/>
    <w:rsid w:val="00AA0808"/>
    <w:rsid w:val="00AA0D7D"/>
    <w:rsid w:val="00AA70CE"/>
    <w:rsid w:val="00AA7AC5"/>
    <w:rsid w:val="00AB020A"/>
    <w:rsid w:val="00AB274F"/>
    <w:rsid w:val="00AB2939"/>
    <w:rsid w:val="00AB41DC"/>
    <w:rsid w:val="00AB572A"/>
    <w:rsid w:val="00AB6986"/>
    <w:rsid w:val="00AC0037"/>
    <w:rsid w:val="00AC14B4"/>
    <w:rsid w:val="00AC2AB6"/>
    <w:rsid w:val="00AC33AA"/>
    <w:rsid w:val="00AC39A6"/>
    <w:rsid w:val="00AC4074"/>
    <w:rsid w:val="00AC413E"/>
    <w:rsid w:val="00AC4ABB"/>
    <w:rsid w:val="00AC4B8B"/>
    <w:rsid w:val="00AC4D1F"/>
    <w:rsid w:val="00AD59AF"/>
    <w:rsid w:val="00AD7C8F"/>
    <w:rsid w:val="00AE1915"/>
    <w:rsid w:val="00AE3E79"/>
    <w:rsid w:val="00AE4781"/>
    <w:rsid w:val="00AE4BBC"/>
    <w:rsid w:val="00AE5863"/>
    <w:rsid w:val="00AF0072"/>
    <w:rsid w:val="00AF1217"/>
    <w:rsid w:val="00AF1E7E"/>
    <w:rsid w:val="00AF468E"/>
    <w:rsid w:val="00AF5FCB"/>
    <w:rsid w:val="00AF6CBF"/>
    <w:rsid w:val="00B009EC"/>
    <w:rsid w:val="00B010BD"/>
    <w:rsid w:val="00B03088"/>
    <w:rsid w:val="00B07033"/>
    <w:rsid w:val="00B07623"/>
    <w:rsid w:val="00B10067"/>
    <w:rsid w:val="00B13D72"/>
    <w:rsid w:val="00B1471B"/>
    <w:rsid w:val="00B20A16"/>
    <w:rsid w:val="00B22431"/>
    <w:rsid w:val="00B23460"/>
    <w:rsid w:val="00B2498F"/>
    <w:rsid w:val="00B26289"/>
    <w:rsid w:val="00B26B6B"/>
    <w:rsid w:val="00B3102F"/>
    <w:rsid w:val="00B32C78"/>
    <w:rsid w:val="00B35E05"/>
    <w:rsid w:val="00B36D28"/>
    <w:rsid w:val="00B37B2A"/>
    <w:rsid w:val="00B37CE5"/>
    <w:rsid w:val="00B4336B"/>
    <w:rsid w:val="00B43418"/>
    <w:rsid w:val="00B443D0"/>
    <w:rsid w:val="00B4568D"/>
    <w:rsid w:val="00B51345"/>
    <w:rsid w:val="00B53977"/>
    <w:rsid w:val="00B53C25"/>
    <w:rsid w:val="00B61D72"/>
    <w:rsid w:val="00B64E43"/>
    <w:rsid w:val="00B65816"/>
    <w:rsid w:val="00B67FBE"/>
    <w:rsid w:val="00B726D1"/>
    <w:rsid w:val="00B77EA7"/>
    <w:rsid w:val="00B80833"/>
    <w:rsid w:val="00B80C90"/>
    <w:rsid w:val="00B814C9"/>
    <w:rsid w:val="00B817F1"/>
    <w:rsid w:val="00B81D0F"/>
    <w:rsid w:val="00B82D5D"/>
    <w:rsid w:val="00B82F7C"/>
    <w:rsid w:val="00B853BB"/>
    <w:rsid w:val="00B85819"/>
    <w:rsid w:val="00B85839"/>
    <w:rsid w:val="00B91059"/>
    <w:rsid w:val="00B92257"/>
    <w:rsid w:val="00B92C2B"/>
    <w:rsid w:val="00B9335D"/>
    <w:rsid w:val="00B95764"/>
    <w:rsid w:val="00B975AD"/>
    <w:rsid w:val="00BA055B"/>
    <w:rsid w:val="00BA2B13"/>
    <w:rsid w:val="00BA471F"/>
    <w:rsid w:val="00BA62AD"/>
    <w:rsid w:val="00BB2159"/>
    <w:rsid w:val="00BB256A"/>
    <w:rsid w:val="00BB700A"/>
    <w:rsid w:val="00BC25B5"/>
    <w:rsid w:val="00BC2668"/>
    <w:rsid w:val="00BC3A9E"/>
    <w:rsid w:val="00BC589B"/>
    <w:rsid w:val="00BC6C2C"/>
    <w:rsid w:val="00BD49A1"/>
    <w:rsid w:val="00BD7B9A"/>
    <w:rsid w:val="00BE3281"/>
    <w:rsid w:val="00BE40AD"/>
    <w:rsid w:val="00BE47EE"/>
    <w:rsid w:val="00BE5933"/>
    <w:rsid w:val="00BE5F56"/>
    <w:rsid w:val="00BE6A98"/>
    <w:rsid w:val="00BE7A8D"/>
    <w:rsid w:val="00BE7F2F"/>
    <w:rsid w:val="00BF08FE"/>
    <w:rsid w:val="00BF27F2"/>
    <w:rsid w:val="00BF29B7"/>
    <w:rsid w:val="00BF42AA"/>
    <w:rsid w:val="00BF57CF"/>
    <w:rsid w:val="00BF7213"/>
    <w:rsid w:val="00BF758E"/>
    <w:rsid w:val="00BF7B9B"/>
    <w:rsid w:val="00C0096B"/>
    <w:rsid w:val="00C009ED"/>
    <w:rsid w:val="00C00A37"/>
    <w:rsid w:val="00C034E2"/>
    <w:rsid w:val="00C0434C"/>
    <w:rsid w:val="00C07023"/>
    <w:rsid w:val="00C114A6"/>
    <w:rsid w:val="00C1668A"/>
    <w:rsid w:val="00C17AED"/>
    <w:rsid w:val="00C208FF"/>
    <w:rsid w:val="00C20E83"/>
    <w:rsid w:val="00C2249B"/>
    <w:rsid w:val="00C2279E"/>
    <w:rsid w:val="00C22839"/>
    <w:rsid w:val="00C23C19"/>
    <w:rsid w:val="00C25801"/>
    <w:rsid w:val="00C25BF7"/>
    <w:rsid w:val="00C2638B"/>
    <w:rsid w:val="00C26541"/>
    <w:rsid w:val="00C27819"/>
    <w:rsid w:val="00C3139C"/>
    <w:rsid w:val="00C3148B"/>
    <w:rsid w:val="00C31F2F"/>
    <w:rsid w:val="00C327F0"/>
    <w:rsid w:val="00C33C94"/>
    <w:rsid w:val="00C340A1"/>
    <w:rsid w:val="00C35F55"/>
    <w:rsid w:val="00C36039"/>
    <w:rsid w:val="00C36490"/>
    <w:rsid w:val="00C364FD"/>
    <w:rsid w:val="00C36B87"/>
    <w:rsid w:val="00C37B66"/>
    <w:rsid w:val="00C37E9C"/>
    <w:rsid w:val="00C41C4F"/>
    <w:rsid w:val="00C42A7B"/>
    <w:rsid w:val="00C439DE"/>
    <w:rsid w:val="00C4729B"/>
    <w:rsid w:val="00C475A0"/>
    <w:rsid w:val="00C506AF"/>
    <w:rsid w:val="00C50BFA"/>
    <w:rsid w:val="00C51BDD"/>
    <w:rsid w:val="00C51DF3"/>
    <w:rsid w:val="00C520F1"/>
    <w:rsid w:val="00C52C52"/>
    <w:rsid w:val="00C55104"/>
    <w:rsid w:val="00C56429"/>
    <w:rsid w:val="00C56FDF"/>
    <w:rsid w:val="00C61968"/>
    <w:rsid w:val="00C65969"/>
    <w:rsid w:val="00C66BD1"/>
    <w:rsid w:val="00C75105"/>
    <w:rsid w:val="00C76423"/>
    <w:rsid w:val="00C76CE3"/>
    <w:rsid w:val="00C8099B"/>
    <w:rsid w:val="00C828CA"/>
    <w:rsid w:val="00C83A21"/>
    <w:rsid w:val="00C857BD"/>
    <w:rsid w:val="00C86A05"/>
    <w:rsid w:val="00C9029E"/>
    <w:rsid w:val="00C909BA"/>
    <w:rsid w:val="00C92E23"/>
    <w:rsid w:val="00C95FCF"/>
    <w:rsid w:val="00C96DA6"/>
    <w:rsid w:val="00CA12C5"/>
    <w:rsid w:val="00CA2C29"/>
    <w:rsid w:val="00CA41D3"/>
    <w:rsid w:val="00CA6984"/>
    <w:rsid w:val="00CB320D"/>
    <w:rsid w:val="00CB3B7A"/>
    <w:rsid w:val="00CB570D"/>
    <w:rsid w:val="00CB6B97"/>
    <w:rsid w:val="00CC0242"/>
    <w:rsid w:val="00CC0AE5"/>
    <w:rsid w:val="00CC0D2B"/>
    <w:rsid w:val="00CC1924"/>
    <w:rsid w:val="00CD10D7"/>
    <w:rsid w:val="00CD1CDF"/>
    <w:rsid w:val="00CD28B9"/>
    <w:rsid w:val="00CD2E62"/>
    <w:rsid w:val="00CD4636"/>
    <w:rsid w:val="00CE09C2"/>
    <w:rsid w:val="00CE3165"/>
    <w:rsid w:val="00CE3378"/>
    <w:rsid w:val="00CE535A"/>
    <w:rsid w:val="00CE5761"/>
    <w:rsid w:val="00CF2007"/>
    <w:rsid w:val="00CF2488"/>
    <w:rsid w:val="00CF2734"/>
    <w:rsid w:val="00D00BA8"/>
    <w:rsid w:val="00D02693"/>
    <w:rsid w:val="00D040F2"/>
    <w:rsid w:val="00D04504"/>
    <w:rsid w:val="00D04E0B"/>
    <w:rsid w:val="00D101F5"/>
    <w:rsid w:val="00D12C8B"/>
    <w:rsid w:val="00D1773C"/>
    <w:rsid w:val="00D17ACE"/>
    <w:rsid w:val="00D206FC"/>
    <w:rsid w:val="00D21995"/>
    <w:rsid w:val="00D21AA0"/>
    <w:rsid w:val="00D22A28"/>
    <w:rsid w:val="00D25223"/>
    <w:rsid w:val="00D26CED"/>
    <w:rsid w:val="00D3044D"/>
    <w:rsid w:val="00D307BF"/>
    <w:rsid w:val="00D30810"/>
    <w:rsid w:val="00D32B6C"/>
    <w:rsid w:val="00D32C3E"/>
    <w:rsid w:val="00D336DF"/>
    <w:rsid w:val="00D33CD2"/>
    <w:rsid w:val="00D33E79"/>
    <w:rsid w:val="00D35566"/>
    <w:rsid w:val="00D35F0D"/>
    <w:rsid w:val="00D36389"/>
    <w:rsid w:val="00D406BD"/>
    <w:rsid w:val="00D42709"/>
    <w:rsid w:val="00D43DA7"/>
    <w:rsid w:val="00D457FA"/>
    <w:rsid w:val="00D4635C"/>
    <w:rsid w:val="00D50098"/>
    <w:rsid w:val="00D50244"/>
    <w:rsid w:val="00D512C4"/>
    <w:rsid w:val="00D514B8"/>
    <w:rsid w:val="00D51507"/>
    <w:rsid w:val="00D52530"/>
    <w:rsid w:val="00D53E38"/>
    <w:rsid w:val="00D563CE"/>
    <w:rsid w:val="00D57D45"/>
    <w:rsid w:val="00D60336"/>
    <w:rsid w:val="00D61DE2"/>
    <w:rsid w:val="00D62040"/>
    <w:rsid w:val="00D62664"/>
    <w:rsid w:val="00D67CFB"/>
    <w:rsid w:val="00D70944"/>
    <w:rsid w:val="00D7198F"/>
    <w:rsid w:val="00D74103"/>
    <w:rsid w:val="00D74B49"/>
    <w:rsid w:val="00D7595A"/>
    <w:rsid w:val="00D7639B"/>
    <w:rsid w:val="00D77B6C"/>
    <w:rsid w:val="00D80369"/>
    <w:rsid w:val="00D80A52"/>
    <w:rsid w:val="00D83E37"/>
    <w:rsid w:val="00D83E66"/>
    <w:rsid w:val="00D83ED9"/>
    <w:rsid w:val="00D86493"/>
    <w:rsid w:val="00D86BD8"/>
    <w:rsid w:val="00D87073"/>
    <w:rsid w:val="00D87256"/>
    <w:rsid w:val="00D87A13"/>
    <w:rsid w:val="00D93980"/>
    <w:rsid w:val="00D9483E"/>
    <w:rsid w:val="00D94B1A"/>
    <w:rsid w:val="00D94F06"/>
    <w:rsid w:val="00D95627"/>
    <w:rsid w:val="00D967E6"/>
    <w:rsid w:val="00D969E2"/>
    <w:rsid w:val="00DA3A25"/>
    <w:rsid w:val="00DA3B6B"/>
    <w:rsid w:val="00DA3F92"/>
    <w:rsid w:val="00DA7619"/>
    <w:rsid w:val="00DA7F7B"/>
    <w:rsid w:val="00DB1047"/>
    <w:rsid w:val="00DB44CD"/>
    <w:rsid w:val="00DB4BCC"/>
    <w:rsid w:val="00DB4F26"/>
    <w:rsid w:val="00DC2920"/>
    <w:rsid w:val="00DC3C2F"/>
    <w:rsid w:val="00DC6DC7"/>
    <w:rsid w:val="00DD2644"/>
    <w:rsid w:val="00DD76EB"/>
    <w:rsid w:val="00DE1B43"/>
    <w:rsid w:val="00DE37FE"/>
    <w:rsid w:val="00DE46EB"/>
    <w:rsid w:val="00DE5AA9"/>
    <w:rsid w:val="00DE645B"/>
    <w:rsid w:val="00DE755C"/>
    <w:rsid w:val="00DF2DDE"/>
    <w:rsid w:val="00DF3CA8"/>
    <w:rsid w:val="00DF43E3"/>
    <w:rsid w:val="00DF7236"/>
    <w:rsid w:val="00E0272F"/>
    <w:rsid w:val="00E03D0C"/>
    <w:rsid w:val="00E03FD1"/>
    <w:rsid w:val="00E0504E"/>
    <w:rsid w:val="00E05093"/>
    <w:rsid w:val="00E1124C"/>
    <w:rsid w:val="00E11F1E"/>
    <w:rsid w:val="00E12AE4"/>
    <w:rsid w:val="00E14D0F"/>
    <w:rsid w:val="00E152B6"/>
    <w:rsid w:val="00E206D7"/>
    <w:rsid w:val="00E22309"/>
    <w:rsid w:val="00E227BF"/>
    <w:rsid w:val="00E22AFC"/>
    <w:rsid w:val="00E22E6E"/>
    <w:rsid w:val="00E240AC"/>
    <w:rsid w:val="00E242B5"/>
    <w:rsid w:val="00E243A7"/>
    <w:rsid w:val="00E24A3B"/>
    <w:rsid w:val="00E27191"/>
    <w:rsid w:val="00E3037D"/>
    <w:rsid w:val="00E30471"/>
    <w:rsid w:val="00E30BFC"/>
    <w:rsid w:val="00E30C26"/>
    <w:rsid w:val="00E31DD5"/>
    <w:rsid w:val="00E34F15"/>
    <w:rsid w:val="00E34FA7"/>
    <w:rsid w:val="00E350B4"/>
    <w:rsid w:val="00E35F5B"/>
    <w:rsid w:val="00E36009"/>
    <w:rsid w:val="00E36A5C"/>
    <w:rsid w:val="00E36C46"/>
    <w:rsid w:val="00E36E53"/>
    <w:rsid w:val="00E40C32"/>
    <w:rsid w:val="00E410CA"/>
    <w:rsid w:val="00E420B6"/>
    <w:rsid w:val="00E509D6"/>
    <w:rsid w:val="00E537CD"/>
    <w:rsid w:val="00E540C8"/>
    <w:rsid w:val="00E579BF"/>
    <w:rsid w:val="00E60D5F"/>
    <w:rsid w:val="00E6511F"/>
    <w:rsid w:val="00E651F1"/>
    <w:rsid w:val="00E67D6F"/>
    <w:rsid w:val="00E7244E"/>
    <w:rsid w:val="00E7409B"/>
    <w:rsid w:val="00E74E3C"/>
    <w:rsid w:val="00E81118"/>
    <w:rsid w:val="00E8249F"/>
    <w:rsid w:val="00E8261E"/>
    <w:rsid w:val="00E827B5"/>
    <w:rsid w:val="00E83704"/>
    <w:rsid w:val="00E83AC9"/>
    <w:rsid w:val="00E84839"/>
    <w:rsid w:val="00E85070"/>
    <w:rsid w:val="00E85513"/>
    <w:rsid w:val="00E87757"/>
    <w:rsid w:val="00E90000"/>
    <w:rsid w:val="00E920FE"/>
    <w:rsid w:val="00E95BD7"/>
    <w:rsid w:val="00E9764E"/>
    <w:rsid w:val="00E9772F"/>
    <w:rsid w:val="00EA22B9"/>
    <w:rsid w:val="00EA6AC8"/>
    <w:rsid w:val="00EB264C"/>
    <w:rsid w:val="00EB30F5"/>
    <w:rsid w:val="00EC172E"/>
    <w:rsid w:val="00EC267F"/>
    <w:rsid w:val="00EC3235"/>
    <w:rsid w:val="00EC3AAE"/>
    <w:rsid w:val="00ED0316"/>
    <w:rsid w:val="00ED1503"/>
    <w:rsid w:val="00ED3EC1"/>
    <w:rsid w:val="00ED4A22"/>
    <w:rsid w:val="00ED5F1D"/>
    <w:rsid w:val="00ED661E"/>
    <w:rsid w:val="00ED6AB8"/>
    <w:rsid w:val="00ED6DF9"/>
    <w:rsid w:val="00EE5064"/>
    <w:rsid w:val="00EE5B66"/>
    <w:rsid w:val="00EE61B5"/>
    <w:rsid w:val="00EE7DBC"/>
    <w:rsid w:val="00EF19E4"/>
    <w:rsid w:val="00EF2AED"/>
    <w:rsid w:val="00EF39EF"/>
    <w:rsid w:val="00EF453D"/>
    <w:rsid w:val="00EF49B7"/>
    <w:rsid w:val="00EF5E2B"/>
    <w:rsid w:val="00F04219"/>
    <w:rsid w:val="00F06399"/>
    <w:rsid w:val="00F074C4"/>
    <w:rsid w:val="00F0779B"/>
    <w:rsid w:val="00F1127D"/>
    <w:rsid w:val="00F12FEC"/>
    <w:rsid w:val="00F209FA"/>
    <w:rsid w:val="00F335BB"/>
    <w:rsid w:val="00F33A3F"/>
    <w:rsid w:val="00F34763"/>
    <w:rsid w:val="00F35797"/>
    <w:rsid w:val="00F373DA"/>
    <w:rsid w:val="00F37453"/>
    <w:rsid w:val="00F37760"/>
    <w:rsid w:val="00F37837"/>
    <w:rsid w:val="00F41676"/>
    <w:rsid w:val="00F420AD"/>
    <w:rsid w:val="00F440C5"/>
    <w:rsid w:val="00F44D3D"/>
    <w:rsid w:val="00F46E25"/>
    <w:rsid w:val="00F47DEE"/>
    <w:rsid w:val="00F51F2D"/>
    <w:rsid w:val="00F51F4E"/>
    <w:rsid w:val="00F53D8D"/>
    <w:rsid w:val="00F54860"/>
    <w:rsid w:val="00F550CB"/>
    <w:rsid w:val="00F60D61"/>
    <w:rsid w:val="00F62C5C"/>
    <w:rsid w:val="00F67B3A"/>
    <w:rsid w:val="00F710CB"/>
    <w:rsid w:val="00F74B65"/>
    <w:rsid w:val="00F75478"/>
    <w:rsid w:val="00F7577E"/>
    <w:rsid w:val="00F75D7A"/>
    <w:rsid w:val="00F76F39"/>
    <w:rsid w:val="00F779D8"/>
    <w:rsid w:val="00F80EEB"/>
    <w:rsid w:val="00F8262E"/>
    <w:rsid w:val="00F832EA"/>
    <w:rsid w:val="00F84152"/>
    <w:rsid w:val="00F84310"/>
    <w:rsid w:val="00F84A1D"/>
    <w:rsid w:val="00F86B03"/>
    <w:rsid w:val="00F86E81"/>
    <w:rsid w:val="00F91B4B"/>
    <w:rsid w:val="00F9236D"/>
    <w:rsid w:val="00F944A8"/>
    <w:rsid w:val="00F9565C"/>
    <w:rsid w:val="00FA247D"/>
    <w:rsid w:val="00FA54EE"/>
    <w:rsid w:val="00FA5C96"/>
    <w:rsid w:val="00FA7088"/>
    <w:rsid w:val="00FA70B3"/>
    <w:rsid w:val="00FA75F7"/>
    <w:rsid w:val="00FB116C"/>
    <w:rsid w:val="00FB4BBA"/>
    <w:rsid w:val="00FB597D"/>
    <w:rsid w:val="00FB74F0"/>
    <w:rsid w:val="00FC1C8E"/>
    <w:rsid w:val="00FC6BDD"/>
    <w:rsid w:val="00FC7D26"/>
    <w:rsid w:val="00FD43C4"/>
    <w:rsid w:val="00FD5A81"/>
    <w:rsid w:val="00FE0547"/>
    <w:rsid w:val="00FE4F4B"/>
    <w:rsid w:val="00FE61FF"/>
    <w:rsid w:val="00FE72F6"/>
    <w:rsid w:val="00FE7440"/>
    <w:rsid w:val="00FF03B6"/>
    <w:rsid w:val="00FF117E"/>
    <w:rsid w:val="00FF1A93"/>
    <w:rsid w:val="00FF1B10"/>
    <w:rsid w:val="00FF1E87"/>
    <w:rsid w:val="00FF24B4"/>
    <w:rsid w:val="00FF522C"/>
    <w:rsid w:val="00FF6276"/>
    <w:rsid w:val="00FF6D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D7DE2"/>
  <w15:docId w15:val="{7BB81D0E-F963-49EB-AC9E-98428DF65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1BA"/>
    <w:rPr>
      <w:rFonts w:ascii="Times New Roman" w:eastAsia="Times New Roman" w:hAnsi="Times New Roman" w:cs="Times New Roman"/>
    </w:rPr>
  </w:style>
  <w:style w:type="paragraph" w:styleId="Heading1">
    <w:name w:val="heading 1"/>
    <w:basedOn w:val="Normal"/>
    <w:uiPriority w:val="9"/>
    <w:qFormat/>
    <w:pPr>
      <w:spacing w:before="61"/>
      <w:ind w:left="100"/>
      <w:outlineLvl w:val="0"/>
    </w:pPr>
    <w:rPr>
      <w:b/>
      <w:bCs/>
      <w:sz w:val="44"/>
      <w:szCs w:val="44"/>
    </w:rPr>
  </w:style>
  <w:style w:type="paragraph" w:styleId="Heading2">
    <w:name w:val="heading 2"/>
    <w:basedOn w:val="Normal"/>
    <w:link w:val="Heading2Char"/>
    <w:uiPriority w:val="9"/>
    <w:unhideWhenUsed/>
    <w:qFormat/>
    <w:pPr>
      <w:ind w:left="589" w:hanging="490"/>
      <w:outlineLvl w:val="1"/>
    </w:pPr>
    <w:rPr>
      <w:b/>
      <w:bCs/>
      <w:sz w:val="28"/>
      <w:szCs w:val="28"/>
    </w:rPr>
  </w:style>
  <w:style w:type="paragraph" w:styleId="Heading3">
    <w:name w:val="heading 3"/>
    <w:basedOn w:val="Normal"/>
    <w:link w:val="Heading3Char"/>
    <w:uiPriority w:val="9"/>
    <w:unhideWhenUsed/>
    <w:qFormat/>
    <w:pPr>
      <w:ind w:left="700" w:hanging="601"/>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100"/>
    </w:pPr>
    <w:rPr>
      <w:sz w:val="24"/>
      <w:szCs w:val="24"/>
    </w:rPr>
  </w:style>
  <w:style w:type="paragraph" w:styleId="TOC2">
    <w:name w:val="toc 2"/>
    <w:basedOn w:val="Normal"/>
    <w:uiPriority w:val="39"/>
    <w:qFormat/>
    <w:pPr>
      <w:spacing w:before="238"/>
      <w:ind w:left="719" w:hanging="421"/>
    </w:pPr>
    <w:rPr>
      <w:sz w:val="24"/>
      <w:szCs w:val="24"/>
    </w:rPr>
  </w:style>
  <w:style w:type="paragraph" w:styleId="TOC3">
    <w:name w:val="toc 3"/>
    <w:basedOn w:val="Normal"/>
    <w:uiPriority w:val="39"/>
    <w:qFormat/>
    <w:pPr>
      <w:spacing w:before="238"/>
      <w:ind w:left="1101" w:hanging="60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75" w:lineRule="exact"/>
      <w:ind w:left="107"/>
    </w:pPr>
  </w:style>
  <w:style w:type="paragraph" w:styleId="TOCHeading">
    <w:name w:val="TOC Heading"/>
    <w:basedOn w:val="Heading1"/>
    <w:next w:val="Normal"/>
    <w:uiPriority w:val="39"/>
    <w:unhideWhenUsed/>
    <w:qFormat/>
    <w:rsid w:val="00393AF3"/>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393AF3"/>
    <w:rPr>
      <w:color w:val="0000FF" w:themeColor="hyperlink"/>
      <w:u w:val="single"/>
    </w:rPr>
  </w:style>
  <w:style w:type="character" w:customStyle="1" w:styleId="Heading2Char">
    <w:name w:val="Heading 2 Char"/>
    <w:basedOn w:val="DefaultParagraphFont"/>
    <w:link w:val="Heading2"/>
    <w:uiPriority w:val="9"/>
    <w:rsid w:val="004031BA"/>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4031BA"/>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031BA"/>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106EEF"/>
    <w:pPr>
      <w:widowControl/>
      <w:autoSpaceDE/>
      <w:autoSpaceDN/>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06EEF"/>
    <w:pPr>
      <w:widowControl/>
      <w:autoSpaceDE/>
      <w:autoSpaceDN/>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06EEF"/>
    <w:pPr>
      <w:widowControl/>
      <w:autoSpaceDE/>
      <w:autoSpaceDN/>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06EEF"/>
    <w:pPr>
      <w:widowControl/>
      <w:autoSpaceDE/>
      <w:autoSpaceDN/>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06EEF"/>
    <w:pPr>
      <w:widowControl/>
      <w:autoSpaceDE/>
      <w:autoSpaceDN/>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06EEF"/>
    <w:pPr>
      <w:widowControl/>
      <w:autoSpaceDE/>
      <w:autoSpaceDN/>
      <w:spacing w:after="100" w:line="259" w:lineRule="auto"/>
      <w:ind w:left="1760"/>
    </w:pPr>
    <w:rPr>
      <w:rFonts w:asciiTheme="minorHAnsi" w:eastAsiaTheme="minorEastAsia" w:hAnsiTheme="minorHAnsi" w:cstheme="minorBidi"/>
    </w:rPr>
  </w:style>
  <w:style w:type="paragraph" w:styleId="Caption">
    <w:name w:val="caption"/>
    <w:basedOn w:val="Normal"/>
    <w:next w:val="Normal"/>
    <w:uiPriority w:val="35"/>
    <w:unhideWhenUsed/>
    <w:qFormat/>
    <w:rsid w:val="008B0118"/>
    <w:pPr>
      <w:spacing w:after="200"/>
      <w:jc w:val="center"/>
    </w:pPr>
    <w:rPr>
      <w:iCs/>
      <w:sz w:val="24"/>
      <w:szCs w:val="24"/>
    </w:rPr>
  </w:style>
  <w:style w:type="paragraph" w:styleId="TableofFigures">
    <w:name w:val="table of figures"/>
    <w:basedOn w:val="Normal"/>
    <w:next w:val="Normal"/>
    <w:uiPriority w:val="99"/>
    <w:semiHidden/>
    <w:unhideWhenUsed/>
    <w:rsid w:val="00D94F06"/>
  </w:style>
  <w:style w:type="paragraph" w:styleId="Bibliography">
    <w:name w:val="Bibliography"/>
    <w:basedOn w:val="Normal"/>
    <w:next w:val="Normal"/>
    <w:uiPriority w:val="37"/>
    <w:unhideWhenUsed/>
    <w:rsid w:val="00694640"/>
    <w:pPr>
      <w:tabs>
        <w:tab w:val="left" w:pos="384"/>
      </w:tabs>
      <w:ind w:left="384" w:hanging="384"/>
    </w:pPr>
  </w:style>
  <w:style w:type="paragraph" w:styleId="Header">
    <w:name w:val="header"/>
    <w:basedOn w:val="Normal"/>
    <w:link w:val="HeaderChar"/>
    <w:uiPriority w:val="99"/>
    <w:unhideWhenUsed/>
    <w:rsid w:val="00C61968"/>
    <w:pPr>
      <w:tabs>
        <w:tab w:val="center" w:pos="4680"/>
        <w:tab w:val="right" w:pos="9360"/>
      </w:tabs>
    </w:pPr>
  </w:style>
  <w:style w:type="character" w:customStyle="1" w:styleId="HeaderChar">
    <w:name w:val="Header Char"/>
    <w:basedOn w:val="DefaultParagraphFont"/>
    <w:link w:val="Header"/>
    <w:uiPriority w:val="99"/>
    <w:rsid w:val="00C61968"/>
    <w:rPr>
      <w:rFonts w:ascii="Times New Roman" w:eastAsia="Times New Roman" w:hAnsi="Times New Roman" w:cs="Times New Roman"/>
    </w:rPr>
  </w:style>
  <w:style w:type="paragraph" w:styleId="Footer">
    <w:name w:val="footer"/>
    <w:basedOn w:val="Normal"/>
    <w:link w:val="FooterChar"/>
    <w:uiPriority w:val="99"/>
    <w:unhideWhenUsed/>
    <w:rsid w:val="00C61968"/>
    <w:pPr>
      <w:tabs>
        <w:tab w:val="center" w:pos="4680"/>
        <w:tab w:val="right" w:pos="9360"/>
      </w:tabs>
    </w:pPr>
  </w:style>
  <w:style w:type="character" w:customStyle="1" w:styleId="FooterChar">
    <w:name w:val="Footer Char"/>
    <w:basedOn w:val="DefaultParagraphFont"/>
    <w:link w:val="Footer"/>
    <w:uiPriority w:val="99"/>
    <w:rsid w:val="00C6196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08058">
      <w:bodyDiv w:val="1"/>
      <w:marLeft w:val="0"/>
      <w:marRight w:val="0"/>
      <w:marTop w:val="0"/>
      <w:marBottom w:val="0"/>
      <w:divBdr>
        <w:top w:val="none" w:sz="0" w:space="0" w:color="auto"/>
        <w:left w:val="none" w:sz="0" w:space="0" w:color="auto"/>
        <w:bottom w:val="none" w:sz="0" w:space="0" w:color="auto"/>
        <w:right w:val="none" w:sz="0" w:space="0" w:color="auto"/>
      </w:divBdr>
    </w:div>
    <w:div w:id="244387701">
      <w:bodyDiv w:val="1"/>
      <w:marLeft w:val="0"/>
      <w:marRight w:val="0"/>
      <w:marTop w:val="0"/>
      <w:marBottom w:val="0"/>
      <w:divBdr>
        <w:top w:val="none" w:sz="0" w:space="0" w:color="auto"/>
        <w:left w:val="none" w:sz="0" w:space="0" w:color="auto"/>
        <w:bottom w:val="none" w:sz="0" w:space="0" w:color="auto"/>
        <w:right w:val="none" w:sz="0" w:space="0" w:color="auto"/>
      </w:divBdr>
    </w:div>
    <w:div w:id="322511922">
      <w:bodyDiv w:val="1"/>
      <w:marLeft w:val="0"/>
      <w:marRight w:val="0"/>
      <w:marTop w:val="0"/>
      <w:marBottom w:val="0"/>
      <w:divBdr>
        <w:top w:val="none" w:sz="0" w:space="0" w:color="auto"/>
        <w:left w:val="none" w:sz="0" w:space="0" w:color="auto"/>
        <w:bottom w:val="none" w:sz="0" w:space="0" w:color="auto"/>
        <w:right w:val="none" w:sz="0" w:space="0" w:color="auto"/>
      </w:divBdr>
    </w:div>
    <w:div w:id="506286862">
      <w:bodyDiv w:val="1"/>
      <w:marLeft w:val="0"/>
      <w:marRight w:val="0"/>
      <w:marTop w:val="0"/>
      <w:marBottom w:val="0"/>
      <w:divBdr>
        <w:top w:val="none" w:sz="0" w:space="0" w:color="auto"/>
        <w:left w:val="none" w:sz="0" w:space="0" w:color="auto"/>
        <w:bottom w:val="none" w:sz="0" w:space="0" w:color="auto"/>
        <w:right w:val="none" w:sz="0" w:space="0" w:color="auto"/>
      </w:divBdr>
    </w:div>
    <w:div w:id="613944760">
      <w:bodyDiv w:val="1"/>
      <w:marLeft w:val="0"/>
      <w:marRight w:val="0"/>
      <w:marTop w:val="0"/>
      <w:marBottom w:val="0"/>
      <w:divBdr>
        <w:top w:val="none" w:sz="0" w:space="0" w:color="auto"/>
        <w:left w:val="none" w:sz="0" w:space="0" w:color="auto"/>
        <w:bottom w:val="none" w:sz="0" w:space="0" w:color="auto"/>
        <w:right w:val="none" w:sz="0" w:space="0" w:color="auto"/>
      </w:divBdr>
    </w:div>
    <w:div w:id="698315399">
      <w:bodyDiv w:val="1"/>
      <w:marLeft w:val="0"/>
      <w:marRight w:val="0"/>
      <w:marTop w:val="0"/>
      <w:marBottom w:val="0"/>
      <w:divBdr>
        <w:top w:val="none" w:sz="0" w:space="0" w:color="auto"/>
        <w:left w:val="none" w:sz="0" w:space="0" w:color="auto"/>
        <w:bottom w:val="none" w:sz="0" w:space="0" w:color="auto"/>
        <w:right w:val="none" w:sz="0" w:space="0" w:color="auto"/>
      </w:divBdr>
    </w:div>
    <w:div w:id="921336743">
      <w:bodyDiv w:val="1"/>
      <w:marLeft w:val="0"/>
      <w:marRight w:val="0"/>
      <w:marTop w:val="0"/>
      <w:marBottom w:val="0"/>
      <w:divBdr>
        <w:top w:val="none" w:sz="0" w:space="0" w:color="auto"/>
        <w:left w:val="none" w:sz="0" w:space="0" w:color="auto"/>
        <w:bottom w:val="none" w:sz="0" w:space="0" w:color="auto"/>
        <w:right w:val="none" w:sz="0" w:space="0" w:color="auto"/>
      </w:divBdr>
    </w:div>
    <w:div w:id="932977710">
      <w:bodyDiv w:val="1"/>
      <w:marLeft w:val="0"/>
      <w:marRight w:val="0"/>
      <w:marTop w:val="0"/>
      <w:marBottom w:val="0"/>
      <w:divBdr>
        <w:top w:val="none" w:sz="0" w:space="0" w:color="auto"/>
        <w:left w:val="none" w:sz="0" w:space="0" w:color="auto"/>
        <w:bottom w:val="none" w:sz="0" w:space="0" w:color="auto"/>
        <w:right w:val="none" w:sz="0" w:space="0" w:color="auto"/>
      </w:divBdr>
    </w:div>
    <w:div w:id="1014499937">
      <w:bodyDiv w:val="1"/>
      <w:marLeft w:val="0"/>
      <w:marRight w:val="0"/>
      <w:marTop w:val="0"/>
      <w:marBottom w:val="0"/>
      <w:divBdr>
        <w:top w:val="none" w:sz="0" w:space="0" w:color="auto"/>
        <w:left w:val="none" w:sz="0" w:space="0" w:color="auto"/>
        <w:bottom w:val="none" w:sz="0" w:space="0" w:color="auto"/>
        <w:right w:val="none" w:sz="0" w:space="0" w:color="auto"/>
      </w:divBdr>
    </w:div>
    <w:div w:id="1543320371">
      <w:bodyDiv w:val="1"/>
      <w:marLeft w:val="0"/>
      <w:marRight w:val="0"/>
      <w:marTop w:val="0"/>
      <w:marBottom w:val="0"/>
      <w:divBdr>
        <w:top w:val="none" w:sz="0" w:space="0" w:color="auto"/>
        <w:left w:val="none" w:sz="0" w:space="0" w:color="auto"/>
        <w:bottom w:val="none" w:sz="0" w:space="0" w:color="auto"/>
        <w:right w:val="none" w:sz="0" w:space="0" w:color="auto"/>
      </w:divBdr>
    </w:div>
    <w:div w:id="1574730817">
      <w:bodyDiv w:val="1"/>
      <w:marLeft w:val="0"/>
      <w:marRight w:val="0"/>
      <w:marTop w:val="0"/>
      <w:marBottom w:val="0"/>
      <w:divBdr>
        <w:top w:val="none" w:sz="0" w:space="0" w:color="auto"/>
        <w:left w:val="none" w:sz="0" w:space="0" w:color="auto"/>
        <w:bottom w:val="none" w:sz="0" w:space="0" w:color="auto"/>
        <w:right w:val="none" w:sz="0" w:space="0" w:color="auto"/>
      </w:divBdr>
    </w:div>
    <w:div w:id="1665084397">
      <w:bodyDiv w:val="1"/>
      <w:marLeft w:val="0"/>
      <w:marRight w:val="0"/>
      <w:marTop w:val="0"/>
      <w:marBottom w:val="0"/>
      <w:divBdr>
        <w:top w:val="none" w:sz="0" w:space="0" w:color="auto"/>
        <w:left w:val="none" w:sz="0" w:space="0" w:color="auto"/>
        <w:bottom w:val="none" w:sz="0" w:space="0" w:color="auto"/>
        <w:right w:val="none" w:sz="0" w:space="0" w:color="auto"/>
      </w:divBdr>
    </w:div>
    <w:div w:id="1750610764">
      <w:bodyDiv w:val="1"/>
      <w:marLeft w:val="0"/>
      <w:marRight w:val="0"/>
      <w:marTop w:val="0"/>
      <w:marBottom w:val="0"/>
      <w:divBdr>
        <w:top w:val="none" w:sz="0" w:space="0" w:color="auto"/>
        <w:left w:val="none" w:sz="0" w:space="0" w:color="auto"/>
        <w:bottom w:val="none" w:sz="0" w:space="0" w:color="auto"/>
        <w:right w:val="none" w:sz="0" w:space="0" w:color="auto"/>
      </w:divBdr>
    </w:div>
    <w:div w:id="1770202525">
      <w:bodyDiv w:val="1"/>
      <w:marLeft w:val="0"/>
      <w:marRight w:val="0"/>
      <w:marTop w:val="0"/>
      <w:marBottom w:val="0"/>
      <w:divBdr>
        <w:top w:val="none" w:sz="0" w:space="0" w:color="auto"/>
        <w:left w:val="none" w:sz="0" w:space="0" w:color="auto"/>
        <w:bottom w:val="none" w:sz="0" w:space="0" w:color="auto"/>
        <w:right w:val="none" w:sz="0" w:space="0" w:color="auto"/>
      </w:divBdr>
    </w:div>
    <w:div w:id="1796487517">
      <w:bodyDiv w:val="1"/>
      <w:marLeft w:val="0"/>
      <w:marRight w:val="0"/>
      <w:marTop w:val="0"/>
      <w:marBottom w:val="0"/>
      <w:divBdr>
        <w:top w:val="none" w:sz="0" w:space="0" w:color="auto"/>
        <w:left w:val="none" w:sz="0" w:space="0" w:color="auto"/>
        <w:bottom w:val="none" w:sz="0" w:space="0" w:color="auto"/>
        <w:right w:val="none" w:sz="0" w:space="0" w:color="auto"/>
      </w:divBdr>
    </w:div>
    <w:div w:id="1804078224">
      <w:bodyDiv w:val="1"/>
      <w:marLeft w:val="0"/>
      <w:marRight w:val="0"/>
      <w:marTop w:val="0"/>
      <w:marBottom w:val="0"/>
      <w:divBdr>
        <w:top w:val="none" w:sz="0" w:space="0" w:color="auto"/>
        <w:left w:val="none" w:sz="0" w:space="0" w:color="auto"/>
        <w:bottom w:val="none" w:sz="0" w:space="0" w:color="auto"/>
        <w:right w:val="none" w:sz="0" w:space="0" w:color="auto"/>
      </w:divBdr>
    </w:div>
    <w:div w:id="1933779151">
      <w:bodyDiv w:val="1"/>
      <w:marLeft w:val="0"/>
      <w:marRight w:val="0"/>
      <w:marTop w:val="0"/>
      <w:marBottom w:val="0"/>
      <w:divBdr>
        <w:top w:val="none" w:sz="0" w:space="0" w:color="auto"/>
        <w:left w:val="none" w:sz="0" w:space="0" w:color="auto"/>
        <w:bottom w:val="none" w:sz="0" w:space="0" w:color="auto"/>
        <w:right w:val="none" w:sz="0" w:space="0" w:color="auto"/>
      </w:divBdr>
    </w:div>
    <w:div w:id="1966541039">
      <w:bodyDiv w:val="1"/>
      <w:marLeft w:val="0"/>
      <w:marRight w:val="0"/>
      <w:marTop w:val="0"/>
      <w:marBottom w:val="0"/>
      <w:divBdr>
        <w:top w:val="none" w:sz="0" w:space="0" w:color="auto"/>
        <w:left w:val="none" w:sz="0" w:space="0" w:color="auto"/>
        <w:bottom w:val="none" w:sz="0" w:space="0" w:color="auto"/>
        <w:right w:val="none" w:sz="0" w:space="0" w:color="auto"/>
      </w:divBdr>
    </w:div>
    <w:div w:id="2020739152">
      <w:bodyDiv w:val="1"/>
      <w:marLeft w:val="0"/>
      <w:marRight w:val="0"/>
      <w:marTop w:val="0"/>
      <w:marBottom w:val="0"/>
      <w:divBdr>
        <w:top w:val="none" w:sz="0" w:space="0" w:color="auto"/>
        <w:left w:val="none" w:sz="0" w:space="0" w:color="auto"/>
        <w:bottom w:val="none" w:sz="0" w:space="0" w:color="auto"/>
        <w:right w:val="none" w:sz="0" w:space="0" w:color="auto"/>
      </w:divBdr>
    </w:div>
    <w:div w:id="2094812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F86E9-7A74-456B-9D33-0FABEB987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80</Pages>
  <Words>16001</Words>
  <Characters>91207</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Junaid;Abdulrehman</dc:creator>
  <cp:lastModifiedBy>Ahsan Junaid</cp:lastModifiedBy>
  <cp:revision>539</cp:revision>
  <cp:lastPrinted>2023-06-01T13:28:00Z</cp:lastPrinted>
  <dcterms:created xsi:type="dcterms:W3CDTF">2023-05-25T21:57:00Z</dcterms:created>
  <dcterms:modified xsi:type="dcterms:W3CDTF">2023-07-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LTSC</vt:lpwstr>
  </property>
  <property fmtid="{D5CDD505-2E9C-101B-9397-08002B2CF9AE}" pid="4" name="LastSaved">
    <vt:filetime>2023-05-23T00:00:00Z</vt:filetime>
  </property>
  <property fmtid="{D5CDD505-2E9C-101B-9397-08002B2CF9AE}" pid="5" name="ZOTERO_PREF_1">
    <vt:lpwstr>&lt;data data-version="3" zotero-version="6.0.26"&gt;&lt;session id="C3wd8SOf"/&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